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r>
        <w:rPr>
          <w:b/>
          <w:sz w:val="28"/>
          <w:szCs w:val="28"/>
          <w:lang w:val="en-US"/>
        </w:rPr>
        <w:t>Thầy</w:t>
      </w:r>
      <w:r>
        <w:rPr>
          <w:b/>
          <w:sz w:val="28"/>
          <w:szCs w:val="28"/>
          <w:lang w:val="vi-VN"/>
        </w:rPr>
        <w:t xml:space="preserve"> </w:t>
      </w:r>
      <w:r>
        <w:rPr>
          <w:b/>
          <w:sz w:val="28"/>
          <w:szCs w:val="28"/>
          <w:lang w:val="en-US"/>
        </w:rPr>
        <w:t>Vũ Đình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Thông tin tổng quát của Engine</w:t>
      </w:r>
    </w:p>
    <w:p w14:paraId="54726819" w14:textId="77777777" w:rsidR="007974FF" w:rsidRDefault="00C55250">
      <w:pPr>
        <w:pStyle w:val="Nidungvnbn"/>
        <w:numPr>
          <w:ilvl w:val="0"/>
          <w:numId w:val="2"/>
        </w:numPr>
      </w:pPr>
      <w:r>
        <w:t>Giới thiệu cơn bản giao diện và cách sử dụng Unreal Engine</w:t>
      </w:r>
    </w:p>
    <w:p w14:paraId="44105EE6" w14:textId="77777777" w:rsidR="007974FF" w:rsidRDefault="00C55250">
      <w:pPr>
        <w:pStyle w:val="Nidungvnbn"/>
        <w:numPr>
          <w:ilvl w:val="0"/>
          <w:numId w:val="2"/>
        </w:numPr>
      </w:pPr>
      <w:r>
        <w:t>Xây dựng map từ các công cụ có sẵn trong Engine</w:t>
      </w:r>
    </w:p>
    <w:p w14:paraId="431572E6" w14:textId="77777777" w:rsidR="007974FF" w:rsidRDefault="00C55250">
      <w:pPr>
        <w:pStyle w:val="Nidungvnbn"/>
        <w:numPr>
          <w:ilvl w:val="0"/>
          <w:numId w:val="2"/>
        </w:numPr>
      </w:pPr>
      <w:r>
        <w:t>Xây dựng AI trong Unreal Engine</w:t>
      </w:r>
    </w:p>
    <w:p w14:paraId="28E5B720" w14:textId="77777777" w:rsidR="007974FF" w:rsidRDefault="00C55250">
      <w:pPr>
        <w:pStyle w:val="Nidungvnbn"/>
        <w:numPr>
          <w:ilvl w:val="0"/>
          <w:numId w:val="2"/>
        </w:numPr>
      </w:pPr>
      <w:r>
        <w:t>Các level trong Game</w:t>
      </w:r>
    </w:p>
    <w:p w14:paraId="0FAF0ABD" w14:textId="77777777" w:rsidR="007974FF" w:rsidRDefault="00C55250">
      <w:pPr>
        <w:pStyle w:val="Nidungvnbn"/>
        <w:numPr>
          <w:ilvl w:val="0"/>
          <w:numId w:val="2"/>
        </w:numPr>
      </w:pPr>
      <w:r>
        <w:t>Các asset sử dụng</w:t>
      </w:r>
    </w:p>
    <w:p w14:paraId="493BAC68" w14:textId="77777777" w:rsidR="007974FF" w:rsidRDefault="00C55250">
      <w:pPr>
        <w:pStyle w:val="Nidungvnbn"/>
      </w:pPr>
      <w:r>
        <w:t>Demo được xây dựng với phiên bản Unreal Engine 5.2, gameplay Third Person. Người chơi sẽ vượt chướng ngại vật (bao gồm AI và câu đố) để đến điểm kết thúc là thành công.</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bookmarkStart w:id="1" w:name="_GoBack"/>
      <w:bookmarkEnd w:id="1"/>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38193B60" w14:textId="4C624A83" w:rsidR="009078B8" w:rsidRDefault="00C55250">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44644832" w:history="1">
        <w:r w:rsidR="009078B8" w:rsidRPr="000A19FB">
          <w:rPr>
            <w:rStyle w:val="Hyperlink"/>
            <w:noProof/>
          </w:rPr>
          <w:t>DANH MỤC HÌNH VẼ</w:t>
        </w:r>
        <w:r w:rsidR="009078B8">
          <w:rPr>
            <w:noProof/>
            <w:webHidden/>
          </w:rPr>
          <w:tab/>
        </w:r>
        <w:r w:rsidR="009078B8">
          <w:rPr>
            <w:noProof/>
            <w:webHidden/>
          </w:rPr>
          <w:fldChar w:fldCharType="begin"/>
        </w:r>
        <w:r w:rsidR="009078B8">
          <w:rPr>
            <w:noProof/>
            <w:webHidden/>
          </w:rPr>
          <w:instrText xml:space="preserve"> PAGEREF _Toc144644832 \h </w:instrText>
        </w:r>
        <w:r w:rsidR="009078B8">
          <w:rPr>
            <w:noProof/>
            <w:webHidden/>
          </w:rPr>
        </w:r>
        <w:r w:rsidR="009078B8">
          <w:rPr>
            <w:noProof/>
            <w:webHidden/>
          </w:rPr>
          <w:fldChar w:fldCharType="separate"/>
        </w:r>
        <w:r w:rsidR="009078B8">
          <w:rPr>
            <w:noProof/>
            <w:webHidden/>
          </w:rPr>
          <w:t>viii</w:t>
        </w:r>
        <w:r w:rsidR="009078B8">
          <w:rPr>
            <w:noProof/>
            <w:webHidden/>
          </w:rPr>
          <w:fldChar w:fldCharType="end"/>
        </w:r>
      </w:hyperlink>
    </w:p>
    <w:p w14:paraId="3B07960F" w14:textId="73D27AF8" w:rsidR="009078B8" w:rsidRDefault="009078B8">
      <w:pPr>
        <w:pStyle w:val="TOC1"/>
        <w:rPr>
          <w:rFonts w:asciiTheme="minorHAnsi" w:eastAsiaTheme="minorEastAsia" w:hAnsiTheme="minorHAnsi"/>
          <w:b w:val="0"/>
          <w:noProof/>
          <w:sz w:val="22"/>
          <w:szCs w:val="22"/>
          <w:lang w:eastAsia="zh-CN"/>
        </w:rPr>
      </w:pPr>
      <w:hyperlink w:anchor="_Toc144644833" w:history="1">
        <w:r w:rsidRPr="000A19FB">
          <w:rPr>
            <w:rStyle w:val="Hyperlink"/>
            <w:noProof/>
          </w:rPr>
          <w:t>DANH MỤC BẢNG BIỂU</w:t>
        </w:r>
        <w:r>
          <w:rPr>
            <w:noProof/>
            <w:webHidden/>
          </w:rPr>
          <w:tab/>
        </w:r>
        <w:r>
          <w:rPr>
            <w:noProof/>
            <w:webHidden/>
          </w:rPr>
          <w:fldChar w:fldCharType="begin"/>
        </w:r>
        <w:r>
          <w:rPr>
            <w:noProof/>
            <w:webHidden/>
          </w:rPr>
          <w:instrText xml:space="preserve"> PAGEREF _Toc144644833 \h </w:instrText>
        </w:r>
        <w:r>
          <w:rPr>
            <w:noProof/>
            <w:webHidden/>
          </w:rPr>
        </w:r>
        <w:r>
          <w:rPr>
            <w:noProof/>
            <w:webHidden/>
          </w:rPr>
          <w:fldChar w:fldCharType="separate"/>
        </w:r>
        <w:r>
          <w:rPr>
            <w:noProof/>
            <w:webHidden/>
          </w:rPr>
          <w:t>xi</w:t>
        </w:r>
        <w:r>
          <w:rPr>
            <w:noProof/>
            <w:webHidden/>
          </w:rPr>
          <w:fldChar w:fldCharType="end"/>
        </w:r>
      </w:hyperlink>
    </w:p>
    <w:p w14:paraId="2D14A287" w14:textId="05C0FEE3" w:rsidR="009078B8" w:rsidRDefault="009078B8">
      <w:pPr>
        <w:pStyle w:val="TOC1"/>
        <w:rPr>
          <w:rFonts w:asciiTheme="minorHAnsi" w:eastAsiaTheme="minorEastAsia" w:hAnsiTheme="minorHAnsi"/>
          <w:b w:val="0"/>
          <w:noProof/>
          <w:sz w:val="22"/>
          <w:szCs w:val="22"/>
          <w:lang w:eastAsia="zh-CN"/>
        </w:rPr>
      </w:pPr>
      <w:hyperlink w:anchor="_Toc144644834" w:history="1">
        <w:r w:rsidRPr="000A19FB">
          <w:rPr>
            <w:rStyle w:val="Hyperlink"/>
            <w:noProof/>
          </w:rPr>
          <w:t>DANH MỤC CÁC CHỮ VIẾT TẮT</w:t>
        </w:r>
        <w:r>
          <w:rPr>
            <w:noProof/>
            <w:webHidden/>
          </w:rPr>
          <w:tab/>
        </w:r>
        <w:r>
          <w:rPr>
            <w:noProof/>
            <w:webHidden/>
          </w:rPr>
          <w:fldChar w:fldCharType="begin"/>
        </w:r>
        <w:r>
          <w:rPr>
            <w:noProof/>
            <w:webHidden/>
          </w:rPr>
          <w:instrText xml:space="preserve"> PAGEREF _Toc144644834 \h </w:instrText>
        </w:r>
        <w:r>
          <w:rPr>
            <w:noProof/>
            <w:webHidden/>
          </w:rPr>
        </w:r>
        <w:r>
          <w:rPr>
            <w:noProof/>
            <w:webHidden/>
          </w:rPr>
          <w:fldChar w:fldCharType="separate"/>
        </w:r>
        <w:r>
          <w:rPr>
            <w:noProof/>
            <w:webHidden/>
          </w:rPr>
          <w:t>xii</w:t>
        </w:r>
        <w:r>
          <w:rPr>
            <w:noProof/>
            <w:webHidden/>
          </w:rPr>
          <w:fldChar w:fldCharType="end"/>
        </w:r>
      </w:hyperlink>
    </w:p>
    <w:p w14:paraId="0BABF029" w14:textId="6EB6678C" w:rsidR="009078B8" w:rsidRDefault="009078B8">
      <w:pPr>
        <w:pStyle w:val="TOC1"/>
        <w:rPr>
          <w:rFonts w:asciiTheme="minorHAnsi" w:eastAsiaTheme="minorEastAsia" w:hAnsiTheme="minorHAnsi"/>
          <w:b w:val="0"/>
          <w:noProof/>
          <w:sz w:val="22"/>
          <w:szCs w:val="22"/>
          <w:lang w:eastAsia="zh-CN"/>
        </w:rPr>
      </w:pPr>
      <w:hyperlink w:anchor="_Toc144644835" w:history="1">
        <w:r w:rsidRPr="000A19FB">
          <w:rPr>
            <w:rStyle w:val="Hyperlink"/>
            <w:noProof/>
          </w:rPr>
          <w:t>CHƯƠNG 1. MỞ ĐẦU VÀ TỔNG QUAN ĐỀ TÀI</w:t>
        </w:r>
        <w:r>
          <w:rPr>
            <w:noProof/>
            <w:webHidden/>
          </w:rPr>
          <w:tab/>
        </w:r>
        <w:r>
          <w:rPr>
            <w:noProof/>
            <w:webHidden/>
          </w:rPr>
          <w:fldChar w:fldCharType="begin"/>
        </w:r>
        <w:r>
          <w:rPr>
            <w:noProof/>
            <w:webHidden/>
          </w:rPr>
          <w:instrText xml:space="preserve"> PAGEREF _Toc144644835 \h </w:instrText>
        </w:r>
        <w:r>
          <w:rPr>
            <w:noProof/>
            <w:webHidden/>
          </w:rPr>
        </w:r>
        <w:r>
          <w:rPr>
            <w:noProof/>
            <w:webHidden/>
          </w:rPr>
          <w:fldChar w:fldCharType="separate"/>
        </w:r>
        <w:r>
          <w:rPr>
            <w:noProof/>
            <w:webHidden/>
          </w:rPr>
          <w:t>1</w:t>
        </w:r>
        <w:r>
          <w:rPr>
            <w:noProof/>
            <w:webHidden/>
          </w:rPr>
          <w:fldChar w:fldCharType="end"/>
        </w:r>
      </w:hyperlink>
    </w:p>
    <w:p w14:paraId="5E290393" w14:textId="24DE45CB" w:rsidR="009078B8" w:rsidRDefault="009078B8">
      <w:pPr>
        <w:pStyle w:val="TOC2"/>
        <w:rPr>
          <w:rFonts w:asciiTheme="minorHAnsi" w:eastAsiaTheme="minorEastAsia" w:hAnsiTheme="minorHAnsi"/>
          <w:noProof/>
          <w:sz w:val="22"/>
          <w:szCs w:val="22"/>
          <w:lang w:eastAsia="zh-CN"/>
        </w:rPr>
      </w:pPr>
      <w:hyperlink w:anchor="_Toc144644836" w:history="1">
        <w:r w:rsidRPr="000A19FB">
          <w:rPr>
            <w:rStyle w:val="Hyperlink"/>
            <w:noProof/>
          </w:rPr>
          <w:t>1.1 Lý do chọn đề tài</w:t>
        </w:r>
        <w:r>
          <w:rPr>
            <w:noProof/>
            <w:webHidden/>
          </w:rPr>
          <w:tab/>
        </w:r>
        <w:r>
          <w:rPr>
            <w:noProof/>
            <w:webHidden/>
          </w:rPr>
          <w:fldChar w:fldCharType="begin"/>
        </w:r>
        <w:r>
          <w:rPr>
            <w:noProof/>
            <w:webHidden/>
          </w:rPr>
          <w:instrText xml:space="preserve"> PAGEREF _Toc144644836 \h </w:instrText>
        </w:r>
        <w:r>
          <w:rPr>
            <w:noProof/>
            <w:webHidden/>
          </w:rPr>
        </w:r>
        <w:r>
          <w:rPr>
            <w:noProof/>
            <w:webHidden/>
          </w:rPr>
          <w:fldChar w:fldCharType="separate"/>
        </w:r>
        <w:r>
          <w:rPr>
            <w:noProof/>
            <w:webHidden/>
          </w:rPr>
          <w:t>1</w:t>
        </w:r>
        <w:r>
          <w:rPr>
            <w:noProof/>
            <w:webHidden/>
          </w:rPr>
          <w:fldChar w:fldCharType="end"/>
        </w:r>
      </w:hyperlink>
    </w:p>
    <w:p w14:paraId="667AFE75" w14:textId="5B865970" w:rsidR="009078B8" w:rsidRDefault="009078B8">
      <w:pPr>
        <w:pStyle w:val="TOC2"/>
        <w:rPr>
          <w:rFonts w:asciiTheme="minorHAnsi" w:eastAsiaTheme="minorEastAsia" w:hAnsiTheme="minorHAnsi"/>
          <w:noProof/>
          <w:sz w:val="22"/>
          <w:szCs w:val="22"/>
          <w:lang w:eastAsia="zh-CN"/>
        </w:rPr>
      </w:pPr>
      <w:hyperlink w:anchor="_Toc144644837" w:history="1">
        <w:r w:rsidRPr="000A19FB">
          <w:rPr>
            <w:rStyle w:val="Hyperlink"/>
            <w:noProof/>
          </w:rPr>
          <w:t>1.2 Mục tiêu thực hiện đề tài và mô tả đề tài</w:t>
        </w:r>
        <w:r>
          <w:rPr>
            <w:noProof/>
            <w:webHidden/>
          </w:rPr>
          <w:tab/>
        </w:r>
        <w:r>
          <w:rPr>
            <w:noProof/>
            <w:webHidden/>
          </w:rPr>
          <w:fldChar w:fldCharType="begin"/>
        </w:r>
        <w:r>
          <w:rPr>
            <w:noProof/>
            <w:webHidden/>
          </w:rPr>
          <w:instrText xml:space="preserve"> PAGEREF _Toc144644837 \h </w:instrText>
        </w:r>
        <w:r>
          <w:rPr>
            <w:noProof/>
            <w:webHidden/>
          </w:rPr>
        </w:r>
        <w:r>
          <w:rPr>
            <w:noProof/>
            <w:webHidden/>
          </w:rPr>
          <w:fldChar w:fldCharType="separate"/>
        </w:r>
        <w:r>
          <w:rPr>
            <w:noProof/>
            <w:webHidden/>
          </w:rPr>
          <w:t>1</w:t>
        </w:r>
        <w:r>
          <w:rPr>
            <w:noProof/>
            <w:webHidden/>
          </w:rPr>
          <w:fldChar w:fldCharType="end"/>
        </w:r>
      </w:hyperlink>
    </w:p>
    <w:p w14:paraId="1780C977" w14:textId="198F2E90" w:rsidR="009078B8" w:rsidRDefault="009078B8">
      <w:pPr>
        <w:pStyle w:val="TOC3"/>
        <w:rPr>
          <w:rFonts w:asciiTheme="minorHAnsi" w:eastAsiaTheme="minorEastAsia" w:hAnsiTheme="minorHAnsi"/>
          <w:i w:val="0"/>
          <w:noProof/>
          <w:sz w:val="22"/>
          <w:szCs w:val="22"/>
          <w:lang w:eastAsia="zh-CN"/>
        </w:rPr>
      </w:pPr>
      <w:hyperlink w:anchor="_Toc144644838" w:history="1">
        <w:r w:rsidRPr="000A19FB">
          <w:rPr>
            <w:rStyle w:val="Hyperlink"/>
            <w:noProof/>
            <w:lang w:val="vi-VN"/>
          </w:rPr>
          <w:t>1.2.1 Mục tiêu thực hiện đề tài</w:t>
        </w:r>
        <w:r>
          <w:rPr>
            <w:noProof/>
            <w:webHidden/>
          </w:rPr>
          <w:tab/>
        </w:r>
        <w:r>
          <w:rPr>
            <w:noProof/>
            <w:webHidden/>
          </w:rPr>
          <w:fldChar w:fldCharType="begin"/>
        </w:r>
        <w:r>
          <w:rPr>
            <w:noProof/>
            <w:webHidden/>
          </w:rPr>
          <w:instrText xml:space="preserve"> PAGEREF _Toc144644838 \h </w:instrText>
        </w:r>
        <w:r>
          <w:rPr>
            <w:noProof/>
            <w:webHidden/>
          </w:rPr>
        </w:r>
        <w:r>
          <w:rPr>
            <w:noProof/>
            <w:webHidden/>
          </w:rPr>
          <w:fldChar w:fldCharType="separate"/>
        </w:r>
        <w:r>
          <w:rPr>
            <w:noProof/>
            <w:webHidden/>
          </w:rPr>
          <w:t>1</w:t>
        </w:r>
        <w:r>
          <w:rPr>
            <w:noProof/>
            <w:webHidden/>
          </w:rPr>
          <w:fldChar w:fldCharType="end"/>
        </w:r>
      </w:hyperlink>
    </w:p>
    <w:p w14:paraId="42BD907B" w14:textId="1E0EA238" w:rsidR="009078B8" w:rsidRDefault="009078B8">
      <w:pPr>
        <w:pStyle w:val="TOC3"/>
        <w:rPr>
          <w:rFonts w:asciiTheme="minorHAnsi" w:eastAsiaTheme="minorEastAsia" w:hAnsiTheme="minorHAnsi"/>
          <w:i w:val="0"/>
          <w:noProof/>
          <w:sz w:val="22"/>
          <w:szCs w:val="22"/>
          <w:lang w:eastAsia="zh-CN"/>
        </w:rPr>
      </w:pPr>
      <w:hyperlink w:anchor="_Toc144644839" w:history="1">
        <w:r w:rsidRPr="000A19FB">
          <w:rPr>
            <w:rStyle w:val="Hyperlink"/>
            <w:noProof/>
          </w:rPr>
          <w:t>1.2.2 Mô tả đề tài</w:t>
        </w:r>
        <w:r>
          <w:rPr>
            <w:noProof/>
            <w:webHidden/>
          </w:rPr>
          <w:tab/>
        </w:r>
        <w:r>
          <w:rPr>
            <w:noProof/>
            <w:webHidden/>
          </w:rPr>
          <w:fldChar w:fldCharType="begin"/>
        </w:r>
        <w:r>
          <w:rPr>
            <w:noProof/>
            <w:webHidden/>
          </w:rPr>
          <w:instrText xml:space="preserve"> PAGEREF _Toc144644839 \h </w:instrText>
        </w:r>
        <w:r>
          <w:rPr>
            <w:noProof/>
            <w:webHidden/>
          </w:rPr>
        </w:r>
        <w:r>
          <w:rPr>
            <w:noProof/>
            <w:webHidden/>
          </w:rPr>
          <w:fldChar w:fldCharType="separate"/>
        </w:r>
        <w:r>
          <w:rPr>
            <w:noProof/>
            <w:webHidden/>
          </w:rPr>
          <w:t>1</w:t>
        </w:r>
        <w:r>
          <w:rPr>
            <w:noProof/>
            <w:webHidden/>
          </w:rPr>
          <w:fldChar w:fldCharType="end"/>
        </w:r>
      </w:hyperlink>
    </w:p>
    <w:p w14:paraId="7D5C85A3" w14:textId="31B021B4" w:rsidR="009078B8" w:rsidRDefault="009078B8">
      <w:pPr>
        <w:pStyle w:val="TOC2"/>
        <w:rPr>
          <w:rFonts w:asciiTheme="minorHAnsi" w:eastAsiaTheme="minorEastAsia" w:hAnsiTheme="minorHAnsi"/>
          <w:noProof/>
          <w:sz w:val="22"/>
          <w:szCs w:val="22"/>
          <w:lang w:eastAsia="zh-CN"/>
        </w:rPr>
      </w:pPr>
      <w:hyperlink w:anchor="_Toc144644840" w:history="1">
        <w:r w:rsidRPr="000A19FB">
          <w:rPr>
            <w:rStyle w:val="Hyperlink"/>
            <w:noProof/>
          </w:rPr>
          <w:t>1.3 Hướng thực hiện đề tài</w:t>
        </w:r>
        <w:r>
          <w:rPr>
            <w:noProof/>
            <w:webHidden/>
          </w:rPr>
          <w:tab/>
        </w:r>
        <w:r>
          <w:rPr>
            <w:noProof/>
            <w:webHidden/>
          </w:rPr>
          <w:fldChar w:fldCharType="begin"/>
        </w:r>
        <w:r>
          <w:rPr>
            <w:noProof/>
            <w:webHidden/>
          </w:rPr>
          <w:instrText xml:space="preserve"> PAGEREF _Toc144644840 \h </w:instrText>
        </w:r>
        <w:r>
          <w:rPr>
            <w:noProof/>
            <w:webHidden/>
          </w:rPr>
        </w:r>
        <w:r>
          <w:rPr>
            <w:noProof/>
            <w:webHidden/>
          </w:rPr>
          <w:fldChar w:fldCharType="separate"/>
        </w:r>
        <w:r>
          <w:rPr>
            <w:noProof/>
            <w:webHidden/>
          </w:rPr>
          <w:t>3</w:t>
        </w:r>
        <w:r>
          <w:rPr>
            <w:noProof/>
            <w:webHidden/>
          </w:rPr>
          <w:fldChar w:fldCharType="end"/>
        </w:r>
      </w:hyperlink>
    </w:p>
    <w:p w14:paraId="617FBEF1" w14:textId="18EBCA51" w:rsidR="009078B8" w:rsidRDefault="009078B8">
      <w:pPr>
        <w:pStyle w:val="TOC1"/>
        <w:rPr>
          <w:rFonts w:asciiTheme="minorHAnsi" w:eastAsiaTheme="minorEastAsia" w:hAnsiTheme="minorHAnsi"/>
          <w:b w:val="0"/>
          <w:noProof/>
          <w:sz w:val="22"/>
          <w:szCs w:val="22"/>
          <w:lang w:eastAsia="zh-CN"/>
        </w:rPr>
      </w:pPr>
      <w:hyperlink w:anchor="_Toc144644841" w:history="1">
        <w:r w:rsidRPr="000A19FB">
          <w:rPr>
            <w:rStyle w:val="Hyperlink"/>
            <w:noProof/>
          </w:rPr>
          <w:t>CHƯƠNG 2. CƠ SỞ LÝ THUYẾT</w:t>
        </w:r>
        <w:r>
          <w:rPr>
            <w:noProof/>
            <w:webHidden/>
          </w:rPr>
          <w:tab/>
        </w:r>
        <w:r>
          <w:rPr>
            <w:noProof/>
            <w:webHidden/>
          </w:rPr>
          <w:fldChar w:fldCharType="begin"/>
        </w:r>
        <w:r>
          <w:rPr>
            <w:noProof/>
            <w:webHidden/>
          </w:rPr>
          <w:instrText xml:space="preserve"> PAGEREF _Toc144644841 \h </w:instrText>
        </w:r>
        <w:r>
          <w:rPr>
            <w:noProof/>
            <w:webHidden/>
          </w:rPr>
        </w:r>
        <w:r>
          <w:rPr>
            <w:noProof/>
            <w:webHidden/>
          </w:rPr>
          <w:fldChar w:fldCharType="separate"/>
        </w:r>
        <w:r>
          <w:rPr>
            <w:noProof/>
            <w:webHidden/>
          </w:rPr>
          <w:t>4</w:t>
        </w:r>
        <w:r>
          <w:rPr>
            <w:noProof/>
            <w:webHidden/>
          </w:rPr>
          <w:fldChar w:fldCharType="end"/>
        </w:r>
      </w:hyperlink>
    </w:p>
    <w:p w14:paraId="7CCCFFC9" w14:textId="30B77C3A" w:rsidR="009078B8" w:rsidRDefault="009078B8">
      <w:pPr>
        <w:pStyle w:val="TOC2"/>
        <w:rPr>
          <w:rFonts w:asciiTheme="minorHAnsi" w:eastAsiaTheme="minorEastAsia" w:hAnsiTheme="minorHAnsi"/>
          <w:noProof/>
          <w:sz w:val="22"/>
          <w:szCs w:val="22"/>
          <w:lang w:eastAsia="zh-CN"/>
        </w:rPr>
      </w:pPr>
      <w:hyperlink w:anchor="_Toc144644842" w:history="1">
        <w:r w:rsidRPr="000A19FB">
          <w:rPr>
            <w:rStyle w:val="Hyperlink"/>
            <w:noProof/>
          </w:rPr>
          <w:t xml:space="preserve">2.1 Giới thiệu về Unreal Engine </w:t>
        </w:r>
        <w:r w:rsidRPr="000A19FB">
          <w:rPr>
            <w:rStyle w:val="Hyperlink"/>
            <w:rFonts w:cs="Times New Roman"/>
            <w:noProof/>
          </w:rPr>
          <w:t>(“Unreal Engine 5.2 Documentation,” n.d.)</w:t>
        </w:r>
        <w:r>
          <w:rPr>
            <w:noProof/>
            <w:webHidden/>
          </w:rPr>
          <w:tab/>
        </w:r>
        <w:r>
          <w:rPr>
            <w:noProof/>
            <w:webHidden/>
          </w:rPr>
          <w:fldChar w:fldCharType="begin"/>
        </w:r>
        <w:r>
          <w:rPr>
            <w:noProof/>
            <w:webHidden/>
          </w:rPr>
          <w:instrText xml:space="preserve"> PAGEREF _Toc144644842 \h </w:instrText>
        </w:r>
        <w:r>
          <w:rPr>
            <w:noProof/>
            <w:webHidden/>
          </w:rPr>
        </w:r>
        <w:r>
          <w:rPr>
            <w:noProof/>
            <w:webHidden/>
          </w:rPr>
          <w:fldChar w:fldCharType="separate"/>
        </w:r>
        <w:r>
          <w:rPr>
            <w:noProof/>
            <w:webHidden/>
          </w:rPr>
          <w:t>4</w:t>
        </w:r>
        <w:r>
          <w:rPr>
            <w:noProof/>
            <w:webHidden/>
          </w:rPr>
          <w:fldChar w:fldCharType="end"/>
        </w:r>
      </w:hyperlink>
    </w:p>
    <w:p w14:paraId="5F7DB2DC" w14:textId="6D6F13F8" w:rsidR="009078B8" w:rsidRDefault="009078B8">
      <w:pPr>
        <w:pStyle w:val="TOC3"/>
        <w:rPr>
          <w:rFonts w:asciiTheme="minorHAnsi" w:eastAsiaTheme="minorEastAsia" w:hAnsiTheme="minorHAnsi"/>
          <w:i w:val="0"/>
          <w:noProof/>
          <w:sz w:val="22"/>
          <w:szCs w:val="22"/>
          <w:lang w:eastAsia="zh-CN"/>
        </w:rPr>
      </w:pPr>
      <w:hyperlink w:anchor="_Toc144644843" w:history="1">
        <w:r w:rsidRPr="000A19FB">
          <w:rPr>
            <w:rStyle w:val="Hyperlink"/>
            <w:noProof/>
          </w:rPr>
          <w:t>2.1.1 Khái niệm game engine</w:t>
        </w:r>
        <w:r>
          <w:rPr>
            <w:noProof/>
            <w:webHidden/>
          </w:rPr>
          <w:tab/>
        </w:r>
        <w:r>
          <w:rPr>
            <w:noProof/>
            <w:webHidden/>
          </w:rPr>
          <w:fldChar w:fldCharType="begin"/>
        </w:r>
        <w:r>
          <w:rPr>
            <w:noProof/>
            <w:webHidden/>
          </w:rPr>
          <w:instrText xml:space="preserve"> PAGEREF _Toc144644843 \h </w:instrText>
        </w:r>
        <w:r>
          <w:rPr>
            <w:noProof/>
            <w:webHidden/>
          </w:rPr>
        </w:r>
        <w:r>
          <w:rPr>
            <w:noProof/>
            <w:webHidden/>
          </w:rPr>
          <w:fldChar w:fldCharType="separate"/>
        </w:r>
        <w:r>
          <w:rPr>
            <w:noProof/>
            <w:webHidden/>
          </w:rPr>
          <w:t>4</w:t>
        </w:r>
        <w:r>
          <w:rPr>
            <w:noProof/>
            <w:webHidden/>
          </w:rPr>
          <w:fldChar w:fldCharType="end"/>
        </w:r>
      </w:hyperlink>
    </w:p>
    <w:p w14:paraId="7443910A" w14:textId="71DB9077" w:rsidR="009078B8" w:rsidRDefault="009078B8">
      <w:pPr>
        <w:pStyle w:val="TOC3"/>
        <w:rPr>
          <w:rFonts w:asciiTheme="minorHAnsi" w:eastAsiaTheme="minorEastAsia" w:hAnsiTheme="minorHAnsi"/>
          <w:i w:val="0"/>
          <w:noProof/>
          <w:sz w:val="22"/>
          <w:szCs w:val="22"/>
          <w:lang w:eastAsia="zh-CN"/>
        </w:rPr>
      </w:pPr>
      <w:hyperlink w:anchor="_Toc144644844" w:history="1">
        <w:r w:rsidRPr="000A19FB">
          <w:rPr>
            <w:rStyle w:val="Hyperlink"/>
            <w:noProof/>
          </w:rPr>
          <w:t>2.1.2 Lịch sử các phiên bản của Unreal Engine</w:t>
        </w:r>
        <w:r>
          <w:rPr>
            <w:noProof/>
            <w:webHidden/>
          </w:rPr>
          <w:tab/>
        </w:r>
        <w:r>
          <w:rPr>
            <w:noProof/>
            <w:webHidden/>
          </w:rPr>
          <w:fldChar w:fldCharType="begin"/>
        </w:r>
        <w:r>
          <w:rPr>
            <w:noProof/>
            <w:webHidden/>
          </w:rPr>
          <w:instrText xml:space="preserve"> PAGEREF _Toc144644844 \h </w:instrText>
        </w:r>
        <w:r>
          <w:rPr>
            <w:noProof/>
            <w:webHidden/>
          </w:rPr>
        </w:r>
        <w:r>
          <w:rPr>
            <w:noProof/>
            <w:webHidden/>
          </w:rPr>
          <w:fldChar w:fldCharType="separate"/>
        </w:r>
        <w:r>
          <w:rPr>
            <w:noProof/>
            <w:webHidden/>
          </w:rPr>
          <w:t>4</w:t>
        </w:r>
        <w:r>
          <w:rPr>
            <w:noProof/>
            <w:webHidden/>
          </w:rPr>
          <w:fldChar w:fldCharType="end"/>
        </w:r>
      </w:hyperlink>
    </w:p>
    <w:p w14:paraId="5F2014C8" w14:textId="623F38E0" w:rsidR="009078B8" w:rsidRDefault="009078B8">
      <w:pPr>
        <w:pStyle w:val="TOC3"/>
        <w:rPr>
          <w:rFonts w:asciiTheme="minorHAnsi" w:eastAsiaTheme="minorEastAsia" w:hAnsiTheme="minorHAnsi"/>
          <w:i w:val="0"/>
          <w:noProof/>
          <w:sz w:val="22"/>
          <w:szCs w:val="22"/>
          <w:lang w:eastAsia="zh-CN"/>
        </w:rPr>
      </w:pPr>
      <w:hyperlink w:anchor="_Toc144644845" w:history="1">
        <w:r w:rsidRPr="000A19FB">
          <w:rPr>
            <w:rStyle w:val="Hyperlink"/>
            <w:noProof/>
          </w:rPr>
          <w:t>2.1.3 Các lĩnh vực trong UE5</w:t>
        </w:r>
        <w:r>
          <w:rPr>
            <w:noProof/>
            <w:webHidden/>
          </w:rPr>
          <w:tab/>
        </w:r>
        <w:r>
          <w:rPr>
            <w:noProof/>
            <w:webHidden/>
          </w:rPr>
          <w:fldChar w:fldCharType="begin"/>
        </w:r>
        <w:r>
          <w:rPr>
            <w:noProof/>
            <w:webHidden/>
          </w:rPr>
          <w:instrText xml:space="preserve"> PAGEREF _Toc144644845 \h </w:instrText>
        </w:r>
        <w:r>
          <w:rPr>
            <w:noProof/>
            <w:webHidden/>
          </w:rPr>
        </w:r>
        <w:r>
          <w:rPr>
            <w:noProof/>
            <w:webHidden/>
          </w:rPr>
          <w:fldChar w:fldCharType="separate"/>
        </w:r>
        <w:r>
          <w:rPr>
            <w:noProof/>
            <w:webHidden/>
          </w:rPr>
          <w:t>8</w:t>
        </w:r>
        <w:r>
          <w:rPr>
            <w:noProof/>
            <w:webHidden/>
          </w:rPr>
          <w:fldChar w:fldCharType="end"/>
        </w:r>
      </w:hyperlink>
    </w:p>
    <w:p w14:paraId="6CCA2913" w14:textId="4205DA1E" w:rsidR="009078B8" w:rsidRDefault="009078B8">
      <w:pPr>
        <w:pStyle w:val="TOC3"/>
        <w:rPr>
          <w:rFonts w:asciiTheme="minorHAnsi" w:eastAsiaTheme="minorEastAsia" w:hAnsiTheme="minorHAnsi"/>
          <w:i w:val="0"/>
          <w:noProof/>
          <w:sz w:val="22"/>
          <w:szCs w:val="22"/>
          <w:lang w:eastAsia="zh-CN"/>
        </w:rPr>
      </w:pPr>
      <w:hyperlink w:anchor="_Toc144644846" w:history="1">
        <w:r w:rsidRPr="000A19FB">
          <w:rPr>
            <w:rStyle w:val="Hyperlink"/>
            <w:noProof/>
          </w:rPr>
          <w:t>2.1.4 Các kiến thức nền tảng về Unreal Editor</w:t>
        </w:r>
        <w:r>
          <w:rPr>
            <w:noProof/>
            <w:webHidden/>
          </w:rPr>
          <w:tab/>
        </w:r>
        <w:r>
          <w:rPr>
            <w:noProof/>
            <w:webHidden/>
          </w:rPr>
          <w:fldChar w:fldCharType="begin"/>
        </w:r>
        <w:r>
          <w:rPr>
            <w:noProof/>
            <w:webHidden/>
          </w:rPr>
          <w:instrText xml:space="preserve"> PAGEREF _Toc144644846 \h </w:instrText>
        </w:r>
        <w:r>
          <w:rPr>
            <w:noProof/>
            <w:webHidden/>
          </w:rPr>
        </w:r>
        <w:r>
          <w:rPr>
            <w:noProof/>
            <w:webHidden/>
          </w:rPr>
          <w:fldChar w:fldCharType="separate"/>
        </w:r>
        <w:r>
          <w:rPr>
            <w:noProof/>
            <w:webHidden/>
          </w:rPr>
          <w:t>14</w:t>
        </w:r>
        <w:r>
          <w:rPr>
            <w:noProof/>
            <w:webHidden/>
          </w:rPr>
          <w:fldChar w:fldCharType="end"/>
        </w:r>
      </w:hyperlink>
    </w:p>
    <w:p w14:paraId="2296B7BD" w14:textId="446F0191" w:rsidR="009078B8" w:rsidRDefault="009078B8">
      <w:pPr>
        <w:pStyle w:val="TOC3"/>
        <w:rPr>
          <w:rFonts w:asciiTheme="minorHAnsi" w:eastAsiaTheme="minorEastAsia" w:hAnsiTheme="minorHAnsi"/>
          <w:i w:val="0"/>
          <w:noProof/>
          <w:sz w:val="22"/>
          <w:szCs w:val="22"/>
          <w:lang w:eastAsia="zh-CN"/>
        </w:rPr>
      </w:pPr>
      <w:hyperlink w:anchor="_Toc144644847" w:history="1">
        <w:r w:rsidRPr="000A19FB">
          <w:rPr>
            <w:rStyle w:val="Hyperlink"/>
            <w:noProof/>
          </w:rPr>
          <w:t>2.1.5 Các thuật ngữ trong Unreal Engine</w:t>
        </w:r>
        <w:r>
          <w:rPr>
            <w:noProof/>
            <w:webHidden/>
          </w:rPr>
          <w:tab/>
        </w:r>
        <w:r>
          <w:rPr>
            <w:noProof/>
            <w:webHidden/>
          </w:rPr>
          <w:fldChar w:fldCharType="begin"/>
        </w:r>
        <w:r>
          <w:rPr>
            <w:noProof/>
            <w:webHidden/>
          </w:rPr>
          <w:instrText xml:space="preserve"> PAGEREF _Toc144644847 \h </w:instrText>
        </w:r>
        <w:r>
          <w:rPr>
            <w:noProof/>
            <w:webHidden/>
          </w:rPr>
        </w:r>
        <w:r>
          <w:rPr>
            <w:noProof/>
            <w:webHidden/>
          </w:rPr>
          <w:fldChar w:fldCharType="separate"/>
        </w:r>
        <w:r>
          <w:rPr>
            <w:noProof/>
            <w:webHidden/>
          </w:rPr>
          <w:t>20</w:t>
        </w:r>
        <w:r>
          <w:rPr>
            <w:noProof/>
            <w:webHidden/>
          </w:rPr>
          <w:fldChar w:fldCharType="end"/>
        </w:r>
      </w:hyperlink>
    </w:p>
    <w:p w14:paraId="0B138EA0" w14:textId="2FE9C494" w:rsidR="009078B8" w:rsidRDefault="009078B8">
      <w:pPr>
        <w:pStyle w:val="TOC3"/>
        <w:rPr>
          <w:rFonts w:asciiTheme="minorHAnsi" w:eastAsiaTheme="minorEastAsia" w:hAnsiTheme="minorHAnsi"/>
          <w:i w:val="0"/>
          <w:noProof/>
          <w:sz w:val="22"/>
          <w:szCs w:val="22"/>
          <w:lang w:eastAsia="zh-CN"/>
        </w:rPr>
      </w:pPr>
      <w:hyperlink w:anchor="_Toc144644848" w:history="1">
        <w:r w:rsidRPr="000A19FB">
          <w:rPr>
            <w:rStyle w:val="Hyperlink"/>
            <w:noProof/>
          </w:rPr>
          <w:t>2.1.6 Các mode thường được sử dụng trong Unreal Editor</w:t>
        </w:r>
        <w:r>
          <w:rPr>
            <w:noProof/>
            <w:webHidden/>
          </w:rPr>
          <w:tab/>
        </w:r>
        <w:r>
          <w:rPr>
            <w:noProof/>
            <w:webHidden/>
          </w:rPr>
          <w:fldChar w:fldCharType="begin"/>
        </w:r>
        <w:r>
          <w:rPr>
            <w:noProof/>
            <w:webHidden/>
          </w:rPr>
          <w:instrText xml:space="preserve"> PAGEREF _Toc144644848 \h </w:instrText>
        </w:r>
        <w:r>
          <w:rPr>
            <w:noProof/>
            <w:webHidden/>
          </w:rPr>
        </w:r>
        <w:r>
          <w:rPr>
            <w:noProof/>
            <w:webHidden/>
          </w:rPr>
          <w:fldChar w:fldCharType="separate"/>
        </w:r>
        <w:r>
          <w:rPr>
            <w:noProof/>
            <w:webHidden/>
          </w:rPr>
          <w:t>23</w:t>
        </w:r>
        <w:r>
          <w:rPr>
            <w:noProof/>
            <w:webHidden/>
          </w:rPr>
          <w:fldChar w:fldCharType="end"/>
        </w:r>
      </w:hyperlink>
    </w:p>
    <w:p w14:paraId="0853561D" w14:textId="78947373" w:rsidR="009078B8" w:rsidRDefault="009078B8">
      <w:pPr>
        <w:pStyle w:val="TOC2"/>
        <w:rPr>
          <w:rFonts w:asciiTheme="minorHAnsi" w:eastAsiaTheme="minorEastAsia" w:hAnsiTheme="minorHAnsi"/>
          <w:noProof/>
          <w:sz w:val="22"/>
          <w:szCs w:val="22"/>
          <w:lang w:eastAsia="zh-CN"/>
        </w:rPr>
      </w:pPr>
      <w:hyperlink w:anchor="_Toc144644849" w:history="1">
        <w:r w:rsidRPr="000A19FB">
          <w:rPr>
            <w:rStyle w:val="Hyperlink"/>
            <w:noProof/>
          </w:rPr>
          <w:t>2.2 Mixamo</w:t>
        </w:r>
        <w:r>
          <w:rPr>
            <w:noProof/>
            <w:webHidden/>
          </w:rPr>
          <w:tab/>
        </w:r>
        <w:r>
          <w:rPr>
            <w:noProof/>
            <w:webHidden/>
          </w:rPr>
          <w:fldChar w:fldCharType="begin"/>
        </w:r>
        <w:r>
          <w:rPr>
            <w:noProof/>
            <w:webHidden/>
          </w:rPr>
          <w:instrText xml:space="preserve"> PAGEREF _Toc144644849 \h </w:instrText>
        </w:r>
        <w:r>
          <w:rPr>
            <w:noProof/>
            <w:webHidden/>
          </w:rPr>
        </w:r>
        <w:r>
          <w:rPr>
            <w:noProof/>
            <w:webHidden/>
          </w:rPr>
          <w:fldChar w:fldCharType="separate"/>
        </w:r>
        <w:r>
          <w:rPr>
            <w:noProof/>
            <w:webHidden/>
          </w:rPr>
          <w:t>26</w:t>
        </w:r>
        <w:r>
          <w:rPr>
            <w:noProof/>
            <w:webHidden/>
          </w:rPr>
          <w:fldChar w:fldCharType="end"/>
        </w:r>
      </w:hyperlink>
    </w:p>
    <w:p w14:paraId="001B3CAE" w14:textId="422CEED9" w:rsidR="009078B8" w:rsidRDefault="009078B8">
      <w:pPr>
        <w:pStyle w:val="TOC2"/>
        <w:rPr>
          <w:rFonts w:asciiTheme="minorHAnsi" w:eastAsiaTheme="minorEastAsia" w:hAnsiTheme="minorHAnsi"/>
          <w:noProof/>
          <w:sz w:val="22"/>
          <w:szCs w:val="22"/>
          <w:lang w:eastAsia="zh-CN"/>
        </w:rPr>
      </w:pPr>
      <w:hyperlink w:anchor="_Toc144644850" w:history="1">
        <w:r w:rsidRPr="000A19FB">
          <w:rPr>
            <w:rStyle w:val="Hyperlink"/>
            <w:noProof/>
          </w:rPr>
          <w:t>2.3 Cargo Kitbash 3D</w:t>
        </w:r>
        <w:r>
          <w:rPr>
            <w:noProof/>
            <w:webHidden/>
          </w:rPr>
          <w:tab/>
        </w:r>
        <w:r>
          <w:rPr>
            <w:noProof/>
            <w:webHidden/>
          </w:rPr>
          <w:fldChar w:fldCharType="begin"/>
        </w:r>
        <w:r>
          <w:rPr>
            <w:noProof/>
            <w:webHidden/>
          </w:rPr>
          <w:instrText xml:space="preserve"> PAGEREF _Toc144644850 \h </w:instrText>
        </w:r>
        <w:r>
          <w:rPr>
            <w:noProof/>
            <w:webHidden/>
          </w:rPr>
        </w:r>
        <w:r>
          <w:rPr>
            <w:noProof/>
            <w:webHidden/>
          </w:rPr>
          <w:fldChar w:fldCharType="separate"/>
        </w:r>
        <w:r>
          <w:rPr>
            <w:noProof/>
            <w:webHidden/>
          </w:rPr>
          <w:t>26</w:t>
        </w:r>
        <w:r>
          <w:rPr>
            <w:noProof/>
            <w:webHidden/>
          </w:rPr>
          <w:fldChar w:fldCharType="end"/>
        </w:r>
      </w:hyperlink>
    </w:p>
    <w:p w14:paraId="2FF37DC8" w14:textId="4A2807CB" w:rsidR="009078B8" w:rsidRDefault="009078B8">
      <w:pPr>
        <w:pStyle w:val="TOC1"/>
        <w:rPr>
          <w:rFonts w:asciiTheme="minorHAnsi" w:eastAsiaTheme="minorEastAsia" w:hAnsiTheme="minorHAnsi"/>
          <w:b w:val="0"/>
          <w:noProof/>
          <w:sz w:val="22"/>
          <w:szCs w:val="22"/>
          <w:lang w:eastAsia="zh-CN"/>
        </w:rPr>
      </w:pPr>
      <w:hyperlink w:anchor="_Toc144644851" w:history="1">
        <w:r w:rsidRPr="000A19FB">
          <w:rPr>
            <w:rStyle w:val="Hyperlink"/>
            <w:noProof/>
          </w:rPr>
          <w:t>CHƯƠNG 3. PHÂN TÍCH THIẾT KẾ</w:t>
        </w:r>
        <w:r>
          <w:rPr>
            <w:noProof/>
            <w:webHidden/>
          </w:rPr>
          <w:tab/>
        </w:r>
        <w:r>
          <w:rPr>
            <w:noProof/>
            <w:webHidden/>
          </w:rPr>
          <w:fldChar w:fldCharType="begin"/>
        </w:r>
        <w:r>
          <w:rPr>
            <w:noProof/>
            <w:webHidden/>
          </w:rPr>
          <w:instrText xml:space="preserve"> PAGEREF _Toc144644851 \h </w:instrText>
        </w:r>
        <w:r>
          <w:rPr>
            <w:noProof/>
            <w:webHidden/>
          </w:rPr>
        </w:r>
        <w:r>
          <w:rPr>
            <w:noProof/>
            <w:webHidden/>
          </w:rPr>
          <w:fldChar w:fldCharType="separate"/>
        </w:r>
        <w:r>
          <w:rPr>
            <w:noProof/>
            <w:webHidden/>
          </w:rPr>
          <w:t>27</w:t>
        </w:r>
        <w:r>
          <w:rPr>
            <w:noProof/>
            <w:webHidden/>
          </w:rPr>
          <w:fldChar w:fldCharType="end"/>
        </w:r>
      </w:hyperlink>
    </w:p>
    <w:p w14:paraId="2B2D3FB2" w14:textId="52D5C3B1" w:rsidR="009078B8" w:rsidRDefault="009078B8">
      <w:pPr>
        <w:pStyle w:val="TOC2"/>
        <w:rPr>
          <w:rFonts w:asciiTheme="minorHAnsi" w:eastAsiaTheme="minorEastAsia" w:hAnsiTheme="minorHAnsi"/>
          <w:noProof/>
          <w:sz w:val="22"/>
          <w:szCs w:val="22"/>
          <w:lang w:eastAsia="zh-CN"/>
        </w:rPr>
      </w:pPr>
      <w:hyperlink w:anchor="_Toc144644852" w:history="1">
        <w:r w:rsidRPr="000A19FB">
          <w:rPr>
            <w:rStyle w:val="Hyperlink"/>
            <w:noProof/>
          </w:rPr>
          <w:t>3.1 Sơ đồ Use-case của Game</w:t>
        </w:r>
        <w:r>
          <w:rPr>
            <w:noProof/>
            <w:webHidden/>
          </w:rPr>
          <w:tab/>
        </w:r>
        <w:r>
          <w:rPr>
            <w:noProof/>
            <w:webHidden/>
          </w:rPr>
          <w:fldChar w:fldCharType="begin"/>
        </w:r>
        <w:r>
          <w:rPr>
            <w:noProof/>
            <w:webHidden/>
          </w:rPr>
          <w:instrText xml:space="preserve"> PAGEREF _Toc144644852 \h </w:instrText>
        </w:r>
        <w:r>
          <w:rPr>
            <w:noProof/>
            <w:webHidden/>
          </w:rPr>
        </w:r>
        <w:r>
          <w:rPr>
            <w:noProof/>
            <w:webHidden/>
          </w:rPr>
          <w:fldChar w:fldCharType="separate"/>
        </w:r>
        <w:r>
          <w:rPr>
            <w:noProof/>
            <w:webHidden/>
          </w:rPr>
          <w:t>27</w:t>
        </w:r>
        <w:r>
          <w:rPr>
            <w:noProof/>
            <w:webHidden/>
          </w:rPr>
          <w:fldChar w:fldCharType="end"/>
        </w:r>
      </w:hyperlink>
    </w:p>
    <w:p w14:paraId="01F14FF5" w14:textId="6F8E248A" w:rsidR="009078B8" w:rsidRDefault="009078B8">
      <w:pPr>
        <w:pStyle w:val="TOC2"/>
        <w:rPr>
          <w:rFonts w:asciiTheme="minorHAnsi" w:eastAsiaTheme="minorEastAsia" w:hAnsiTheme="minorHAnsi"/>
          <w:noProof/>
          <w:sz w:val="22"/>
          <w:szCs w:val="22"/>
          <w:lang w:eastAsia="zh-CN"/>
        </w:rPr>
      </w:pPr>
      <w:hyperlink w:anchor="_Toc144644853" w:history="1">
        <w:r w:rsidRPr="000A19FB">
          <w:rPr>
            <w:rStyle w:val="Hyperlink"/>
            <w:noProof/>
          </w:rPr>
          <w:t>3.2 Sơ đồ ERD</w:t>
        </w:r>
        <w:r>
          <w:rPr>
            <w:noProof/>
            <w:webHidden/>
          </w:rPr>
          <w:tab/>
        </w:r>
        <w:r>
          <w:rPr>
            <w:noProof/>
            <w:webHidden/>
          </w:rPr>
          <w:fldChar w:fldCharType="begin"/>
        </w:r>
        <w:r>
          <w:rPr>
            <w:noProof/>
            <w:webHidden/>
          </w:rPr>
          <w:instrText xml:space="preserve"> PAGEREF _Toc144644853 \h </w:instrText>
        </w:r>
        <w:r>
          <w:rPr>
            <w:noProof/>
            <w:webHidden/>
          </w:rPr>
        </w:r>
        <w:r>
          <w:rPr>
            <w:noProof/>
            <w:webHidden/>
          </w:rPr>
          <w:fldChar w:fldCharType="separate"/>
        </w:r>
        <w:r>
          <w:rPr>
            <w:noProof/>
            <w:webHidden/>
          </w:rPr>
          <w:t>31</w:t>
        </w:r>
        <w:r>
          <w:rPr>
            <w:noProof/>
            <w:webHidden/>
          </w:rPr>
          <w:fldChar w:fldCharType="end"/>
        </w:r>
      </w:hyperlink>
    </w:p>
    <w:p w14:paraId="219517A3" w14:textId="2F318B71" w:rsidR="009078B8" w:rsidRDefault="009078B8">
      <w:pPr>
        <w:pStyle w:val="TOC2"/>
        <w:rPr>
          <w:rFonts w:asciiTheme="minorHAnsi" w:eastAsiaTheme="minorEastAsia" w:hAnsiTheme="minorHAnsi"/>
          <w:noProof/>
          <w:sz w:val="22"/>
          <w:szCs w:val="22"/>
          <w:lang w:eastAsia="zh-CN"/>
        </w:rPr>
      </w:pPr>
      <w:hyperlink w:anchor="_Toc144644854" w:history="1">
        <w:r w:rsidRPr="000A19FB">
          <w:rPr>
            <w:rStyle w:val="Hyperlink"/>
            <w:noProof/>
          </w:rPr>
          <w:t>3.3 Sơ đồ Sequence xử lý của game</w:t>
        </w:r>
        <w:r>
          <w:rPr>
            <w:noProof/>
            <w:webHidden/>
          </w:rPr>
          <w:tab/>
        </w:r>
        <w:r>
          <w:rPr>
            <w:noProof/>
            <w:webHidden/>
          </w:rPr>
          <w:fldChar w:fldCharType="begin"/>
        </w:r>
        <w:r>
          <w:rPr>
            <w:noProof/>
            <w:webHidden/>
          </w:rPr>
          <w:instrText xml:space="preserve"> PAGEREF _Toc144644854 \h </w:instrText>
        </w:r>
        <w:r>
          <w:rPr>
            <w:noProof/>
            <w:webHidden/>
          </w:rPr>
        </w:r>
        <w:r>
          <w:rPr>
            <w:noProof/>
            <w:webHidden/>
          </w:rPr>
          <w:fldChar w:fldCharType="separate"/>
        </w:r>
        <w:r>
          <w:rPr>
            <w:noProof/>
            <w:webHidden/>
          </w:rPr>
          <w:t>32</w:t>
        </w:r>
        <w:r>
          <w:rPr>
            <w:noProof/>
            <w:webHidden/>
          </w:rPr>
          <w:fldChar w:fldCharType="end"/>
        </w:r>
      </w:hyperlink>
    </w:p>
    <w:p w14:paraId="6FB89371" w14:textId="77FBAF50" w:rsidR="009078B8" w:rsidRDefault="009078B8">
      <w:pPr>
        <w:pStyle w:val="TOC2"/>
        <w:rPr>
          <w:rFonts w:asciiTheme="minorHAnsi" w:eastAsiaTheme="minorEastAsia" w:hAnsiTheme="minorHAnsi"/>
          <w:noProof/>
          <w:sz w:val="22"/>
          <w:szCs w:val="22"/>
          <w:lang w:eastAsia="zh-CN"/>
        </w:rPr>
      </w:pPr>
      <w:hyperlink w:anchor="_Toc144644855" w:history="1">
        <w:r w:rsidRPr="000A19FB">
          <w:rPr>
            <w:rStyle w:val="Hyperlink"/>
            <w:noProof/>
          </w:rPr>
          <w:t>3.4 Các sơ đồ flowchart của các actor trong game</w:t>
        </w:r>
        <w:r>
          <w:rPr>
            <w:noProof/>
            <w:webHidden/>
          </w:rPr>
          <w:tab/>
        </w:r>
        <w:r>
          <w:rPr>
            <w:noProof/>
            <w:webHidden/>
          </w:rPr>
          <w:fldChar w:fldCharType="begin"/>
        </w:r>
        <w:r>
          <w:rPr>
            <w:noProof/>
            <w:webHidden/>
          </w:rPr>
          <w:instrText xml:space="preserve"> PAGEREF _Toc144644855 \h </w:instrText>
        </w:r>
        <w:r>
          <w:rPr>
            <w:noProof/>
            <w:webHidden/>
          </w:rPr>
        </w:r>
        <w:r>
          <w:rPr>
            <w:noProof/>
            <w:webHidden/>
          </w:rPr>
          <w:fldChar w:fldCharType="separate"/>
        </w:r>
        <w:r>
          <w:rPr>
            <w:noProof/>
            <w:webHidden/>
          </w:rPr>
          <w:t>33</w:t>
        </w:r>
        <w:r>
          <w:rPr>
            <w:noProof/>
            <w:webHidden/>
          </w:rPr>
          <w:fldChar w:fldCharType="end"/>
        </w:r>
      </w:hyperlink>
    </w:p>
    <w:p w14:paraId="16FD54FB" w14:textId="6050B577" w:rsidR="009078B8" w:rsidRDefault="009078B8">
      <w:pPr>
        <w:pStyle w:val="TOC3"/>
        <w:rPr>
          <w:rFonts w:asciiTheme="minorHAnsi" w:eastAsiaTheme="minorEastAsia" w:hAnsiTheme="minorHAnsi"/>
          <w:i w:val="0"/>
          <w:noProof/>
          <w:sz w:val="22"/>
          <w:szCs w:val="22"/>
          <w:lang w:eastAsia="zh-CN"/>
        </w:rPr>
      </w:pPr>
      <w:hyperlink w:anchor="_Toc144644856" w:history="1">
        <w:r w:rsidRPr="000A19FB">
          <w:rPr>
            <w:rStyle w:val="Hyperlink"/>
            <w:noProof/>
          </w:rPr>
          <w:t>3.4.1 Flowchart của AI Scout</w:t>
        </w:r>
        <w:r>
          <w:rPr>
            <w:noProof/>
            <w:webHidden/>
          </w:rPr>
          <w:tab/>
        </w:r>
        <w:r>
          <w:rPr>
            <w:noProof/>
            <w:webHidden/>
          </w:rPr>
          <w:fldChar w:fldCharType="begin"/>
        </w:r>
        <w:r>
          <w:rPr>
            <w:noProof/>
            <w:webHidden/>
          </w:rPr>
          <w:instrText xml:space="preserve"> PAGEREF _Toc144644856 \h </w:instrText>
        </w:r>
        <w:r>
          <w:rPr>
            <w:noProof/>
            <w:webHidden/>
          </w:rPr>
        </w:r>
        <w:r>
          <w:rPr>
            <w:noProof/>
            <w:webHidden/>
          </w:rPr>
          <w:fldChar w:fldCharType="separate"/>
        </w:r>
        <w:r>
          <w:rPr>
            <w:noProof/>
            <w:webHidden/>
          </w:rPr>
          <w:t>33</w:t>
        </w:r>
        <w:r>
          <w:rPr>
            <w:noProof/>
            <w:webHidden/>
          </w:rPr>
          <w:fldChar w:fldCharType="end"/>
        </w:r>
      </w:hyperlink>
    </w:p>
    <w:p w14:paraId="0FB1EFA3" w14:textId="7ABE546D" w:rsidR="009078B8" w:rsidRDefault="009078B8">
      <w:pPr>
        <w:pStyle w:val="TOC3"/>
        <w:rPr>
          <w:rFonts w:asciiTheme="minorHAnsi" w:eastAsiaTheme="minorEastAsia" w:hAnsiTheme="minorHAnsi"/>
          <w:i w:val="0"/>
          <w:noProof/>
          <w:sz w:val="22"/>
          <w:szCs w:val="22"/>
          <w:lang w:eastAsia="zh-CN"/>
        </w:rPr>
      </w:pPr>
      <w:hyperlink w:anchor="_Toc144644857" w:history="1">
        <w:r w:rsidRPr="000A19FB">
          <w:rPr>
            <w:rStyle w:val="Hyperlink"/>
            <w:noProof/>
          </w:rPr>
          <w:t>3.4.2 Flowchart của AI Defender</w:t>
        </w:r>
        <w:r>
          <w:rPr>
            <w:noProof/>
            <w:webHidden/>
          </w:rPr>
          <w:tab/>
        </w:r>
        <w:r>
          <w:rPr>
            <w:noProof/>
            <w:webHidden/>
          </w:rPr>
          <w:fldChar w:fldCharType="begin"/>
        </w:r>
        <w:r>
          <w:rPr>
            <w:noProof/>
            <w:webHidden/>
          </w:rPr>
          <w:instrText xml:space="preserve"> PAGEREF _Toc144644857 \h </w:instrText>
        </w:r>
        <w:r>
          <w:rPr>
            <w:noProof/>
            <w:webHidden/>
          </w:rPr>
        </w:r>
        <w:r>
          <w:rPr>
            <w:noProof/>
            <w:webHidden/>
          </w:rPr>
          <w:fldChar w:fldCharType="separate"/>
        </w:r>
        <w:r>
          <w:rPr>
            <w:noProof/>
            <w:webHidden/>
          </w:rPr>
          <w:t>34</w:t>
        </w:r>
        <w:r>
          <w:rPr>
            <w:noProof/>
            <w:webHidden/>
          </w:rPr>
          <w:fldChar w:fldCharType="end"/>
        </w:r>
      </w:hyperlink>
    </w:p>
    <w:p w14:paraId="3842FA83" w14:textId="379FE6B9" w:rsidR="009078B8" w:rsidRDefault="009078B8">
      <w:pPr>
        <w:pStyle w:val="TOC3"/>
        <w:rPr>
          <w:rFonts w:asciiTheme="minorHAnsi" w:eastAsiaTheme="minorEastAsia" w:hAnsiTheme="minorHAnsi"/>
          <w:i w:val="0"/>
          <w:noProof/>
          <w:sz w:val="22"/>
          <w:szCs w:val="22"/>
          <w:lang w:eastAsia="zh-CN"/>
        </w:rPr>
      </w:pPr>
      <w:hyperlink w:anchor="_Toc144644858" w:history="1">
        <w:r w:rsidRPr="000A19FB">
          <w:rPr>
            <w:rStyle w:val="Hyperlink"/>
            <w:noProof/>
          </w:rPr>
          <w:t>3.4.3 Flowchart của Target map1</w:t>
        </w:r>
        <w:r>
          <w:rPr>
            <w:noProof/>
            <w:webHidden/>
          </w:rPr>
          <w:tab/>
        </w:r>
        <w:r>
          <w:rPr>
            <w:noProof/>
            <w:webHidden/>
          </w:rPr>
          <w:fldChar w:fldCharType="begin"/>
        </w:r>
        <w:r>
          <w:rPr>
            <w:noProof/>
            <w:webHidden/>
          </w:rPr>
          <w:instrText xml:space="preserve"> PAGEREF _Toc144644858 \h </w:instrText>
        </w:r>
        <w:r>
          <w:rPr>
            <w:noProof/>
            <w:webHidden/>
          </w:rPr>
        </w:r>
        <w:r>
          <w:rPr>
            <w:noProof/>
            <w:webHidden/>
          </w:rPr>
          <w:fldChar w:fldCharType="separate"/>
        </w:r>
        <w:r>
          <w:rPr>
            <w:noProof/>
            <w:webHidden/>
          </w:rPr>
          <w:t>34</w:t>
        </w:r>
        <w:r>
          <w:rPr>
            <w:noProof/>
            <w:webHidden/>
          </w:rPr>
          <w:fldChar w:fldCharType="end"/>
        </w:r>
      </w:hyperlink>
    </w:p>
    <w:p w14:paraId="7C913333" w14:textId="5FFC7AB9" w:rsidR="009078B8" w:rsidRDefault="009078B8">
      <w:pPr>
        <w:pStyle w:val="TOC3"/>
        <w:rPr>
          <w:rFonts w:asciiTheme="minorHAnsi" w:eastAsiaTheme="minorEastAsia" w:hAnsiTheme="minorHAnsi"/>
          <w:i w:val="0"/>
          <w:noProof/>
          <w:sz w:val="22"/>
          <w:szCs w:val="22"/>
          <w:lang w:eastAsia="zh-CN"/>
        </w:rPr>
      </w:pPr>
      <w:hyperlink w:anchor="_Toc144644859" w:history="1">
        <w:r w:rsidRPr="000A19FB">
          <w:rPr>
            <w:rStyle w:val="Hyperlink"/>
            <w:noProof/>
          </w:rPr>
          <w:t>3.4.4 Flowchart của Target map2</w:t>
        </w:r>
        <w:r>
          <w:rPr>
            <w:noProof/>
            <w:webHidden/>
          </w:rPr>
          <w:tab/>
        </w:r>
        <w:r>
          <w:rPr>
            <w:noProof/>
            <w:webHidden/>
          </w:rPr>
          <w:fldChar w:fldCharType="begin"/>
        </w:r>
        <w:r>
          <w:rPr>
            <w:noProof/>
            <w:webHidden/>
          </w:rPr>
          <w:instrText xml:space="preserve"> PAGEREF _Toc144644859 \h </w:instrText>
        </w:r>
        <w:r>
          <w:rPr>
            <w:noProof/>
            <w:webHidden/>
          </w:rPr>
        </w:r>
        <w:r>
          <w:rPr>
            <w:noProof/>
            <w:webHidden/>
          </w:rPr>
          <w:fldChar w:fldCharType="separate"/>
        </w:r>
        <w:r>
          <w:rPr>
            <w:noProof/>
            <w:webHidden/>
          </w:rPr>
          <w:t>36</w:t>
        </w:r>
        <w:r>
          <w:rPr>
            <w:noProof/>
            <w:webHidden/>
          </w:rPr>
          <w:fldChar w:fldCharType="end"/>
        </w:r>
      </w:hyperlink>
    </w:p>
    <w:p w14:paraId="696633E5" w14:textId="0F8D4B45" w:rsidR="009078B8" w:rsidRDefault="009078B8">
      <w:pPr>
        <w:pStyle w:val="TOC3"/>
        <w:rPr>
          <w:rFonts w:asciiTheme="minorHAnsi" w:eastAsiaTheme="minorEastAsia" w:hAnsiTheme="minorHAnsi"/>
          <w:i w:val="0"/>
          <w:noProof/>
          <w:sz w:val="22"/>
          <w:szCs w:val="22"/>
          <w:lang w:eastAsia="zh-CN"/>
        </w:rPr>
      </w:pPr>
      <w:hyperlink w:anchor="_Toc144644860" w:history="1">
        <w:r w:rsidRPr="000A19FB">
          <w:rPr>
            <w:rStyle w:val="Hyperlink"/>
            <w:noProof/>
          </w:rPr>
          <w:t>3.4.5 Flowchart của Target map3</w:t>
        </w:r>
        <w:r>
          <w:rPr>
            <w:noProof/>
            <w:webHidden/>
          </w:rPr>
          <w:tab/>
        </w:r>
        <w:r>
          <w:rPr>
            <w:noProof/>
            <w:webHidden/>
          </w:rPr>
          <w:fldChar w:fldCharType="begin"/>
        </w:r>
        <w:r>
          <w:rPr>
            <w:noProof/>
            <w:webHidden/>
          </w:rPr>
          <w:instrText xml:space="preserve"> PAGEREF _Toc144644860 \h </w:instrText>
        </w:r>
        <w:r>
          <w:rPr>
            <w:noProof/>
            <w:webHidden/>
          </w:rPr>
        </w:r>
        <w:r>
          <w:rPr>
            <w:noProof/>
            <w:webHidden/>
          </w:rPr>
          <w:fldChar w:fldCharType="separate"/>
        </w:r>
        <w:r>
          <w:rPr>
            <w:noProof/>
            <w:webHidden/>
          </w:rPr>
          <w:t>37</w:t>
        </w:r>
        <w:r>
          <w:rPr>
            <w:noProof/>
            <w:webHidden/>
          </w:rPr>
          <w:fldChar w:fldCharType="end"/>
        </w:r>
      </w:hyperlink>
    </w:p>
    <w:p w14:paraId="10E1C883" w14:textId="637AD540" w:rsidR="009078B8" w:rsidRDefault="009078B8">
      <w:pPr>
        <w:pStyle w:val="TOC3"/>
        <w:rPr>
          <w:rFonts w:asciiTheme="minorHAnsi" w:eastAsiaTheme="minorEastAsia" w:hAnsiTheme="minorHAnsi"/>
          <w:i w:val="0"/>
          <w:noProof/>
          <w:sz w:val="22"/>
          <w:szCs w:val="22"/>
          <w:lang w:eastAsia="zh-CN"/>
        </w:rPr>
      </w:pPr>
      <w:hyperlink w:anchor="_Toc144644861" w:history="1">
        <w:r w:rsidRPr="000A19FB">
          <w:rPr>
            <w:rStyle w:val="Hyperlink"/>
            <w:noProof/>
          </w:rPr>
          <w:t>3.4.6 Flowchart Shelter</w:t>
        </w:r>
        <w:r>
          <w:rPr>
            <w:noProof/>
            <w:webHidden/>
          </w:rPr>
          <w:tab/>
        </w:r>
        <w:r>
          <w:rPr>
            <w:noProof/>
            <w:webHidden/>
          </w:rPr>
          <w:fldChar w:fldCharType="begin"/>
        </w:r>
        <w:r>
          <w:rPr>
            <w:noProof/>
            <w:webHidden/>
          </w:rPr>
          <w:instrText xml:space="preserve"> PAGEREF _Toc144644861 \h </w:instrText>
        </w:r>
        <w:r>
          <w:rPr>
            <w:noProof/>
            <w:webHidden/>
          </w:rPr>
        </w:r>
        <w:r>
          <w:rPr>
            <w:noProof/>
            <w:webHidden/>
          </w:rPr>
          <w:fldChar w:fldCharType="separate"/>
        </w:r>
        <w:r>
          <w:rPr>
            <w:noProof/>
            <w:webHidden/>
          </w:rPr>
          <w:t>39</w:t>
        </w:r>
        <w:r>
          <w:rPr>
            <w:noProof/>
            <w:webHidden/>
          </w:rPr>
          <w:fldChar w:fldCharType="end"/>
        </w:r>
      </w:hyperlink>
    </w:p>
    <w:p w14:paraId="40D607C8" w14:textId="2EDECC5D" w:rsidR="009078B8" w:rsidRDefault="009078B8">
      <w:pPr>
        <w:pStyle w:val="TOC3"/>
        <w:rPr>
          <w:rFonts w:asciiTheme="minorHAnsi" w:eastAsiaTheme="minorEastAsia" w:hAnsiTheme="minorHAnsi"/>
          <w:i w:val="0"/>
          <w:noProof/>
          <w:sz w:val="22"/>
          <w:szCs w:val="22"/>
          <w:lang w:eastAsia="zh-CN"/>
        </w:rPr>
      </w:pPr>
      <w:hyperlink w:anchor="_Toc144644862" w:history="1">
        <w:r w:rsidRPr="000A19FB">
          <w:rPr>
            <w:rStyle w:val="Hyperlink"/>
            <w:noProof/>
          </w:rPr>
          <w:t>3.4.7 Noisy thing</w:t>
        </w:r>
        <w:r>
          <w:rPr>
            <w:noProof/>
            <w:webHidden/>
          </w:rPr>
          <w:tab/>
        </w:r>
        <w:r>
          <w:rPr>
            <w:noProof/>
            <w:webHidden/>
          </w:rPr>
          <w:fldChar w:fldCharType="begin"/>
        </w:r>
        <w:r>
          <w:rPr>
            <w:noProof/>
            <w:webHidden/>
          </w:rPr>
          <w:instrText xml:space="preserve"> PAGEREF _Toc144644862 \h </w:instrText>
        </w:r>
        <w:r>
          <w:rPr>
            <w:noProof/>
            <w:webHidden/>
          </w:rPr>
        </w:r>
        <w:r>
          <w:rPr>
            <w:noProof/>
            <w:webHidden/>
          </w:rPr>
          <w:fldChar w:fldCharType="separate"/>
        </w:r>
        <w:r>
          <w:rPr>
            <w:noProof/>
            <w:webHidden/>
          </w:rPr>
          <w:t>40</w:t>
        </w:r>
        <w:r>
          <w:rPr>
            <w:noProof/>
            <w:webHidden/>
          </w:rPr>
          <w:fldChar w:fldCharType="end"/>
        </w:r>
      </w:hyperlink>
    </w:p>
    <w:p w14:paraId="6DF5545A" w14:textId="2004B0C6" w:rsidR="009078B8" w:rsidRDefault="009078B8">
      <w:pPr>
        <w:pStyle w:val="TOC1"/>
        <w:rPr>
          <w:rFonts w:asciiTheme="minorHAnsi" w:eastAsiaTheme="minorEastAsia" w:hAnsiTheme="minorHAnsi"/>
          <w:b w:val="0"/>
          <w:noProof/>
          <w:sz w:val="22"/>
          <w:szCs w:val="22"/>
          <w:lang w:eastAsia="zh-CN"/>
        </w:rPr>
      </w:pPr>
      <w:hyperlink w:anchor="_Toc144644863" w:history="1">
        <w:r w:rsidRPr="000A19FB">
          <w:rPr>
            <w:rStyle w:val="Hyperlink"/>
            <w:noProof/>
          </w:rPr>
          <w:t>CHƯƠNG 4. QUÁ TRÌNH THỰC HIỆN ĐỒ ÁN</w:t>
        </w:r>
        <w:r>
          <w:rPr>
            <w:noProof/>
            <w:webHidden/>
          </w:rPr>
          <w:tab/>
        </w:r>
        <w:r>
          <w:rPr>
            <w:noProof/>
            <w:webHidden/>
          </w:rPr>
          <w:fldChar w:fldCharType="begin"/>
        </w:r>
        <w:r>
          <w:rPr>
            <w:noProof/>
            <w:webHidden/>
          </w:rPr>
          <w:instrText xml:space="preserve"> PAGEREF _Toc144644863 \h </w:instrText>
        </w:r>
        <w:r>
          <w:rPr>
            <w:noProof/>
            <w:webHidden/>
          </w:rPr>
        </w:r>
        <w:r>
          <w:rPr>
            <w:noProof/>
            <w:webHidden/>
          </w:rPr>
          <w:fldChar w:fldCharType="separate"/>
        </w:r>
        <w:r>
          <w:rPr>
            <w:noProof/>
            <w:webHidden/>
          </w:rPr>
          <w:t>41</w:t>
        </w:r>
        <w:r>
          <w:rPr>
            <w:noProof/>
            <w:webHidden/>
          </w:rPr>
          <w:fldChar w:fldCharType="end"/>
        </w:r>
      </w:hyperlink>
    </w:p>
    <w:p w14:paraId="77B1F295" w14:textId="788154C8" w:rsidR="009078B8" w:rsidRDefault="009078B8">
      <w:pPr>
        <w:pStyle w:val="TOC2"/>
        <w:rPr>
          <w:rFonts w:asciiTheme="minorHAnsi" w:eastAsiaTheme="minorEastAsia" w:hAnsiTheme="minorHAnsi"/>
          <w:noProof/>
          <w:sz w:val="22"/>
          <w:szCs w:val="22"/>
          <w:lang w:eastAsia="zh-CN"/>
        </w:rPr>
      </w:pPr>
      <w:hyperlink w:anchor="_Toc144644864" w:history="1">
        <w:r w:rsidRPr="000A19FB">
          <w:rPr>
            <w:rStyle w:val="Hyperlink"/>
            <w:noProof/>
          </w:rPr>
          <w:t>4.1 Lên ý tưởng về gameplay và tìm assets phù hợp</w:t>
        </w:r>
        <w:r>
          <w:rPr>
            <w:noProof/>
            <w:webHidden/>
          </w:rPr>
          <w:tab/>
        </w:r>
        <w:r>
          <w:rPr>
            <w:noProof/>
            <w:webHidden/>
          </w:rPr>
          <w:fldChar w:fldCharType="begin"/>
        </w:r>
        <w:r>
          <w:rPr>
            <w:noProof/>
            <w:webHidden/>
          </w:rPr>
          <w:instrText xml:space="preserve"> PAGEREF _Toc144644864 \h </w:instrText>
        </w:r>
        <w:r>
          <w:rPr>
            <w:noProof/>
            <w:webHidden/>
          </w:rPr>
        </w:r>
        <w:r>
          <w:rPr>
            <w:noProof/>
            <w:webHidden/>
          </w:rPr>
          <w:fldChar w:fldCharType="separate"/>
        </w:r>
        <w:r>
          <w:rPr>
            <w:noProof/>
            <w:webHidden/>
          </w:rPr>
          <w:t>41</w:t>
        </w:r>
        <w:r>
          <w:rPr>
            <w:noProof/>
            <w:webHidden/>
          </w:rPr>
          <w:fldChar w:fldCharType="end"/>
        </w:r>
      </w:hyperlink>
    </w:p>
    <w:p w14:paraId="00B441EF" w14:textId="48E92DDE" w:rsidR="009078B8" w:rsidRDefault="009078B8">
      <w:pPr>
        <w:pStyle w:val="TOC3"/>
        <w:rPr>
          <w:rFonts w:asciiTheme="minorHAnsi" w:eastAsiaTheme="minorEastAsia" w:hAnsiTheme="minorHAnsi"/>
          <w:i w:val="0"/>
          <w:noProof/>
          <w:sz w:val="22"/>
          <w:szCs w:val="22"/>
          <w:lang w:eastAsia="zh-CN"/>
        </w:rPr>
      </w:pPr>
      <w:hyperlink w:anchor="_Toc144644865" w:history="1">
        <w:r w:rsidRPr="000A19FB">
          <w:rPr>
            <w:rStyle w:val="Hyperlink"/>
            <w:noProof/>
          </w:rPr>
          <w:t>4.1.1 Ý tưởng</w:t>
        </w:r>
        <w:r>
          <w:rPr>
            <w:noProof/>
            <w:webHidden/>
          </w:rPr>
          <w:tab/>
        </w:r>
        <w:r>
          <w:rPr>
            <w:noProof/>
            <w:webHidden/>
          </w:rPr>
          <w:fldChar w:fldCharType="begin"/>
        </w:r>
        <w:r>
          <w:rPr>
            <w:noProof/>
            <w:webHidden/>
          </w:rPr>
          <w:instrText xml:space="preserve"> PAGEREF _Toc144644865 \h </w:instrText>
        </w:r>
        <w:r>
          <w:rPr>
            <w:noProof/>
            <w:webHidden/>
          </w:rPr>
        </w:r>
        <w:r>
          <w:rPr>
            <w:noProof/>
            <w:webHidden/>
          </w:rPr>
          <w:fldChar w:fldCharType="separate"/>
        </w:r>
        <w:r>
          <w:rPr>
            <w:noProof/>
            <w:webHidden/>
          </w:rPr>
          <w:t>41</w:t>
        </w:r>
        <w:r>
          <w:rPr>
            <w:noProof/>
            <w:webHidden/>
          </w:rPr>
          <w:fldChar w:fldCharType="end"/>
        </w:r>
      </w:hyperlink>
    </w:p>
    <w:p w14:paraId="1E520E6C" w14:textId="5586B951" w:rsidR="009078B8" w:rsidRDefault="009078B8">
      <w:pPr>
        <w:pStyle w:val="TOC3"/>
        <w:rPr>
          <w:rFonts w:asciiTheme="minorHAnsi" w:eastAsiaTheme="minorEastAsia" w:hAnsiTheme="minorHAnsi"/>
          <w:i w:val="0"/>
          <w:noProof/>
          <w:sz w:val="22"/>
          <w:szCs w:val="22"/>
          <w:lang w:eastAsia="zh-CN"/>
        </w:rPr>
      </w:pPr>
      <w:hyperlink w:anchor="_Toc144644866" w:history="1">
        <w:r w:rsidRPr="000A19FB">
          <w:rPr>
            <w:rStyle w:val="Hyperlink"/>
            <w:noProof/>
          </w:rPr>
          <w:t>4.1.2 Plugins hỗ trợ</w:t>
        </w:r>
        <w:r>
          <w:rPr>
            <w:noProof/>
            <w:webHidden/>
          </w:rPr>
          <w:tab/>
        </w:r>
        <w:r>
          <w:rPr>
            <w:noProof/>
            <w:webHidden/>
          </w:rPr>
          <w:fldChar w:fldCharType="begin"/>
        </w:r>
        <w:r>
          <w:rPr>
            <w:noProof/>
            <w:webHidden/>
          </w:rPr>
          <w:instrText xml:space="preserve"> PAGEREF _Toc144644866 \h </w:instrText>
        </w:r>
        <w:r>
          <w:rPr>
            <w:noProof/>
            <w:webHidden/>
          </w:rPr>
        </w:r>
        <w:r>
          <w:rPr>
            <w:noProof/>
            <w:webHidden/>
          </w:rPr>
          <w:fldChar w:fldCharType="separate"/>
        </w:r>
        <w:r>
          <w:rPr>
            <w:noProof/>
            <w:webHidden/>
          </w:rPr>
          <w:t>43</w:t>
        </w:r>
        <w:r>
          <w:rPr>
            <w:noProof/>
            <w:webHidden/>
          </w:rPr>
          <w:fldChar w:fldCharType="end"/>
        </w:r>
      </w:hyperlink>
    </w:p>
    <w:p w14:paraId="4CFFF93C" w14:textId="63086703" w:rsidR="009078B8" w:rsidRDefault="009078B8">
      <w:pPr>
        <w:pStyle w:val="TOC3"/>
        <w:rPr>
          <w:rFonts w:asciiTheme="minorHAnsi" w:eastAsiaTheme="minorEastAsia" w:hAnsiTheme="minorHAnsi"/>
          <w:i w:val="0"/>
          <w:noProof/>
          <w:sz w:val="22"/>
          <w:szCs w:val="22"/>
          <w:lang w:eastAsia="zh-CN"/>
        </w:rPr>
      </w:pPr>
      <w:hyperlink w:anchor="_Toc144644867" w:history="1">
        <w:r w:rsidRPr="000A19FB">
          <w:rPr>
            <w:rStyle w:val="Hyperlink"/>
            <w:noProof/>
          </w:rPr>
          <w:t>4.1.3 Assets</w:t>
        </w:r>
        <w:r>
          <w:rPr>
            <w:noProof/>
            <w:webHidden/>
          </w:rPr>
          <w:tab/>
        </w:r>
        <w:r>
          <w:rPr>
            <w:noProof/>
            <w:webHidden/>
          </w:rPr>
          <w:fldChar w:fldCharType="begin"/>
        </w:r>
        <w:r>
          <w:rPr>
            <w:noProof/>
            <w:webHidden/>
          </w:rPr>
          <w:instrText xml:space="preserve"> PAGEREF _Toc144644867 \h </w:instrText>
        </w:r>
        <w:r>
          <w:rPr>
            <w:noProof/>
            <w:webHidden/>
          </w:rPr>
        </w:r>
        <w:r>
          <w:rPr>
            <w:noProof/>
            <w:webHidden/>
          </w:rPr>
          <w:fldChar w:fldCharType="separate"/>
        </w:r>
        <w:r>
          <w:rPr>
            <w:noProof/>
            <w:webHidden/>
          </w:rPr>
          <w:t>43</w:t>
        </w:r>
        <w:r>
          <w:rPr>
            <w:noProof/>
            <w:webHidden/>
          </w:rPr>
          <w:fldChar w:fldCharType="end"/>
        </w:r>
      </w:hyperlink>
    </w:p>
    <w:p w14:paraId="13095A63" w14:textId="6D48EEB3" w:rsidR="009078B8" w:rsidRDefault="009078B8">
      <w:pPr>
        <w:pStyle w:val="TOC2"/>
        <w:rPr>
          <w:rFonts w:asciiTheme="minorHAnsi" w:eastAsiaTheme="minorEastAsia" w:hAnsiTheme="minorHAnsi"/>
          <w:noProof/>
          <w:sz w:val="22"/>
          <w:szCs w:val="22"/>
          <w:lang w:eastAsia="zh-CN"/>
        </w:rPr>
      </w:pPr>
      <w:hyperlink w:anchor="_Toc144644868" w:history="1">
        <w:r w:rsidRPr="000A19FB">
          <w:rPr>
            <w:rStyle w:val="Hyperlink"/>
            <w:noProof/>
          </w:rPr>
          <w:t>4.2</w:t>
        </w:r>
        <w:r w:rsidRPr="000A19FB">
          <w:rPr>
            <w:rStyle w:val="Hyperlink"/>
            <w:noProof/>
            <w:lang w:eastAsia="zh-CN"/>
          </w:rPr>
          <w:t xml:space="preserve"> </w:t>
        </w:r>
        <w:r w:rsidRPr="000A19FB">
          <w:rPr>
            <w:rStyle w:val="Hyperlink"/>
            <w:noProof/>
          </w:rPr>
          <w:t>Xây dựng map (LEVEL)</w:t>
        </w:r>
        <w:r>
          <w:rPr>
            <w:noProof/>
            <w:webHidden/>
          </w:rPr>
          <w:tab/>
        </w:r>
        <w:r>
          <w:rPr>
            <w:noProof/>
            <w:webHidden/>
          </w:rPr>
          <w:fldChar w:fldCharType="begin"/>
        </w:r>
        <w:r>
          <w:rPr>
            <w:noProof/>
            <w:webHidden/>
          </w:rPr>
          <w:instrText xml:space="preserve"> PAGEREF _Toc144644868 \h </w:instrText>
        </w:r>
        <w:r>
          <w:rPr>
            <w:noProof/>
            <w:webHidden/>
          </w:rPr>
        </w:r>
        <w:r>
          <w:rPr>
            <w:noProof/>
            <w:webHidden/>
          </w:rPr>
          <w:fldChar w:fldCharType="separate"/>
        </w:r>
        <w:r>
          <w:rPr>
            <w:noProof/>
            <w:webHidden/>
          </w:rPr>
          <w:t>44</w:t>
        </w:r>
        <w:r>
          <w:rPr>
            <w:noProof/>
            <w:webHidden/>
          </w:rPr>
          <w:fldChar w:fldCharType="end"/>
        </w:r>
      </w:hyperlink>
    </w:p>
    <w:p w14:paraId="68DD5331" w14:textId="42A9BF9D" w:rsidR="009078B8" w:rsidRDefault="009078B8">
      <w:pPr>
        <w:pStyle w:val="TOC2"/>
        <w:rPr>
          <w:rFonts w:asciiTheme="minorHAnsi" w:eastAsiaTheme="minorEastAsia" w:hAnsiTheme="minorHAnsi"/>
          <w:noProof/>
          <w:sz w:val="22"/>
          <w:szCs w:val="22"/>
          <w:lang w:eastAsia="zh-CN"/>
        </w:rPr>
      </w:pPr>
      <w:hyperlink w:anchor="_Toc144644869" w:history="1">
        <w:r w:rsidRPr="000A19FB">
          <w:rPr>
            <w:rStyle w:val="Hyperlink"/>
            <w:noProof/>
          </w:rPr>
          <w:t>4.3 Xây dựng AI (BOT)</w:t>
        </w:r>
        <w:r>
          <w:rPr>
            <w:noProof/>
            <w:webHidden/>
          </w:rPr>
          <w:tab/>
        </w:r>
        <w:r>
          <w:rPr>
            <w:noProof/>
            <w:webHidden/>
          </w:rPr>
          <w:fldChar w:fldCharType="begin"/>
        </w:r>
        <w:r>
          <w:rPr>
            <w:noProof/>
            <w:webHidden/>
          </w:rPr>
          <w:instrText xml:space="preserve"> PAGEREF _Toc144644869 \h </w:instrText>
        </w:r>
        <w:r>
          <w:rPr>
            <w:noProof/>
            <w:webHidden/>
          </w:rPr>
        </w:r>
        <w:r>
          <w:rPr>
            <w:noProof/>
            <w:webHidden/>
          </w:rPr>
          <w:fldChar w:fldCharType="separate"/>
        </w:r>
        <w:r>
          <w:rPr>
            <w:noProof/>
            <w:webHidden/>
          </w:rPr>
          <w:t>50</w:t>
        </w:r>
        <w:r>
          <w:rPr>
            <w:noProof/>
            <w:webHidden/>
          </w:rPr>
          <w:fldChar w:fldCharType="end"/>
        </w:r>
      </w:hyperlink>
    </w:p>
    <w:p w14:paraId="0DCD66BB" w14:textId="71262C72" w:rsidR="009078B8" w:rsidRDefault="009078B8">
      <w:pPr>
        <w:pStyle w:val="TOC3"/>
        <w:rPr>
          <w:rFonts w:asciiTheme="minorHAnsi" w:eastAsiaTheme="minorEastAsia" w:hAnsiTheme="minorHAnsi"/>
          <w:i w:val="0"/>
          <w:noProof/>
          <w:sz w:val="22"/>
          <w:szCs w:val="22"/>
          <w:lang w:eastAsia="zh-CN"/>
        </w:rPr>
      </w:pPr>
      <w:hyperlink w:anchor="_Toc144644870" w:history="1">
        <w:r w:rsidRPr="000A19FB">
          <w:rPr>
            <w:rStyle w:val="Hyperlink"/>
            <w:noProof/>
          </w:rPr>
          <w:t>4.3.1 Blueprint cho Scout</w:t>
        </w:r>
        <w:r>
          <w:rPr>
            <w:noProof/>
            <w:webHidden/>
          </w:rPr>
          <w:tab/>
        </w:r>
        <w:r>
          <w:rPr>
            <w:noProof/>
            <w:webHidden/>
          </w:rPr>
          <w:fldChar w:fldCharType="begin"/>
        </w:r>
        <w:r>
          <w:rPr>
            <w:noProof/>
            <w:webHidden/>
          </w:rPr>
          <w:instrText xml:space="preserve"> PAGEREF _Toc144644870 \h </w:instrText>
        </w:r>
        <w:r>
          <w:rPr>
            <w:noProof/>
            <w:webHidden/>
          </w:rPr>
        </w:r>
        <w:r>
          <w:rPr>
            <w:noProof/>
            <w:webHidden/>
          </w:rPr>
          <w:fldChar w:fldCharType="separate"/>
        </w:r>
        <w:r>
          <w:rPr>
            <w:noProof/>
            <w:webHidden/>
          </w:rPr>
          <w:t>50</w:t>
        </w:r>
        <w:r>
          <w:rPr>
            <w:noProof/>
            <w:webHidden/>
          </w:rPr>
          <w:fldChar w:fldCharType="end"/>
        </w:r>
      </w:hyperlink>
    </w:p>
    <w:p w14:paraId="1BEAC4F0" w14:textId="0D4D968A" w:rsidR="009078B8" w:rsidRDefault="009078B8">
      <w:pPr>
        <w:pStyle w:val="TOC3"/>
        <w:rPr>
          <w:rFonts w:asciiTheme="minorHAnsi" w:eastAsiaTheme="minorEastAsia" w:hAnsiTheme="minorHAnsi"/>
          <w:i w:val="0"/>
          <w:noProof/>
          <w:sz w:val="22"/>
          <w:szCs w:val="22"/>
          <w:lang w:eastAsia="zh-CN"/>
        </w:rPr>
      </w:pPr>
      <w:hyperlink w:anchor="_Toc144644871" w:history="1">
        <w:r w:rsidRPr="000A19FB">
          <w:rPr>
            <w:rStyle w:val="Hyperlink"/>
            <w:noProof/>
          </w:rPr>
          <w:t>4.3.2 Blueprint cho Defender</w:t>
        </w:r>
        <w:r>
          <w:rPr>
            <w:noProof/>
            <w:webHidden/>
          </w:rPr>
          <w:tab/>
        </w:r>
        <w:r>
          <w:rPr>
            <w:noProof/>
            <w:webHidden/>
          </w:rPr>
          <w:fldChar w:fldCharType="begin"/>
        </w:r>
        <w:r>
          <w:rPr>
            <w:noProof/>
            <w:webHidden/>
          </w:rPr>
          <w:instrText xml:space="preserve"> PAGEREF _Toc144644871 \h </w:instrText>
        </w:r>
        <w:r>
          <w:rPr>
            <w:noProof/>
            <w:webHidden/>
          </w:rPr>
        </w:r>
        <w:r>
          <w:rPr>
            <w:noProof/>
            <w:webHidden/>
          </w:rPr>
          <w:fldChar w:fldCharType="separate"/>
        </w:r>
        <w:r>
          <w:rPr>
            <w:noProof/>
            <w:webHidden/>
          </w:rPr>
          <w:t>55</w:t>
        </w:r>
        <w:r>
          <w:rPr>
            <w:noProof/>
            <w:webHidden/>
          </w:rPr>
          <w:fldChar w:fldCharType="end"/>
        </w:r>
      </w:hyperlink>
    </w:p>
    <w:p w14:paraId="1891FD16" w14:textId="3273B9EF" w:rsidR="009078B8" w:rsidRDefault="009078B8">
      <w:pPr>
        <w:pStyle w:val="TOC2"/>
        <w:rPr>
          <w:rFonts w:asciiTheme="minorHAnsi" w:eastAsiaTheme="minorEastAsia" w:hAnsiTheme="minorHAnsi"/>
          <w:noProof/>
          <w:sz w:val="22"/>
          <w:szCs w:val="22"/>
          <w:lang w:eastAsia="zh-CN"/>
        </w:rPr>
      </w:pPr>
      <w:hyperlink w:anchor="_Toc144644872" w:history="1">
        <w:r w:rsidRPr="000A19FB">
          <w:rPr>
            <w:rStyle w:val="Hyperlink"/>
            <w:noProof/>
          </w:rPr>
          <w:t>4.4 Xây dựng thử thách</w:t>
        </w:r>
        <w:r>
          <w:rPr>
            <w:noProof/>
            <w:webHidden/>
          </w:rPr>
          <w:tab/>
        </w:r>
        <w:r>
          <w:rPr>
            <w:noProof/>
            <w:webHidden/>
          </w:rPr>
          <w:fldChar w:fldCharType="begin"/>
        </w:r>
        <w:r>
          <w:rPr>
            <w:noProof/>
            <w:webHidden/>
          </w:rPr>
          <w:instrText xml:space="preserve"> PAGEREF _Toc144644872 \h </w:instrText>
        </w:r>
        <w:r>
          <w:rPr>
            <w:noProof/>
            <w:webHidden/>
          </w:rPr>
        </w:r>
        <w:r>
          <w:rPr>
            <w:noProof/>
            <w:webHidden/>
          </w:rPr>
          <w:fldChar w:fldCharType="separate"/>
        </w:r>
        <w:r>
          <w:rPr>
            <w:noProof/>
            <w:webHidden/>
          </w:rPr>
          <w:t>56</w:t>
        </w:r>
        <w:r>
          <w:rPr>
            <w:noProof/>
            <w:webHidden/>
          </w:rPr>
          <w:fldChar w:fldCharType="end"/>
        </w:r>
      </w:hyperlink>
    </w:p>
    <w:p w14:paraId="33A6FCED" w14:textId="7226BBBF" w:rsidR="009078B8" w:rsidRDefault="009078B8">
      <w:pPr>
        <w:pStyle w:val="TOC3"/>
        <w:rPr>
          <w:rFonts w:asciiTheme="minorHAnsi" w:eastAsiaTheme="minorEastAsia" w:hAnsiTheme="minorHAnsi"/>
          <w:i w:val="0"/>
          <w:noProof/>
          <w:sz w:val="22"/>
          <w:szCs w:val="22"/>
          <w:lang w:eastAsia="zh-CN"/>
        </w:rPr>
      </w:pPr>
      <w:hyperlink w:anchor="_Toc144644873" w:history="1">
        <w:r w:rsidRPr="000A19FB">
          <w:rPr>
            <w:rStyle w:val="Hyperlink"/>
            <w:noProof/>
            <w:lang w:val="vi-VN"/>
          </w:rPr>
          <w:t>4.4.1</w:t>
        </w:r>
        <w:r w:rsidRPr="000A19FB">
          <w:rPr>
            <w:rStyle w:val="Hyperlink"/>
            <w:noProof/>
          </w:rPr>
          <w:t xml:space="preserve"> Thử thách mê cung</w:t>
        </w:r>
        <w:r>
          <w:rPr>
            <w:noProof/>
            <w:webHidden/>
          </w:rPr>
          <w:tab/>
        </w:r>
        <w:r>
          <w:rPr>
            <w:noProof/>
            <w:webHidden/>
          </w:rPr>
          <w:fldChar w:fldCharType="begin"/>
        </w:r>
        <w:r>
          <w:rPr>
            <w:noProof/>
            <w:webHidden/>
          </w:rPr>
          <w:instrText xml:space="preserve"> PAGEREF _Toc144644873 \h </w:instrText>
        </w:r>
        <w:r>
          <w:rPr>
            <w:noProof/>
            <w:webHidden/>
          </w:rPr>
        </w:r>
        <w:r>
          <w:rPr>
            <w:noProof/>
            <w:webHidden/>
          </w:rPr>
          <w:fldChar w:fldCharType="separate"/>
        </w:r>
        <w:r>
          <w:rPr>
            <w:noProof/>
            <w:webHidden/>
          </w:rPr>
          <w:t>56</w:t>
        </w:r>
        <w:r>
          <w:rPr>
            <w:noProof/>
            <w:webHidden/>
          </w:rPr>
          <w:fldChar w:fldCharType="end"/>
        </w:r>
      </w:hyperlink>
    </w:p>
    <w:p w14:paraId="2841D1F6" w14:textId="4A93E969" w:rsidR="009078B8" w:rsidRDefault="009078B8">
      <w:pPr>
        <w:pStyle w:val="TOC3"/>
        <w:rPr>
          <w:rFonts w:asciiTheme="minorHAnsi" w:eastAsiaTheme="minorEastAsia" w:hAnsiTheme="minorHAnsi"/>
          <w:i w:val="0"/>
          <w:noProof/>
          <w:sz w:val="22"/>
          <w:szCs w:val="22"/>
          <w:lang w:eastAsia="zh-CN"/>
        </w:rPr>
      </w:pPr>
      <w:hyperlink w:anchor="_Toc144644874" w:history="1">
        <w:r w:rsidRPr="000A19FB">
          <w:rPr>
            <w:rStyle w:val="Hyperlink"/>
            <w:noProof/>
          </w:rPr>
          <w:t>4.4.2 Cơ chế Oxygen</w:t>
        </w:r>
        <w:r>
          <w:rPr>
            <w:noProof/>
            <w:webHidden/>
          </w:rPr>
          <w:tab/>
        </w:r>
        <w:r>
          <w:rPr>
            <w:noProof/>
            <w:webHidden/>
          </w:rPr>
          <w:fldChar w:fldCharType="begin"/>
        </w:r>
        <w:r>
          <w:rPr>
            <w:noProof/>
            <w:webHidden/>
          </w:rPr>
          <w:instrText xml:space="preserve"> PAGEREF _Toc144644874 \h </w:instrText>
        </w:r>
        <w:r>
          <w:rPr>
            <w:noProof/>
            <w:webHidden/>
          </w:rPr>
        </w:r>
        <w:r>
          <w:rPr>
            <w:noProof/>
            <w:webHidden/>
          </w:rPr>
          <w:fldChar w:fldCharType="separate"/>
        </w:r>
        <w:r>
          <w:rPr>
            <w:noProof/>
            <w:webHidden/>
          </w:rPr>
          <w:t>57</w:t>
        </w:r>
        <w:r>
          <w:rPr>
            <w:noProof/>
            <w:webHidden/>
          </w:rPr>
          <w:fldChar w:fldCharType="end"/>
        </w:r>
      </w:hyperlink>
    </w:p>
    <w:p w14:paraId="0020973F" w14:textId="65D4A557" w:rsidR="009078B8" w:rsidRDefault="009078B8">
      <w:pPr>
        <w:pStyle w:val="TOC3"/>
        <w:rPr>
          <w:rFonts w:asciiTheme="minorHAnsi" w:eastAsiaTheme="minorEastAsia" w:hAnsiTheme="minorHAnsi"/>
          <w:i w:val="0"/>
          <w:noProof/>
          <w:sz w:val="22"/>
          <w:szCs w:val="22"/>
          <w:lang w:eastAsia="zh-CN"/>
        </w:rPr>
      </w:pPr>
      <w:hyperlink w:anchor="_Toc144644875" w:history="1">
        <w:r w:rsidRPr="000A19FB">
          <w:rPr>
            <w:rStyle w:val="Hyperlink"/>
            <w:noProof/>
          </w:rPr>
          <w:t>4.4.3 Các nhiệm vụ của game</w:t>
        </w:r>
        <w:r>
          <w:rPr>
            <w:noProof/>
            <w:webHidden/>
          </w:rPr>
          <w:tab/>
        </w:r>
        <w:r>
          <w:rPr>
            <w:noProof/>
            <w:webHidden/>
          </w:rPr>
          <w:fldChar w:fldCharType="begin"/>
        </w:r>
        <w:r>
          <w:rPr>
            <w:noProof/>
            <w:webHidden/>
          </w:rPr>
          <w:instrText xml:space="preserve"> PAGEREF _Toc144644875 \h </w:instrText>
        </w:r>
        <w:r>
          <w:rPr>
            <w:noProof/>
            <w:webHidden/>
          </w:rPr>
        </w:r>
        <w:r>
          <w:rPr>
            <w:noProof/>
            <w:webHidden/>
          </w:rPr>
          <w:fldChar w:fldCharType="separate"/>
        </w:r>
        <w:r>
          <w:rPr>
            <w:noProof/>
            <w:webHidden/>
          </w:rPr>
          <w:t>59</w:t>
        </w:r>
        <w:r>
          <w:rPr>
            <w:noProof/>
            <w:webHidden/>
          </w:rPr>
          <w:fldChar w:fldCharType="end"/>
        </w:r>
      </w:hyperlink>
    </w:p>
    <w:p w14:paraId="7D570D4C" w14:textId="3D687165" w:rsidR="009078B8" w:rsidRDefault="009078B8">
      <w:pPr>
        <w:pStyle w:val="TOC1"/>
        <w:rPr>
          <w:rFonts w:asciiTheme="minorHAnsi" w:eastAsiaTheme="minorEastAsia" w:hAnsiTheme="minorHAnsi"/>
          <w:b w:val="0"/>
          <w:noProof/>
          <w:sz w:val="22"/>
          <w:szCs w:val="22"/>
          <w:lang w:eastAsia="zh-CN"/>
        </w:rPr>
      </w:pPr>
      <w:hyperlink w:anchor="_Toc144644876" w:history="1">
        <w:r w:rsidRPr="000A19FB">
          <w:rPr>
            <w:rStyle w:val="Hyperlink"/>
            <w:noProof/>
          </w:rPr>
          <w:t>CHƯƠNG 5. KẾT LUẬN</w:t>
        </w:r>
        <w:r>
          <w:rPr>
            <w:noProof/>
            <w:webHidden/>
          </w:rPr>
          <w:tab/>
        </w:r>
        <w:r>
          <w:rPr>
            <w:noProof/>
            <w:webHidden/>
          </w:rPr>
          <w:fldChar w:fldCharType="begin"/>
        </w:r>
        <w:r>
          <w:rPr>
            <w:noProof/>
            <w:webHidden/>
          </w:rPr>
          <w:instrText xml:space="preserve"> PAGEREF _Toc144644876 \h </w:instrText>
        </w:r>
        <w:r>
          <w:rPr>
            <w:noProof/>
            <w:webHidden/>
          </w:rPr>
        </w:r>
        <w:r>
          <w:rPr>
            <w:noProof/>
            <w:webHidden/>
          </w:rPr>
          <w:fldChar w:fldCharType="separate"/>
        </w:r>
        <w:r>
          <w:rPr>
            <w:noProof/>
            <w:webHidden/>
          </w:rPr>
          <w:t>61</w:t>
        </w:r>
        <w:r>
          <w:rPr>
            <w:noProof/>
            <w:webHidden/>
          </w:rPr>
          <w:fldChar w:fldCharType="end"/>
        </w:r>
      </w:hyperlink>
    </w:p>
    <w:p w14:paraId="0FA60C68" w14:textId="3B4E0BCD" w:rsidR="009078B8" w:rsidRDefault="009078B8">
      <w:pPr>
        <w:pStyle w:val="TOC2"/>
        <w:rPr>
          <w:rFonts w:asciiTheme="minorHAnsi" w:eastAsiaTheme="minorEastAsia" w:hAnsiTheme="minorHAnsi"/>
          <w:noProof/>
          <w:sz w:val="22"/>
          <w:szCs w:val="22"/>
          <w:lang w:eastAsia="zh-CN"/>
        </w:rPr>
      </w:pPr>
      <w:hyperlink w:anchor="_Toc144644877" w:history="1">
        <w:r w:rsidRPr="000A19FB">
          <w:rPr>
            <w:rStyle w:val="Hyperlink"/>
            <w:noProof/>
          </w:rPr>
          <w:t>5.1 Ưu điểm</w:t>
        </w:r>
        <w:r>
          <w:rPr>
            <w:noProof/>
            <w:webHidden/>
          </w:rPr>
          <w:tab/>
        </w:r>
        <w:r>
          <w:rPr>
            <w:noProof/>
            <w:webHidden/>
          </w:rPr>
          <w:fldChar w:fldCharType="begin"/>
        </w:r>
        <w:r>
          <w:rPr>
            <w:noProof/>
            <w:webHidden/>
          </w:rPr>
          <w:instrText xml:space="preserve"> PAGEREF _Toc144644877 \h </w:instrText>
        </w:r>
        <w:r>
          <w:rPr>
            <w:noProof/>
            <w:webHidden/>
          </w:rPr>
        </w:r>
        <w:r>
          <w:rPr>
            <w:noProof/>
            <w:webHidden/>
          </w:rPr>
          <w:fldChar w:fldCharType="separate"/>
        </w:r>
        <w:r>
          <w:rPr>
            <w:noProof/>
            <w:webHidden/>
          </w:rPr>
          <w:t>61</w:t>
        </w:r>
        <w:r>
          <w:rPr>
            <w:noProof/>
            <w:webHidden/>
          </w:rPr>
          <w:fldChar w:fldCharType="end"/>
        </w:r>
      </w:hyperlink>
    </w:p>
    <w:p w14:paraId="7036B3F1" w14:textId="2F6CB259" w:rsidR="009078B8" w:rsidRDefault="009078B8">
      <w:pPr>
        <w:pStyle w:val="TOC2"/>
        <w:rPr>
          <w:rFonts w:asciiTheme="minorHAnsi" w:eastAsiaTheme="minorEastAsia" w:hAnsiTheme="minorHAnsi"/>
          <w:noProof/>
          <w:sz w:val="22"/>
          <w:szCs w:val="22"/>
          <w:lang w:eastAsia="zh-CN"/>
        </w:rPr>
      </w:pPr>
      <w:hyperlink w:anchor="_Toc144644878" w:history="1">
        <w:r w:rsidRPr="000A19FB">
          <w:rPr>
            <w:rStyle w:val="Hyperlink"/>
            <w:noProof/>
          </w:rPr>
          <w:t>5.2 Nhược điểm</w:t>
        </w:r>
        <w:r>
          <w:rPr>
            <w:noProof/>
            <w:webHidden/>
          </w:rPr>
          <w:tab/>
        </w:r>
        <w:r>
          <w:rPr>
            <w:noProof/>
            <w:webHidden/>
          </w:rPr>
          <w:fldChar w:fldCharType="begin"/>
        </w:r>
        <w:r>
          <w:rPr>
            <w:noProof/>
            <w:webHidden/>
          </w:rPr>
          <w:instrText xml:space="preserve"> PAGEREF _Toc144644878 \h </w:instrText>
        </w:r>
        <w:r>
          <w:rPr>
            <w:noProof/>
            <w:webHidden/>
          </w:rPr>
        </w:r>
        <w:r>
          <w:rPr>
            <w:noProof/>
            <w:webHidden/>
          </w:rPr>
          <w:fldChar w:fldCharType="separate"/>
        </w:r>
        <w:r>
          <w:rPr>
            <w:noProof/>
            <w:webHidden/>
          </w:rPr>
          <w:t>61</w:t>
        </w:r>
        <w:r>
          <w:rPr>
            <w:noProof/>
            <w:webHidden/>
          </w:rPr>
          <w:fldChar w:fldCharType="end"/>
        </w:r>
      </w:hyperlink>
    </w:p>
    <w:p w14:paraId="7DA20D4C" w14:textId="691184FE" w:rsidR="009078B8" w:rsidRDefault="009078B8">
      <w:pPr>
        <w:pStyle w:val="TOC2"/>
        <w:rPr>
          <w:rFonts w:asciiTheme="minorHAnsi" w:eastAsiaTheme="minorEastAsia" w:hAnsiTheme="minorHAnsi"/>
          <w:noProof/>
          <w:sz w:val="22"/>
          <w:szCs w:val="22"/>
          <w:lang w:eastAsia="zh-CN"/>
        </w:rPr>
      </w:pPr>
      <w:hyperlink w:anchor="_Toc144644879" w:history="1">
        <w:r w:rsidRPr="000A19FB">
          <w:rPr>
            <w:rStyle w:val="Hyperlink"/>
            <w:noProof/>
          </w:rPr>
          <w:t>5.3 Hướng phát triển</w:t>
        </w:r>
        <w:r>
          <w:rPr>
            <w:noProof/>
            <w:webHidden/>
          </w:rPr>
          <w:tab/>
        </w:r>
        <w:r>
          <w:rPr>
            <w:noProof/>
            <w:webHidden/>
          </w:rPr>
          <w:fldChar w:fldCharType="begin"/>
        </w:r>
        <w:r>
          <w:rPr>
            <w:noProof/>
            <w:webHidden/>
          </w:rPr>
          <w:instrText xml:space="preserve"> PAGEREF _Toc144644879 \h </w:instrText>
        </w:r>
        <w:r>
          <w:rPr>
            <w:noProof/>
            <w:webHidden/>
          </w:rPr>
        </w:r>
        <w:r>
          <w:rPr>
            <w:noProof/>
            <w:webHidden/>
          </w:rPr>
          <w:fldChar w:fldCharType="separate"/>
        </w:r>
        <w:r>
          <w:rPr>
            <w:noProof/>
            <w:webHidden/>
          </w:rPr>
          <w:t>62</w:t>
        </w:r>
        <w:r>
          <w:rPr>
            <w:noProof/>
            <w:webHidden/>
          </w:rPr>
          <w:fldChar w:fldCharType="end"/>
        </w:r>
      </w:hyperlink>
    </w:p>
    <w:p w14:paraId="4CE51A6A" w14:textId="592D085F" w:rsidR="009078B8" w:rsidRDefault="009078B8">
      <w:pPr>
        <w:pStyle w:val="TOC1"/>
        <w:rPr>
          <w:rFonts w:asciiTheme="minorHAnsi" w:eastAsiaTheme="minorEastAsia" w:hAnsiTheme="minorHAnsi"/>
          <w:b w:val="0"/>
          <w:noProof/>
          <w:sz w:val="22"/>
          <w:szCs w:val="22"/>
          <w:lang w:eastAsia="zh-CN"/>
        </w:rPr>
      </w:pPr>
      <w:hyperlink w:anchor="_Toc144644880" w:history="1">
        <w:r w:rsidRPr="000A19FB">
          <w:rPr>
            <w:rStyle w:val="Hyperlink"/>
            <w:noProof/>
          </w:rPr>
          <w:t>TÀI LIỆU THAM KHẢO</w:t>
        </w:r>
        <w:r>
          <w:rPr>
            <w:noProof/>
            <w:webHidden/>
          </w:rPr>
          <w:tab/>
        </w:r>
        <w:r>
          <w:rPr>
            <w:noProof/>
            <w:webHidden/>
          </w:rPr>
          <w:fldChar w:fldCharType="begin"/>
        </w:r>
        <w:r>
          <w:rPr>
            <w:noProof/>
            <w:webHidden/>
          </w:rPr>
          <w:instrText xml:space="preserve"> PAGEREF _Toc144644880 \h </w:instrText>
        </w:r>
        <w:r>
          <w:rPr>
            <w:noProof/>
            <w:webHidden/>
          </w:rPr>
        </w:r>
        <w:r>
          <w:rPr>
            <w:noProof/>
            <w:webHidden/>
          </w:rPr>
          <w:fldChar w:fldCharType="separate"/>
        </w:r>
        <w:r>
          <w:rPr>
            <w:noProof/>
            <w:webHidden/>
          </w:rPr>
          <w:t>63</w:t>
        </w:r>
        <w:r>
          <w:rPr>
            <w:noProof/>
            <w:webHidden/>
          </w:rPr>
          <w:fldChar w:fldCharType="end"/>
        </w:r>
      </w:hyperlink>
    </w:p>
    <w:p w14:paraId="265C6ED9" w14:textId="71E48CBD"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2" w:name="_Toc144644832"/>
      <w:r>
        <w:lastRenderedPageBreak/>
        <w:t>DANH MỤC HÌNH VẼ</w:t>
      </w:r>
      <w:bookmarkEnd w:id="2"/>
    </w:p>
    <w:p w14:paraId="0464C01B" w14:textId="7F64AD8C" w:rsidR="00C7493E" w:rsidRDefault="00180689">
      <w:pPr>
        <w:pStyle w:val="TableofFigures"/>
        <w:tabs>
          <w:tab w:val="right" w:leader="dot" w:pos="8777"/>
        </w:tabs>
        <w:rPr>
          <w:rFonts w:asciiTheme="minorHAnsi" w:eastAsiaTheme="minorEastAsia" w:hAnsiTheme="minorHAnsi"/>
          <w:noProof/>
          <w:sz w:val="22"/>
          <w:szCs w:val="22"/>
          <w:lang w:eastAsia="zh-CN"/>
        </w:rPr>
      </w:pPr>
      <w:r>
        <w:fldChar w:fldCharType="begin"/>
      </w:r>
      <w:r>
        <w:instrText xml:space="preserve"> TOC \h \z \c "Hình" </w:instrText>
      </w:r>
      <w:r>
        <w:fldChar w:fldCharType="separate"/>
      </w:r>
      <w:hyperlink w:anchor="_Toc144643642" w:history="1">
        <w:r w:rsidR="00C7493E" w:rsidRPr="008C026F">
          <w:rPr>
            <w:rStyle w:val="Hyperlink"/>
            <w:noProof/>
          </w:rPr>
          <w:t>Hình 2.1 Logo của Unreal Engine</w:t>
        </w:r>
        <w:r w:rsidR="00C7493E">
          <w:rPr>
            <w:noProof/>
            <w:webHidden/>
          </w:rPr>
          <w:tab/>
        </w:r>
        <w:r w:rsidR="00C7493E">
          <w:rPr>
            <w:noProof/>
            <w:webHidden/>
          </w:rPr>
          <w:fldChar w:fldCharType="begin"/>
        </w:r>
        <w:r w:rsidR="00C7493E">
          <w:rPr>
            <w:noProof/>
            <w:webHidden/>
          </w:rPr>
          <w:instrText xml:space="preserve"> PAGEREF _Toc144643642 \h </w:instrText>
        </w:r>
        <w:r w:rsidR="00C7493E">
          <w:rPr>
            <w:noProof/>
            <w:webHidden/>
          </w:rPr>
        </w:r>
        <w:r w:rsidR="00C7493E">
          <w:rPr>
            <w:noProof/>
            <w:webHidden/>
          </w:rPr>
          <w:fldChar w:fldCharType="separate"/>
        </w:r>
        <w:r w:rsidR="00C7493E">
          <w:rPr>
            <w:noProof/>
            <w:webHidden/>
          </w:rPr>
          <w:t>4</w:t>
        </w:r>
        <w:r w:rsidR="00C7493E">
          <w:rPr>
            <w:noProof/>
            <w:webHidden/>
          </w:rPr>
          <w:fldChar w:fldCharType="end"/>
        </w:r>
      </w:hyperlink>
    </w:p>
    <w:p w14:paraId="282A8475" w14:textId="2AFF27BA"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43" w:history="1">
        <w:r w:rsidRPr="008C026F">
          <w:rPr>
            <w:rStyle w:val="Hyperlink"/>
            <w:noProof/>
          </w:rPr>
          <w:t>Hình 2.2 Hình render của phiên bản Unreal đầu tiên</w:t>
        </w:r>
        <w:r>
          <w:rPr>
            <w:noProof/>
            <w:webHidden/>
          </w:rPr>
          <w:tab/>
        </w:r>
        <w:r>
          <w:rPr>
            <w:noProof/>
            <w:webHidden/>
          </w:rPr>
          <w:fldChar w:fldCharType="begin"/>
        </w:r>
        <w:r>
          <w:rPr>
            <w:noProof/>
            <w:webHidden/>
          </w:rPr>
          <w:instrText xml:space="preserve"> PAGEREF _Toc144643643 \h </w:instrText>
        </w:r>
        <w:r>
          <w:rPr>
            <w:noProof/>
            <w:webHidden/>
          </w:rPr>
        </w:r>
        <w:r>
          <w:rPr>
            <w:noProof/>
            <w:webHidden/>
          </w:rPr>
          <w:fldChar w:fldCharType="separate"/>
        </w:r>
        <w:r>
          <w:rPr>
            <w:noProof/>
            <w:webHidden/>
          </w:rPr>
          <w:t>5</w:t>
        </w:r>
        <w:r>
          <w:rPr>
            <w:noProof/>
            <w:webHidden/>
          </w:rPr>
          <w:fldChar w:fldCharType="end"/>
        </w:r>
      </w:hyperlink>
    </w:p>
    <w:p w14:paraId="02283C46" w14:textId="14A668A4"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44" w:history="1">
        <w:r w:rsidRPr="008C026F">
          <w:rPr>
            <w:rStyle w:val="Hyperlink"/>
            <w:noProof/>
          </w:rPr>
          <w:t>Hình 2.3 Hình render của Unreal Engine 2</w:t>
        </w:r>
        <w:r>
          <w:rPr>
            <w:noProof/>
            <w:webHidden/>
          </w:rPr>
          <w:tab/>
        </w:r>
        <w:r>
          <w:rPr>
            <w:noProof/>
            <w:webHidden/>
          </w:rPr>
          <w:fldChar w:fldCharType="begin"/>
        </w:r>
        <w:r>
          <w:rPr>
            <w:noProof/>
            <w:webHidden/>
          </w:rPr>
          <w:instrText xml:space="preserve"> PAGEREF _Toc144643644 \h </w:instrText>
        </w:r>
        <w:r>
          <w:rPr>
            <w:noProof/>
            <w:webHidden/>
          </w:rPr>
        </w:r>
        <w:r>
          <w:rPr>
            <w:noProof/>
            <w:webHidden/>
          </w:rPr>
          <w:fldChar w:fldCharType="separate"/>
        </w:r>
        <w:r>
          <w:rPr>
            <w:noProof/>
            <w:webHidden/>
          </w:rPr>
          <w:t>5</w:t>
        </w:r>
        <w:r>
          <w:rPr>
            <w:noProof/>
            <w:webHidden/>
          </w:rPr>
          <w:fldChar w:fldCharType="end"/>
        </w:r>
      </w:hyperlink>
    </w:p>
    <w:p w14:paraId="5C9CECA5" w14:textId="160DE6DE"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45" w:history="1">
        <w:r w:rsidRPr="008C026F">
          <w:rPr>
            <w:rStyle w:val="Hyperlink"/>
            <w:noProof/>
          </w:rPr>
          <w:t>Hình 2.4 Giao diện của Unreal Engine 3</w:t>
        </w:r>
        <w:r>
          <w:rPr>
            <w:noProof/>
            <w:webHidden/>
          </w:rPr>
          <w:tab/>
        </w:r>
        <w:r>
          <w:rPr>
            <w:noProof/>
            <w:webHidden/>
          </w:rPr>
          <w:fldChar w:fldCharType="begin"/>
        </w:r>
        <w:r>
          <w:rPr>
            <w:noProof/>
            <w:webHidden/>
          </w:rPr>
          <w:instrText xml:space="preserve"> PAGEREF _Toc144643645 \h </w:instrText>
        </w:r>
        <w:r>
          <w:rPr>
            <w:noProof/>
            <w:webHidden/>
          </w:rPr>
        </w:r>
        <w:r>
          <w:rPr>
            <w:noProof/>
            <w:webHidden/>
          </w:rPr>
          <w:fldChar w:fldCharType="separate"/>
        </w:r>
        <w:r>
          <w:rPr>
            <w:noProof/>
            <w:webHidden/>
          </w:rPr>
          <w:t>6</w:t>
        </w:r>
        <w:r>
          <w:rPr>
            <w:noProof/>
            <w:webHidden/>
          </w:rPr>
          <w:fldChar w:fldCharType="end"/>
        </w:r>
      </w:hyperlink>
    </w:p>
    <w:p w14:paraId="0B2F5E06" w14:textId="71FCEC3E"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46" w:history="1">
        <w:r w:rsidRPr="008C026F">
          <w:rPr>
            <w:rStyle w:val="Hyperlink"/>
            <w:noProof/>
          </w:rPr>
          <w:t>Hình 2.5 Các sản phẩm được tạo bởi Unreal Engine 4</w:t>
        </w:r>
        <w:r>
          <w:rPr>
            <w:noProof/>
            <w:webHidden/>
          </w:rPr>
          <w:tab/>
        </w:r>
        <w:r>
          <w:rPr>
            <w:noProof/>
            <w:webHidden/>
          </w:rPr>
          <w:fldChar w:fldCharType="begin"/>
        </w:r>
        <w:r>
          <w:rPr>
            <w:noProof/>
            <w:webHidden/>
          </w:rPr>
          <w:instrText xml:space="preserve"> PAGEREF _Toc144643646 \h </w:instrText>
        </w:r>
        <w:r>
          <w:rPr>
            <w:noProof/>
            <w:webHidden/>
          </w:rPr>
        </w:r>
        <w:r>
          <w:rPr>
            <w:noProof/>
            <w:webHidden/>
          </w:rPr>
          <w:fldChar w:fldCharType="separate"/>
        </w:r>
        <w:r>
          <w:rPr>
            <w:noProof/>
            <w:webHidden/>
          </w:rPr>
          <w:t>6</w:t>
        </w:r>
        <w:r>
          <w:rPr>
            <w:noProof/>
            <w:webHidden/>
          </w:rPr>
          <w:fldChar w:fldCharType="end"/>
        </w:r>
      </w:hyperlink>
    </w:p>
    <w:p w14:paraId="3336BBC3" w14:textId="40330743"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47" w:history="1">
        <w:r w:rsidRPr="008C026F">
          <w:rPr>
            <w:rStyle w:val="Hyperlink"/>
            <w:noProof/>
          </w:rPr>
          <w:t>Hình 2.6 Hình render từ Unreal Engine 5</w:t>
        </w:r>
        <w:r>
          <w:rPr>
            <w:noProof/>
            <w:webHidden/>
          </w:rPr>
          <w:tab/>
        </w:r>
        <w:r>
          <w:rPr>
            <w:noProof/>
            <w:webHidden/>
          </w:rPr>
          <w:fldChar w:fldCharType="begin"/>
        </w:r>
        <w:r>
          <w:rPr>
            <w:noProof/>
            <w:webHidden/>
          </w:rPr>
          <w:instrText xml:space="preserve"> PAGEREF _Toc144643647 \h </w:instrText>
        </w:r>
        <w:r>
          <w:rPr>
            <w:noProof/>
            <w:webHidden/>
          </w:rPr>
        </w:r>
        <w:r>
          <w:rPr>
            <w:noProof/>
            <w:webHidden/>
          </w:rPr>
          <w:fldChar w:fldCharType="separate"/>
        </w:r>
        <w:r>
          <w:rPr>
            <w:noProof/>
            <w:webHidden/>
          </w:rPr>
          <w:t>7</w:t>
        </w:r>
        <w:r>
          <w:rPr>
            <w:noProof/>
            <w:webHidden/>
          </w:rPr>
          <w:fldChar w:fldCharType="end"/>
        </w:r>
      </w:hyperlink>
    </w:p>
    <w:p w14:paraId="55CDE86D" w14:textId="09E02B98"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48" w:history="1">
        <w:r w:rsidRPr="008C026F">
          <w:rPr>
            <w:rStyle w:val="Hyperlink"/>
            <w:noProof/>
          </w:rPr>
          <w:t>Hình 2.7 Phiên bản render Film mode của Unreal Engine</w:t>
        </w:r>
        <w:r>
          <w:rPr>
            <w:noProof/>
            <w:webHidden/>
          </w:rPr>
          <w:tab/>
        </w:r>
        <w:r>
          <w:rPr>
            <w:noProof/>
            <w:webHidden/>
          </w:rPr>
          <w:fldChar w:fldCharType="begin"/>
        </w:r>
        <w:r>
          <w:rPr>
            <w:noProof/>
            <w:webHidden/>
          </w:rPr>
          <w:instrText xml:space="preserve"> PAGEREF _Toc144643648 \h </w:instrText>
        </w:r>
        <w:r>
          <w:rPr>
            <w:noProof/>
            <w:webHidden/>
          </w:rPr>
        </w:r>
        <w:r>
          <w:rPr>
            <w:noProof/>
            <w:webHidden/>
          </w:rPr>
          <w:fldChar w:fldCharType="separate"/>
        </w:r>
        <w:r>
          <w:rPr>
            <w:noProof/>
            <w:webHidden/>
          </w:rPr>
          <w:t>9</w:t>
        </w:r>
        <w:r>
          <w:rPr>
            <w:noProof/>
            <w:webHidden/>
          </w:rPr>
          <w:fldChar w:fldCharType="end"/>
        </w:r>
      </w:hyperlink>
    </w:p>
    <w:p w14:paraId="575A8D77" w14:textId="7597592D"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49" w:history="1">
        <w:r w:rsidRPr="008C026F">
          <w:rPr>
            <w:rStyle w:val="Hyperlink"/>
            <w:noProof/>
          </w:rPr>
          <w:t>Hình 2.8 Ảnh minh họa chuyển động trong Unreal Engine</w:t>
        </w:r>
        <w:r>
          <w:rPr>
            <w:noProof/>
            <w:webHidden/>
          </w:rPr>
          <w:tab/>
        </w:r>
        <w:r>
          <w:rPr>
            <w:noProof/>
            <w:webHidden/>
          </w:rPr>
          <w:fldChar w:fldCharType="begin"/>
        </w:r>
        <w:r>
          <w:rPr>
            <w:noProof/>
            <w:webHidden/>
          </w:rPr>
          <w:instrText xml:space="preserve"> PAGEREF _Toc144643649 \h </w:instrText>
        </w:r>
        <w:r>
          <w:rPr>
            <w:noProof/>
            <w:webHidden/>
          </w:rPr>
        </w:r>
        <w:r>
          <w:rPr>
            <w:noProof/>
            <w:webHidden/>
          </w:rPr>
          <w:fldChar w:fldCharType="separate"/>
        </w:r>
        <w:r>
          <w:rPr>
            <w:noProof/>
            <w:webHidden/>
          </w:rPr>
          <w:t>11</w:t>
        </w:r>
        <w:r>
          <w:rPr>
            <w:noProof/>
            <w:webHidden/>
          </w:rPr>
          <w:fldChar w:fldCharType="end"/>
        </w:r>
      </w:hyperlink>
    </w:p>
    <w:p w14:paraId="47F1EF56" w14:textId="0E44FEC1"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0" w:history="1">
        <w:r w:rsidRPr="008C026F">
          <w:rPr>
            <w:rStyle w:val="Hyperlink"/>
            <w:noProof/>
          </w:rPr>
          <w:t>Hình 2.9 Live action với Unreal Engine</w:t>
        </w:r>
        <w:r>
          <w:rPr>
            <w:noProof/>
            <w:webHidden/>
          </w:rPr>
          <w:tab/>
        </w:r>
        <w:r>
          <w:rPr>
            <w:noProof/>
            <w:webHidden/>
          </w:rPr>
          <w:fldChar w:fldCharType="begin"/>
        </w:r>
        <w:r>
          <w:rPr>
            <w:noProof/>
            <w:webHidden/>
          </w:rPr>
          <w:instrText xml:space="preserve"> PAGEREF _Toc144643650 \h </w:instrText>
        </w:r>
        <w:r>
          <w:rPr>
            <w:noProof/>
            <w:webHidden/>
          </w:rPr>
        </w:r>
        <w:r>
          <w:rPr>
            <w:noProof/>
            <w:webHidden/>
          </w:rPr>
          <w:fldChar w:fldCharType="separate"/>
        </w:r>
        <w:r>
          <w:rPr>
            <w:noProof/>
            <w:webHidden/>
          </w:rPr>
          <w:t>12</w:t>
        </w:r>
        <w:r>
          <w:rPr>
            <w:noProof/>
            <w:webHidden/>
          </w:rPr>
          <w:fldChar w:fldCharType="end"/>
        </w:r>
      </w:hyperlink>
    </w:p>
    <w:p w14:paraId="27779FAB" w14:textId="4899C603"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1" w:history="1">
        <w:r w:rsidRPr="008C026F">
          <w:rPr>
            <w:rStyle w:val="Hyperlink"/>
            <w:noProof/>
          </w:rPr>
          <w:t>Hình 2.10 Hình ảnh giả lập chuyến bay</w:t>
        </w:r>
        <w:r>
          <w:rPr>
            <w:noProof/>
            <w:webHidden/>
          </w:rPr>
          <w:tab/>
        </w:r>
        <w:r>
          <w:rPr>
            <w:noProof/>
            <w:webHidden/>
          </w:rPr>
          <w:fldChar w:fldCharType="begin"/>
        </w:r>
        <w:r>
          <w:rPr>
            <w:noProof/>
            <w:webHidden/>
          </w:rPr>
          <w:instrText xml:space="preserve"> PAGEREF _Toc144643651 \h </w:instrText>
        </w:r>
        <w:r>
          <w:rPr>
            <w:noProof/>
            <w:webHidden/>
          </w:rPr>
        </w:r>
        <w:r>
          <w:rPr>
            <w:noProof/>
            <w:webHidden/>
          </w:rPr>
          <w:fldChar w:fldCharType="separate"/>
        </w:r>
        <w:r>
          <w:rPr>
            <w:noProof/>
            <w:webHidden/>
          </w:rPr>
          <w:t>13</w:t>
        </w:r>
        <w:r>
          <w:rPr>
            <w:noProof/>
            <w:webHidden/>
          </w:rPr>
          <w:fldChar w:fldCharType="end"/>
        </w:r>
      </w:hyperlink>
    </w:p>
    <w:p w14:paraId="33352C67" w14:textId="28D4FB7C"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2" w:history="1">
        <w:r w:rsidRPr="008C026F">
          <w:rPr>
            <w:rStyle w:val="Hyperlink"/>
            <w:noProof/>
          </w:rPr>
          <w:t>Hình 2.11 Unreal Engine Editor Interface</w:t>
        </w:r>
        <w:r>
          <w:rPr>
            <w:noProof/>
            <w:webHidden/>
          </w:rPr>
          <w:tab/>
        </w:r>
        <w:r>
          <w:rPr>
            <w:noProof/>
            <w:webHidden/>
          </w:rPr>
          <w:fldChar w:fldCharType="begin"/>
        </w:r>
        <w:r>
          <w:rPr>
            <w:noProof/>
            <w:webHidden/>
          </w:rPr>
          <w:instrText xml:space="preserve"> PAGEREF _Toc144643652 \h </w:instrText>
        </w:r>
        <w:r>
          <w:rPr>
            <w:noProof/>
            <w:webHidden/>
          </w:rPr>
        </w:r>
        <w:r>
          <w:rPr>
            <w:noProof/>
            <w:webHidden/>
          </w:rPr>
          <w:fldChar w:fldCharType="separate"/>
        </w:r>
        <w:r>
          <w:rPr>
            <w:noProof/>
            <w:webHidden/>
          </w:rPr>
          <w:t>14</w:t>
        </w:r>
        <w:r>
          <w:rPr>
            <w:noProof/>
            <w:webHidden/>
          </w:rPr>
          <w:fldChar w:fldCharType="end"/>
        </w:r>
      </w:hyperlink>
    </w:p>
    <w:p w14:paraId="19F5379F" w14:textId="0F2E63E7"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3" w:history="1">
        <w:r w:rsidRPr="008C026F">
          <w:rPr>
            <w:rStyle w:val="Hyperlink"/>
            <w:noProof/>
          </w:rPr>
          <w:t>Hình 2.12 Menu Bar</w:t>
        </w:r>
        <w:r>
          <w:rPr>
            <w:noProof/>
            <w:webHidden/>
          </w:rPr>
          <w:tab/>
        </w:r>
        <w:r>
          <w:rPr>
            <w:noProof/>
            <w:webHidden/>
          </w:rPr>
          <w:fldChar w:fldCharType="begin"/>
        </w:r>
        <w:r>
          <w:rPr>
            <w:noProof/>
            <w:webHidden/>
          </w:rPr>
          <w:instrText xml:space="preserve"> PAGEREF _Toc144643653 \h </w:instrText>
        </w:r>
        <w:r>
          <w:rPr>
            <w:noProof/>
            <w:webHidden/>
          </w:rPr>
        </w:r>
        <w:r>
          <w:rPr>
            <w:noProof/>
            <w:webHidden/>
          </w:rPr>
          <w:fldChar w:fldCharType="separate"/>
        </w:r>
        <w:r>
          <w:rPr>
            <w:noProof/>
            <w:webHidden/>
          </w:rPr>
          <w:t>16</w:t>
        </w:r>
        <w:r>
          <w:rPr>
            <w:noProof/>
            <w:webHidden/>
          </w:rPr>
          <w:fldChar w:fldCharType="end"/>
        </w:r>
      </w:hyperlink>
    </w:p>
    <w:p w14:paraId="6F639E2F" w14:textId="0C5D0494"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4" w:history="1">
        <w:r w:rsidRPr="008C026F">
          <w:rPr>
            <w:rStyle w:val="Hyperlink"/>
            <w:noProof/>
          </w:rPr>
          <w:t>Hình 2.13 Main Toolbar</w:t>
        </w:r>
        <w:r>
          <w:rPr>
            <w:noProof/>
            <w:webHidden/>
          </w:rPr>
          <w:tab/>
        </w:r>
        <w:r>
          <w:rPr>
            <w:noProof/>
            <w:webHidden/>
          </w:rPr>
          <w:fldChar w:fldCharType="begin"/>
        </w:r>
        <w:r>
          <w:rPr>
            <w:noProof/>
            <w:webHidden/>
          </w:rPr>
          <w:instrText xml:space="preserve"> PAGEREF _Toc144643654 \h </w:instrText>
        </w:r>
        <w:r>
          <w:rPr>
            <w:noProof/>
            <w:webHidden/>
          </w:rPr>
        </w:r>
        <w:r>
          <w:rPr>
            <w:noProof/>
            <w:webHidden/>
          </w:rPr>
          <w:fldChar w:fldCharType="separate"/>
        </w:r>
        <w:r>
          <w:rPr>
            <w:noProof/>
            <w:webHidden/>
          </w:rPr>
          <w:t>16</w:t>
        </w:r>
        <w:r>
          <w:rPr>
            <w:noProof/>
            <w:webHidden/>
          </w:rPr>
          <w:fldChar w:fldCharType="end"/>
        </w:r>
      </w:hyperlink>
    </w:p>
    <w:p w14:paraId="5BB85F98" w14:textId="02B1865F"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5" w:history="1">
        <w:r w:rsidRPr="008C026F">
          <w:rPr>
            <w:rStyle w:val="Hyperlink"/>
            <w:noProof/>
          </w:rPr>
          <w:t>Hình 2.14 View mode trong Level Viewport</w:t>
        </w:r>
        <w:r>
          <w:rPr>
            <w:noProof/>
            <w:webHidden/>
          </w:rPr>
          <w:tab/>
        </w:r>
        <w:r>
          <w:rPr>
            <w:noProof/>
            <w:webHidden/>
          </w:rPr>
          <w:fldChar w:fldCharType="begin"/>
        </w:r>
        <w:r>
          <w:rPr>
            <w:noProof/>
            <w:webHidden/>
          </w:rPr>
          <w:instrText xml:space="preserve"> PAGEREF _Toc144643655 \h </w:instrText>
        </w:r>
        <w:r>
          <w:rPr>
            <w:noProof/>
            <w:webHidden/>
          </w:rPr>
        </w:r>
        <w:r>
          <w:rPr>
            <w:noProof/>
            <w:webHidden/>
          </w:rPr>
          <w:fldChar w:fldCharType="separate"/>
        </w:r>
        <w:r>
          <w:rPr>
            <w:noProof/>
            <w:webHidden/>
          </w:rPr>
          <w:t>17</w:t>
        </w:r>
        <w:r>
          <w:rPr>
            <w:noProof/>
            <w:webHidden/>
          </w:rPr>
          <w:fldChar w:fldCharType="end"/>
        </w:r>
      </w:hyperlink>
    </w:p>
    <w:p w14:paraId="4B38210F" w14:textId="63AA3704"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6" w:history="1">
        <w:r w:rsidRPr="008C026F">
          <w:rPr>
            <w:rStyle w:val="Hyperlink"/>
            <w:noProof/>
          </w:rPr>
          <w:t>Hình 2.15 Content Browser</w:t>
        </w:r>
        <w:r>
          <w:rPr>
            <w:noProof/>
            <w:webHidden/>
          </w:rPr>
          <w:tab/>
        </w:r>
        <w:r>
          <w:rPr>
            <w:noProof/>
            <w:webHidden/>
          </w:rPr>
          <w:fldChar w:fldCharType="begin"/>
        </w:r>
        <w:r>
          <w:rPr>
            <w:noProof/>
            <w:webHidden/>
          </w:rPr>
          <w:instrText xml:space="preserve"> PAGEREF _Toc144643656 \h </w:instrText>
        </w:r>
        <w:r>
          <w:rPr>
            <w:noProof/>
            <w:webHidden/>
          </w:rPr>
        </w:r>
        <w:r>
          <w:rPr>
            <w:noProof/>
            <w:webHidden/>
          </w:rPr>
          <w:fldChar w:fldCharType="separate"/>
        </w:r>
        <w:r>
          <w:rPr>
            <w:noProof/>
            <w:webHidden/>
          </w:rPr>
          <w:t>18</w:t>
        </w:r>
        <w:r>
          <w:rPr>
            <w:noProof/>
            <w:webHidden/>
          </w:rPr>
          <w:fldChar w:fldCharType="end"/>
        </w:r>
      </w:hyperlink>
    </w:p>
    <w:p w14:paraId="43592A4B" w14:textId="4C4DC53B"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7" w:history="1">
        <w:r w:rsidRPr="008C026F">
          <w:rPr>
            <w:rStyle w:val="Hyperlink"/>
            <w:noProof/>
          </w:rPr>
          <w:t>Hình 2.16 Bottom Toolbar</w:t>
        </w:r>
        <w:r>
          <w:rPr>
            <w:noProof/>
            <w:webHidden/>
          </w:rPr>
          <w:tab/>
        </w:r>
        <w:r>
          <w:rPr>
            <w:noProof/>
            <w:webHidden/>
          </w:rPr>
          <w:fldChar w:fldCharType="begin"/>
        </w:r>
        <w:r>
          <w:rPr>
            <w:noProof/>
            <w:webHidden/>
          </w:rPr>
          <w:instrText xml:space="preserve"> PAGEREF _Toc144643657 \h </w:instrText>
        </w:r>
        <w:r>
          <w:rPr>
            <w:noProof/>
            <w:webHidden/>
          </w:rPr>
        </w:r>
        <w:r>
          <w:rPr>
            <w:noProof/>
            <w:webHidden/>
          </w:rPr>
          <w:fldChar w:fldCharType="separate"/>
        </w:r>
        <w:r>
          <w:rPr>
            <w:noProof/>
            <w:webHidden/>
          </w:rPr>
          <w:t>18</w:t>
        </w:r>
        <w:r>
          <w:rPr>
            <w:noProof/>
            <w:webHidden/>
          </w:rPr>
          <w:fldChar w:fldCharType="end"/>
        </w:r>
      </w:hyperlink>
    </w:p>
    <w:p w14:paraId="4EB86406" w14:textId="6DDC2742"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8" w:history="1">
        <w:r w:rsidRPr="008C026F">
          <w:rPr>
            <w:rStyle w:val="Hyperlink"/>
            <w:noProof/>
          </w:rPr>
          <w:t>Hình 2.17 Outliner/ Hierachy</w:t>
        </w:r>
        <w:r>
          <w:rPr>
            <w:noProof/>
            <w:webHidden/>
          </w:rPr>
          <w:tab/>
        </w:r>
        <w:r>
          <w:rPr>
            <w:noProof/>
            <w:webHidden/>
          </w:rPr>
          <w:fldChar w:fldCharType="begin"/>
        </w:r>
        <w:r>
          <w:rPr>
            <w:noProof/>
            <w:webHidden/>
          </w:rPr>
          <w:instrText xml:space="preserve"> PAGEREF _Toc144643658 \h </w:instrText>
        </w:r>
        <w:r>
          <w:rPr>
            <w:noProof/>
            <w:webHidden/>
          </w:rPr>
        </w:r>
        <w:r>
          <w:rPr>
            <w:noProof/>
            <w:webHidden/>
          </w:rPr>
          <w:fldChar w:fldCharType="separate"/>
        </w:r>
        <w:r>
          <w:rPr>
            <w:noProof/>
            <w:webHidden/>
          </w:rPr>
          <w:t>19</w:t>
        </w:r>
        <w:r>
          <w:rPr>
            <w:noProof/>
            <w:webHidden/>
          </w:rPr>
          <w:fldChar w:fldCharType="end"/>
        </w:r>
      </w:hyperlink>
    </w:p>
    <w:p w14:paraId="12E21FC9" w14:textId="6286A5AF"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59" w:history="1">
        <w:r w:rsidRPr="008C026F">
          <w:rPr>
            <w:rStyle w:val="Hyperlink"/>
            <w:noProof/>
          </w:rPr>
          <w:t>Hình 2.18 Details panel</w:t>
        </w:r>
        <w:r>
          <w:rPr>
            <w:noProof/>
            <w:webHidden/>
          </w:rPr>
          <w:tab/>
        </w:r>
        <w:r>
          <w:rPr>
            <w:noProof/>
            <w:webHidden/>
          </w:rPr>
          <w:fldChar w:fldCharType="begin"/>
        </w:r>
        <w:r>
          <w:rPr>
            <w:noProof/>
            <w:webHidden/>
          </w:rPr>
          <w:instrText xml:space="preserve"> PAGEREF _Toc144643659 \h </w:instrText>
        </w:r>
        <w:r>
          <w:rPr>
            <w:noProof/>
            <w:webHidden/>
          </w:rPr>
        </w:r>
        <w:r>
          <w:rPr>
            <w:noProof/>
            <w:webHidden/>
          </w:rPr>
          <w:fldChar w:fldCharType="separate"/>
        </w:r>
        <w:r>
          <w:rPr>
            <w:noProof/>
            <w:webHidden/>
          </w:rPr>
          <w:t>20</w:t>
        </w:r>
        <w:r>
          <w:rPr>
            <w:noProof/>
            <w:webHidden/>
          </w:rPr>
          <w:fldChar w:fldCharType="end"/>
        </w:r>
      </w:hyperlink>
    </w:p>
    <w:p w14:paraId="07EA2130" w14:textId="53131712"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0" w:history="1">
        <w:r w:rsidRPr="008C026F">
          <w:rPr>
            <w:rStyle w:val="Hyperlink"/>
            <w:noProof/>
          </w:rPr>
          <w:t>Hình 2.19 Blueprint actor</w:t>
        </w:r>
        <w:r>
          <w:rPr>
            <w:noProof/>
            <w:webHidden/>
          </w:rPr>
          <w:tab/>
        </w:r>
        <w:r>
          <w:rPr>
            <w:noProof/>
            <w:webHidden/>
          </w:rPr>
          <w:fldChar w:fldCharType="begin"/>
        </w:r>
        <w:r>
          <w:rPr>
            <w:noProof/>
            <w:webHidden/>
          </w:rPr>
          <w:instrText xml:space="preserve"> PAGEREF _Toc144643660 \h </w:instrText>
        </w:r>
        <w:r>
          <w:rPr>
            <w:noProof/>
            <w:webHidden/>
          </w:rPr>
        </w:r>
        <w:r>
          <w:rPr>
            <w:noProof/>
            <w:webHidden/>
          </w:rPr>
          <w:fldChar w:fldCharType="separate"/>
        </w:r>
        <w:r>
          <w:rPr>
            <w:noProof/>
            <w:webHidden/>
          </w:rPr>
          <w:t>20</w:t>
        </w:r>
        <w:r>
          <w:rPr>
            <w:noProof/>
            <w:webHidden/>
          </w:rPr>
          <w:fldChar w:fldCharType="end"/>
        </w:r>
      </w:hyperlink>
    </w:p>
    <w:p w14:paraId="3C07E6A2" w14:textId="03D70F98"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1" w:history="1">
        <w:r w:rsidRPr="008C026F">
          <w:rPr>
            <w:rStyle w:val="Hyperlink"/>
            <w:noProof/>
          </w:rPr>
          <w:t>Hình 2.20 Các class trong dự án</w:t>
        </w:r>
        <w:r>
          <w:rPr>
            <w:noProof/>
            <w:webHidden/>
          </w:rPr>
          <w:tab/>
        </w:r>
        <w:r>
          <w:rPr>
            <w:noProof/>
            <w:webHidden/>
          </w:rPr>
          <w:fldChar w:fldCharType="begin"/>
        </w:r>
        <w:r>
          <w:rPr>
            <w:noProof/>
            <w:webHidden/>
          </w:rPr>
          <w:instrText xml:space="preserve"> PAGEREF _Toc144643661 \h </w:instrText>
        </w:r>
        <w:r>
          <w:rPr>
            <w:noProof/>
            <w:webHidden/>
          </w:rPr>
        </w:r>
        <w:r>
          <w:rPr>
            <w:noProof/>
            <w:webHidden/>
          </w:rPr>
          <w:fldChar w:fldCharType="separate"/>
        </w:r>
        <w:r>
          <w:rPr>
            <w:noProof/>
            <w:webHidden/>
          </w:rPr>
          <w:t>21</w:t>
        </w:r>
        <w:r>
          <w:rPr>
            <w:noProof/>
            <w:webHidden/>
          </w:rPr>
          <w:fldChar w:fldCharType="end"/>
        </w:r>
      </w:hyperlink>
    </w:p>
    <w:p w14:paraId="1627B789" w14:textId="3A93DF4C"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2" w:history="1">
        <w:r w:rsidRPr="008C026F">
          <w:rPr>
            <w:rStyle w:val="Hyperlink"/>
            <w:noProof/>
          </w:rPr>
          <w:t>Hình 2.21 Blueprint Pawn</w:t>
        </w:r>
        <w:r>
          <w:rPr>
            <w:noProof/>
            <w:webHidden/>
          </w:rPr>
          <w:tab/>
        </w:r>
        <w:r>
          <w:rPr>
            <w:noProof/>
            <w:webHidden/>
          </w:rPr>
          <w:fldChar w:fldCharType="begin"/>
        </w:r>
        <w:r>
          <w:rPr>
            <w:noProof/>
            <w:webHidden/>
          </w:rPr>
          <w:instrText xml:space="preserve"> PAGEREF _Toc144643662 \h </w:instrText>
        </w:r>
        <w:r>
          <w:rPr>
            <w:noProof/>
            <w:webHidden/>
          </w:rPr>
        </w:r>
        <w:r>
          <w:rPr>
            <w:noProof/>
            <w:webHidden/>
          </w:rPr>
          <w:fldChar w:fldCharType="separate"/>
        </w:r>
        <w:r>
          <w:rPr>
            <w:noProof/>
            <w:webHidden/>
          </w:rPr>
          <w:t>22</w:t>
        </w:r>
        <w:r>
          <w:rPr>
            <w:noProof/>
            <w:webHidden/>
          </w:rPr>
          <w:fldChar w:fldCharType="end"/>
        </w:r>
      </w:hyperlink>
    </w:p>
    <w:p w14:paraId="0CB8BEB7" w14:textId="108DFFFE"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3" w:history="1">
        <w:r w:rsidRPr="008C026F">
          <w:rPr>
            <w:rStyle w:val="Hyperlink"/>
            <w:noProof/>
          </w:rPr>
          <w:t>Hình 2.22 Tạo mới một vùng landscape trong Level Viewport</w:t>
        </w:r>
        <w:r>
          <w:rPr>
            <w:noProof/>
            <w:webHidden/>
          </w:rPr>
          <w:tab/>
        </w:r>
        <w:r>
          <w:rPr>
            <w:noProof/>
            <w:webHidden/>
          </w:rPr>
          <w:fldChar w:fldCharType="begin"/>
        </w:r>
        <w:r>
          <w:rPr>
            <w:noProof/>
            <w:webHidden/>
          </w:rPr>
          <w:instrText xml:space="preserve"> PAGEREF _Toc144643663 \h </w:instrText>
        </w:r>
        <w:r>
          <w:rPr>
            <w:noProof/>
            <w:webHidden/>
          </w:rPr>
        </w:r>
        <w:r>
          <w:rPr>
            <w:noProof/>
            <w:webHidden/>
          </w:rPr>
          <w:fldChar w:fldCharType="separate"/>
        </w:r>
        <w:r>
          <w:rPr>
            <w:noProof/>
            <w:webHidden/>
          </w:rPr>
          <w:t>23</w:t>
        </w:r>
        <w:r>
          <w:rPr>
            <w:noProof/>
            <w:webHidden/>
          </w:rPr>
          <w:fldChar w:fldCharType="end"/>
        </w:r>
      </w:hyperlink>
    </w:p>
    <w:p w14:paraId="267931F2" w14:textId="1813F392"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4" w:history="1">
        <w:r w:rsidRPr="008C026F">
          <w:rPr>
            <w:rStyle w:val="Hyperlink"/>
            <w:noProof/>
          </w:rPr>
          <w:t>Hình 2.23 Foliage Mode – Brushes (bộ cọ)</w:t>
        </w:r>
        <w:r>
          <w:rPr>
            <w:noProof/>
            <w:webHidden/>
          </w:rPr>
          <w:tab/>
        </w:r>
        <w:r>
          <w:rPr>
            <w:noProof/>
            <w:webHidden/>
          </w:rPr>
          <w:fldChar w:fldCharType="begin"/>
        </w:r>
        <w:r>
          <w:rPr>
            <w:noProof/>
            <w:webHidden/>
          </w:rPr>
          <w:instrText xml:space="preserve"> PAGEREF _Toc144643664 \h </w:instrText>
        </w:r>
        <w:r>
          <w:rPr>
            <w:noProof/>
            <w:webHidden/>
          </w:rPr>
        </w:r>
        <w:r>
          <w:rPr>
            <w:noProof/>
            <w:webHidden/>
          </w:rPr>
          <w:fldChar w:fldCharType="separate"/>
        </w:r>
        <w:r>
          <w:rPr>
            <w:noProof/>
            <w:webHidden/>
          </w:rPr>
          <w:t>24</w:t>
        </w:r>
        <w:r>
          <w:rPr>
            <w:noProof/>
            <w:webHidden/>
          </w:rPr>
          <w:fldChar w:fldCharType="end"/>
        </w:r>
      </w:hyperlink>
    </w:p>
    <w:p w14:paraId="127DE4FD" w14:textId="239012E3"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5" w:history="1">
        <w:r w:rsidRPr="008C026F">
          <w:rPr>
            <w:rStyle w:val="Hyperlink"/>
            <w:noProof/>
          </w:rPr>
          <w:t>Hình 2.24 Fracture Mode – Chaos System (Destructable Mode)</w:t>
        </w:r>
        <w:r>
          <w:rPr>
            <w:noProof/>
            <w:webHidden/>
          </w:rPr>
          <w:tab/>
        </w:r>
        <w:r>
          <w:rPr>
            <w:noProof/>
            <w:webHidden/>
          </w:rPr>
          <w:fldChar w:fldCharType="begin"/>
        </w:r>
        <w:r>
          <w:rPr>
            <w:noProof/>
            <w:webHidden/>
          </w:rPr>
          <w:instrText xml:space="preserve"> PAGEREF _Toc144643665 \h </w:instrText>
        </w:r>
        <w:r>
          <w:rPr>
            <w:noProof/>
            <w:webHidden/>
          </w:rPr>
        </w:r>
        <w:r>
          <w:rPr>
            <w:noProof/>
            <w:webHidden/>
          </w:rPr>
          <w:fldChar w:fldCharType="separate"/>
        </w:r>
        <w:r>
          <w:rPr>
            <w:noProof/>
            <w:webHidden/>
          </w:rPr>
          <w:t>25</w:t>
        </w:r>
        <w:r>
          <w:rPr>
            <w:noProof/>
            <w:webHidden/>
          </w:rPr>
          <w:fldChar w:fldCharType="end"/>
        </w:r>
      </w:hyperlink>
    </w:p>
    <w:p w14:paraId="02C669BF" w14:textId="779134DD"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6" w:history="1">
        <w:r w:rsidRPr="008C026F">
          <w:rPr>
            <w:rStyle w:val="Hyperlink"/>
            <w:noProof/>
          </w:rPr>
          <w:t>Hình 2.25 Logo mixamo</w:t>
        </w:r>
        <w:r>
          <w:rPr>
            <w:noProof/>
            <w:webHidden/>
          </w:rPr>
          <w:tab/>
        </w:r>
        <w:r>
          <w:rPr>
            <w:noProof/>
            <w:webHidden/>
          </w:rPr>
          <w:fldChar w:fldCharType="begin"/>
        </w:r>
        <w:r>
          <w:rPr>
            <w:noProof/>
            <w:webHidden/>
          </w:rPr>
          <w:instrText xml:space="preserve"> PAGEREF _Toc144643666 \h </w:instrText>
        </w:r>
        <w:r>
          <w:rPr>
            <w:noProof/>
            <w:webHidden/>
          </w:rPr>
        </w:r>
        <w:r>
          <w:rPr>
            <w:noProof/>
            <w:webHidden/>
          </w:rPr>
          <w:fldChar w:fldCharType="separate"/>
        </w:r>
        <w:r>
          <w:rPr>
            <w:noProof/>
            <w:webHidden/>
          </w:rPr>
          <w:t>26</w:t>
        </w:r>
        <w:r>
          <w:rPr>
            <w:noProof/>
            <w:webHidden/>
          </w:rPr>
          <w:fldChar w:fldCharType="end"/>
        </w:r>
      </w:hyperlink>
    </w:p>
    <w:p w14:paraId="10D381D5" w14:textId="4205A46F"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7" w:history="1">
        <w:r w:rsidRPr="008C026F">
          <w:rPr>
            <w:rStyle w:val="Hyperlink"/>
            <w:noProof/>
          </w:rPr>
          <w:t>Hình 2.26 Logo Cargo Kitbash 3D</w:t>
        </w:r>
        <w:r>
          <w:rPr>
            <w:noProof/>
            <w:webHidden/>
          </w:rPr>
          <w:tab/>
        </w:r>
        <w:r>
          <w:rPr>
            <w:noProof/>
            <w:webHidden/>
          </w:rPr>
          <w:fldChar w:fldCharType="begin"/>
        </w:r>
        <w:r>
          <w:rPr>
            <w:noProof/>
            <w:webHidden/>
          </w:rPr>
          <w:instrText xml:space="preserve"> PAGEREF _Toc144643667 \h </w:instrText>
        </w:r>
        <w:r>
          <w:rPr>
            <w:noProof/>
            <w:webHidden/>
          </w:rPr>
        </w:r>
        <w:r>
          <w:rPr>
            <w:noProof/>
            <w:webHidden/>
          </w:rPr>
          <w:fldChar w:fldCharType="separate"/>
        </w:r>
        <w:r>
          <w:rPr>
            <w:noProof/>
            <w:webHidden/>
          </w:rPr>
          <w:t>26</w:t>
        </w:r>
        <w:r>
          <w:rPr>
            <w:noProof/>
            <w:webHidden/>
          </w:rPr>
          <w:fldChar w:fldCharType="end"/>
        </w:r>
      </w:hyperlink>
    </w:p>
    <w:p w14:paraId="1D2879C3" w14:textId="57009742"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8" w:history="1">
        <w:r w:rsidRPr="008C026F">
          <w:rPr>
            <w:rStyle w:val="Hyperlink"/>
            <w:noProof/>
          </w:rPr>
          <w:t>Hình 3.1 Sơ đồ usecase</w:t>
        </w:r>
        <w:r>
          <w:rPr>
            <w:noProof/>
            <w:webHidden/>
          </w:rPr>
          <w:tab/>
        </w:r>
        <w:r>
          <w:rPr>
            <w:noProof/>
            <w:webHidden/>
          </w:rPr>
          <w:fldChar w:fldCharType="begin"/>
        </w:r>
        <w:r>
          <w:rPr>
            <w:noProof/>
            <w:webHidden/>
          </w:rPr>
          <w:instrText xml:space="preserve"> PAGEREF _Toc144643668 \h </w:instrText>
        </w:r>
        <w:r>
          <w:rPr>
            <w:noProof/>
            <w:webHidden/>
          </w:rPr>
        </w:r>
        <w:r>
          <w:rPr>
            <w:noProof/>
            <w:webHidden/>
          </w:rPr>
          <w:fldChar w:fldCharType="separate"/>
        </w:r>
        <w:r>
          <w:rPr>
            <w:noProof/>
            <w:webHidden/>
          </w:rPr>
          <w:t>27</w:t>
        </w:r>
        <w:r>
          <w:rPr>
            <w:noProof/>
            <w:webHidden/>
          </w:rPr>
          <w:fldChar w:fldCharType="end"/>
        </w:r>
      </w:hyperlink>
    </w:p>
    <w:p w14:paraId="34D3ECDB" w14:textId="64B86D20"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69" w:history="1">
        <w:r w:rsidRPr="008C026F">
          <w:rPr>
            <w:rStyle w:val="Hyperlink"/>
            <w:noProof/>
          </w:rPr>
          <w:t>Hình 3.2 Sơ đồ sequence xử lý của game</w:t>
        </w:r>
        <w:r>
          <w:rPr>
            <w:noProof/>
            <w:webHidden/>
          </w:rPr>
          <w:tab/>
        </w:r>
        <w:r>
          <w:rPr>
            <w:noProof/>
            <w:webHidden/>
          </w:rPr>
          <w:fldChar w:fldCharType="begin"/>
        </w:r>
        <w:r>
          <w:rPr>
            <w:noProof/>
            <w:webHidden/>
          </w:rPr>
          <w:instrText xml:space="preserve"> PAGEREF _Toc144643669 \h </w:instrText>
        </w:r>
        <w:r>
          <w:rPr>
            <w:noProof/>
            <w:webHidden/>
          </w:rPr>
        </w:r>
        <w:r>
          <w:rPr>
            <w:noProof/>
            <w:webHidden/>
          </w:rPr>
          <w:fldChar w:fldCharType="separate"/>
        </w:r>
        <w:r>
          <w:rPr>
            <w:noProof/>
            <w:webHidden/>
          </w:rPr>
          <w:t>32</w:t>
        </w:r>
        <w:r>
          <w:rPr>
            <w:noProof/>
            <w:webHidden/>
          </w:rPr>
          <w:fldChar w:fldCharType="end"/>
        </w:r>
      </w:hyperlink>
    </w:p>
    <w:p w14:paraId="41325E2F" w14:textId="6B4554F8"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0" w:history="1">
        <w:r w:rsidRPr="008C026F">
          <w:rPr>
            <w:rStyle w:val="Hyperlink"/>
            <w:noProof/>
          </w:rPr>
          <w:t>Hình 3.4 Flow hoạt động của AI Scout trong map 1 và map 2</w:t>
        </w:r>
        <w:r>
          <w:rPr>
            <w:noProof/>
            <w:webHidden/>
          </w:rPr>
          <w:tab/>
        </w:r>
        <w:r>
          <w:rPr>
            <w:noProof/>
            <w:webHidden/>
          </w:rPr>
          <w:fldChar w:fldCharType="begin"/>
        </w:r>
        <w:r>
          <w:rPr>
            <w:noProof/>
            <w:webHidden/>
          </w:rPr>
          <w:instrText xml:space="preserve"> PAGEREF _Toc144643670 \h </w:instrText>
        </w:r>
        <w:r>
          <w:rPr>
            <w:noProof/>
            <w:webHidden/>
          </w:rPr>
        </w:r>
        <w:r>
          <w:rPr>
            <w:noProof/>
            <w:webHidden/>
          </w:rPr>
          <w:fldChar w:fldCharType="separate"/>
        </w:r>
        <w:r>
          <w:rPr>
            <w:noProof/>
            <w:webHidden/>
          </w:rPr>
          <w:t>33</w:t>
        </w:r>
        <w:r>
          <w:rPr>
            <w:noProof/>
            <w:webHidden/>
          </w:rPr>
          <w:fldChar w:fldCharType="end"/>
        </w:r>
      </w:hyperlink>
    </w:p>
    <w:p w14:paraId="4453F5A2" w14:textId="2A0C8074"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1" w:history="1">
        <w:r w:rsidRPr="008C026F">
          <w:rPr>
            <w:rStyle w:val="Hyperlink"/>
            <w:noProof/>
          </w:rPr>
          <w:t>Hình 3.5 Flow hoạt động của AI Scout trong map3</w:t>
        </w:r>
        <w:r>
          <w:rPr>
            <w:noProof/>
            <w:webHidden/>
          </w:rPr>
          <w:tab/>
        </w:r>
        <w:r>
          <w:rPr>
            <w:noProof/>
            <w:webHidden/>
          </w:rPr>
          <w:fldChar w:fldCharType="begin"/>
        </w:r>
        <w:r>
          <w:rPr>
            <w:noProof/>
            <w:webHidden/>
          </w:rPr>
          <w:instrText xml:space="preserve"> PAGEREF _Toc144643671 \h </w:instrText>
        </w:r>
        <w:r>
          <w:rPr>
            <w:noProof/>
            <w:webHidden/>
          </w:rPr>
        </w:r>
        <w:r>
          <w:rPr>
            <w:noProof/>
            <w:webHidden/>
          </w:rPr>
          <w:fldChar w:fldCharType="separate"/>
        </w:r>
        <w:r>
          <w:rPr>
            <w:noProof/>
            <w:webHidden/>
          </w:rPr>
          <w:t>33</w:t>
        </w:r>
        <w:r>
          <w:rPr>
            <w:noProof/>
            <w:webHidden/>
          </w:rPr>
          <w:fldChar w:fldCharType="end"/>
        </w:r>
      </w:hyperlink>
    </w:p>
    <w:p w14:paraId="64032968" w14:textId="5D40453D"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2" w:history="1">
        <w:r w:rsidRPr="008C026F">
          <w:rPr>
            <w:rStyle w:val="Hyperlink"/>
            <w:noProof/>
          </w:rPr>
          <w:t>Hình 3.6 Flow hoạt động của AI Defender</w:t>
        </w:r>
        <w:r>
          <w:rPr>
            <w:noProof/>
            <w:webHidden/>
          </w:rPr>
          <w:tab/>
        </w:r>
        <w:r>
          <w:rPr>
            <w:noProof/>
            <w:webHidden/>
          </w:rPr>
          <w:fldChar w:fldCharType="begin"/>
        </w:r>
        <w:r>
          <w:rPr>
            <w:noProof/>
            <w:webHidden/>
          </w:rPr>
          <w:instrText xml:space="preserve"> PAGEREF _Toc144643672 \h </w:instrText>
        </w:r>
        <w:r>
          <w:rPr>
            <w:noProof/>
            <w:webHidden/>
          </w:rPr>
        </w:r>
        <w:r>
          <w:rPr>
            <w:noProof/>
            <w:webHidden/>
          </w:rPr>
          <w:fldChar w:fldCharType="separate"/>
        </w:r>
        <w:r>
          <w:rPr>
            <w:noProof/>
            <w:webHidden/>
          </w:rPr>
          <w:t>34</w:t>
        </w:r>
        <w:r>
          <w:rPr>
            <w:noProof/>
            <w:webHidden/>
          </w:rPr>
          <w:fldChar w:fldCharType="end"/>
        </w:r>
      </w:hyperlink>
    </w:p>
    <w:p w14:paraId="685867A6" w14:textId="5DDD14CA"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3" w:history="1">
        <w:r w:rsidRPr="008C026F">
          <w:rPr>
            <w:rStyle w:val="Hyperlink"/>
            <w:noProof/>
          </w:rPr>
          <w:t>Hình 3.7 Gate - Target của player trong map1</w:t>
        </w:r>
        <w:r>
          <w:rPr>
            <w:noProof/>
            <w:webHidden/>
          </w:rPr>
          <w:tab/>
        </w:r>
        <w:r>
          <w:rPr>
            <w:noProof/>
            <w:webHidden/>
          </w:rPr>
          <w:fldChar w:fldCharType="begin"/>
        </w:r>
        <w:r>
          <w:rPr>
            <w:noProof/>
            <w:webHidden/>
          </w:rPr>
          <w:instrText xml:space="preserve"> PAGEREF _Toc144643673 \h </w:instrText>
        </w:r>
        <w:r>
          <w:rPr>
            <w:noProof/>
            <w:webHidden/>
          </w:rPr>
        </w:r>
        <w:r>
          <w:rPr>
            <w:noProof/>
            <w:webHidden/>
          </w:rPr>
          <w:fldChar w:fldCharType="separate"/>
        </w:r>
        <w:r>
          <w:rPr>
            <w:noProof/>
            <w:webHidden/>
          </w:rPr>
          <w:t>35</w:t>
        </w:r>
        <w:r>
          <w:rPr>
            <w:noProof/>
            <w:webHidden/>
          </w:rPr>
          <w:fldChar w:fldCharType="end"/>
        </w:r>
      </w:hyperlink>
    </w:p>
    <w:p w14:paraId="228D4896" w14:textId="5177550E"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4" w:history="1">
        <w:r w:rsidRPr="008C026F">
          <w:rPr>
            <w:rStyle w:val="Hyperlink"/>
            <w:noProof/>
          </w:rPr>
          <w:t>Hình 3.8 Flow xử lý của Gate</w:t>
        </w:r>
        <w:r>
          <w:rPr>
            <w:noProof/>
            <w:webHidden/>
          </w:rPr>
          <w:tab/>
        </w:r>
        <w:r>
          <w:rPr>
            <w:noProof/>
            <w:webHidden/>
          </w:rPr>
          <w:fldChar w:fldCharType="begin"/>
        </w:r>
        <w:r>
          <w:rPr>
            <w:noProof/>
            <w:webHidden/>
          </w:rPr>
          <w:instrText xml:space="preserve"> PAGEREF _Toc144643674 \h </w:instrText>
        </w:r>
        <w:r>
          <w:rPr>
            <w:noProof/>
            <w:webHidden/>
          </w:rPr>
        </w:r>
        <w:r>
          <w:rPr>
            <w:noProof/>
            <w:webHidden/>
          </w:rPr>
          <w:fldChar w:fldCharType="separate"/>
        </w:r>
        <w:r>
          <w:rPr>
            <w:noProof/>
            <w:webHidden/>
          </w:rPr>
          <w:t>35</w:t>
        </w:r>
        <w:r>
          <w:rPr>
            <w:noProof/>
            <w:webHidden/>
          </w:rPr>
          <w:fldChar w:fldCharType="end"/>
        </w:r>
      </w:hyperlink>
    </w:p>
    <w:p w14:paraId="212670F2" w14:textId="19B286B8"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5" w:history="1">
        <w:r w:rsidRPr="008C026F">
          <w:rPr>
            <w:rStyle w:val="Hyperlink"/>
            <w:noProof/>
          </w:rPr>
          <w:t>Hình 3.9 Flag – Target của player trong map2</w:t>
        </w:r>
        <w:r>
          <w:rPr>
            <w:noProof/>
            <w:webHidden/>
          </w:rPr>
          <w:tab/>
        </w:r>
        <w:r>
          <w:rPr>
            <w:noProof/>
            <w:webHidden/>
          </w:rPr>
          <w:fldChar w:fldCharType="begin"/>
        </w:r>
        <w:r>
          <w:rPr>
            <w:noProof/>
            <w:webHidden/>
          </w:rPr>
          <w:instrText xml:space="preserve"> PAGEREF _Toc144643675 \h </w:instrText>
        </w:r>
        <w:r>
          <w:rPr>
            <w:noProof/>
            <w:webHidden/>
          </w:rPr>
        </w:r>
        <w:r>
          <w:rPr>
            <w:noProof/>
            <w:webHidden/>
          </w:rPr>
          <w:fldChar w:fldCharType="separate"/>
        </w:r>
        <w:r>
          <w:rPr>
            <w:noProof/>
            <w:webHidden/>
          </w:rPr>
          <w:t>36</w:t>
        </w:r>
        <w:r>
          <w:rPr>
            <w:noProof/>
            <w:webHidden/>
          </w:rPr>
          <w:fldChar w:fldCharType="end"/>
        </w:r>
      </w:hyperlink>
    </w:p>
    <w:p w14:paraId="5AC7AE35" w14:textId="221305D9"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6" w:history="1">
        <w:r w:rsidRPr="008C026F">
          <w:rPr>
            <w:rStyle w:val="Hyperlink"/>
            <w:noProof/>
          </w:rPr>
          <w:t>Hình 3.10 Flow xử lý của Flag</w:t>
        </w:r>
        <w:r>
          <w:rPr>
            <w:noProof/>
            <w:webHidden/>
          </w:rPr>
          <w:tab/>
        </w:r>
        <w:r>
          <w:rPr>
            <w:noProof/>
            <w:webHidden/>
          </w:rPr>
          <w:fldChar w:fldCharType="begin"/>
        </w:r>
        <w:r>
          <w:rPr>
            <w:noProof/>
            <w:webHidden/>
          </w:rPr>
          <w:instrText xml:space="preserve"> PAGEREF _Toc144643676 \h </w:instrText>
        </w:r>
        <w:r>
          <w:rPr>
            <w:noProof/>
            <w:webHidden/>
          </w:rPr>
        </w:r>
        <w:r>
          <w:rPr>
            <w:noProof/>
            <w:webHidden/>
          </w:rPr>
          <w:fldChar w:fldCharType="separate"/>
        </w:r>
        <w:r>
          <w:rPr>
            <w:noProof/>
            <w:webHidden/>
          </w:rPr>
          <w:t>37</w:t>
        </w:r>
        <w:r>
          <w:rPr>
            <w:noProof/>
            <w:webHidden/>
          </w:rPr>
          <w:fldChar w:fldCharType="end"/>
        </w:r>
      </w:hyperlink>
    </w:p>
    <w:p w14:paraId="39730D3B" w14:textId="30299E63"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7" w:history="1">
        <w:r w:rsidRPr="008C026F">
          <w:rPr>
            <w:rStyle w:val="Hyperlink"/>
            <w:noProof/>
          </w:rPr>
          <w:t>Hình 3.11 Crown – Target của player trong map3</w:t>
        </w:r>
        <w:r>
          <w:rPr>
            <w:noProof/>
            <w:webHidden/>
          </w:rPr>
          <w:tab/>
        </w:r>
        <w:r>
          <w:rPr>
            <w:noProof/>
            <w:webHidden/>
          </w:rPr>
          <w:fldChar w:fldCharType="begin"/>
        </w:r>
        <w:r>
          <w:rPr>
            <w:noProof/>
            <w:webHidden/>
          </w:rPr>
          <w:instrText xml:space="preserve"> PAGEREF _Toc144643677 \h </w:instrText>
        </w:r>
        <w:r>
          <w:rPr>
            <w:noProof/>
            <w:webHidden/>
          </w:rPr>
        </w:r>
        <w:r>
          <w:rPr>
            <w:noProof/>
            <w:webHidden/>
          </w:rPr>
          <w:fldChar w:fldCharType="separate"/>
        </w:r>
        <w:r>
          <w:rPr>
            <w:noProof/>
            <w:webHidden/>
          </w:rPr>
          <w:t>38</w:t>
        </w:r>
        <w:r>
          <w:rPr>
            <w:noProof/>
            <w:webHidden/>
          </w:rPr>
          <w:fldChar w:fldCharType="end"/>
        </w:r>
      </w:hyperlink>
    </w:p>
    <w:p w14:paraId="0DCF7271" w14:textId="2B4FA127"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8" w:history="1">
        <w:r w:rsidRPr="008C026F">
          <w:rPr>
            <w:rStyle w:val="Hyperlink"/>
            <w:noProof/>
          </w:rPr>
          <w:t>Hình 3.12 Flow xử lý của Crown</w:t>
        </w:r>
        <w:r>
          <w:rPr>
            <w:noProof/>
            <w:webHidden/>
          </w:rPr>
          <w:tab/>
        </w:r>
        <w:r>
          <w:rPr>
            <w:noProof/>
            <w:webHidden/>
          </w:rPr>
          <w:fldChar w:fldCharType="begin"/>
        </w:r>
        <w:r>
          <w:rPr>
            <w:noProof/>
            <w:webHidden/>
          </w:rPr>
          <w:instrText xml:space="preserve"> PAGEREF _Toc144643678 \h </w:instrText>
        </w:r>
        <w:r>
          <w:rPr>
            <w:noProof/>
            <w:webHidden/>
          </w:rPr>
        </w:r>
        <w:r>
          <w:rPr>
            <w:noProof/>
            <w:webHidden/>
          </w:rPr>
          <w:fldChar w:fldCharType="separate"/>
        </w:r>
        <w:r>
          <w:rPr>
            <w:noProof/>
            <w:webHidden/>
          </w:rPr>
          <w:t>38</w:t>
        </w:r>
        <w:r>
          <w:rPr>
            <w:noProof/>
            <w:webHidden/>
          </w:rPr>
          <w:fldChar w:fldCharType="end"/>
        </w:r>
      </w:hyperlink>
    </w:p>
    <w:p w14:paraId="6A662301" w14:textId="2EE4221E"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79" w:history="1">
        <w:r w:rsidRPr="008C026F">
          <w:rPr>
            <w:rStyle w:val="Hyperlink"/>
            <w:noProof/>
          </w:rPr>
          <w:t>Hình 3.13 Object Shelter</w:t>
        </w:r>
        <w:r>
          <w:rPr>
            <w:noProof/>
            <w:webHidden/>
          </w:rPr>
          <w:tab/>
        </w:r>
        <w:r>
          <w:rPr>
            <w:noProof/>
            <w:webHidden/>
          </w:rPr>
          <w:fldChar w:fldCharType="begin"/>
        </w:r>
        <w:r>
          <w:rPr>
            <w:noProof/>
            <w:webHidden/>
          </w:rPr>
          <w:instrText xml:space="preserve"> PAGEREF _Toc144643679 \h </w:instrText>
        </w:r>
        <w:r>
          <w:rPr>
            <w:noProof/>
            <w:webHidden/>
          </w:rPr>
        </w:r>
        <w:r>
          <w:rPr>
            <w:noProof/>
            <w:webHidden/>
          </w:rPr>
          <w:fldChar w:fldCharType="separate"/>
        </w:r>
        <w:r>
          <w:rPr>
            <w:noProof/>
            <w:webHidden/>
          </w:rPr>
          <w:t>39</w:t>
        </w:r>
        <w:r>
          <w:rPr>
            <w:noProof/>
            <w:webHidden/>
          </w:rPr>
          <w:fldChar w:fldCharType="end"/>
        </w:r>
      </w:hyperlink>
    </w:p>
    <w:p w14:paraId="6B59C1EA" w14:textId="0E591837"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80" w:history="1">
        <w:r w:rsidRPr="008C026F">
          <w:rPr>
            <w:rStyle w:val="Hyperlink"/>
            <w:noProof/>
          </w:rPr>
          <w:t>Hình 3.14 Flow Shelter xử lý khi có tương tác</w:t>
        </w:r>
        <w:r>
          <w:rPr>
            <w:noProof/>
            <w:webHidden/>
          </w:rPr>
          <w:tab/>
        </w:r>
        <w:r>
          <w:rPr>
            <w:noProof/>
            <w:webHidden/>
          </w:rPr>
          <w:fldChar w:fldCharType="begin"/>
        </w:r>
        <w:r>
          <w:rPr>
            <w:noProof/>
            <w:webHidden/>
          </w:rPr>
          <w:instrText xml:space="preserve"> PAGEREF _Toc144643680 \h </w:instrText>
        </w:r>
        <w:r>
          <w:rPr>
            <w:noProof/>
            <w:webHidden/>
          </w:rPr>
        </w:r>
        <w:r>
          <w:rPr>
            <w:noProof/>
            <w:webHidden/>
          </w:rPr>
          <w:fldChar w:fldCharType="separate"/>
        </w:r>
        <w:r>
          <w:rPr>
            <w:noProof/>
            <w:webHidden/>
          </w:rPr>
          <w:t>40</w:t>
        </w:r>
        <w:r>
          <w:rPr>
            <w:noProof/>
            <w:webHidden/>
          </w:rPr>
          <w:fldChar w:fldCharType="end"/>
        </w:r>
      </w:hyperlink>
    </w:p>
    <w:p w14:paraId="6D712511" w14:textId="2CF15048"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81" w:history="1">
        <w:r w:rsidRPr="008C026F">
          <w:rPr>
            <w:rStyle w:val="Hyperlink"/>
            <w:noProof/>
          </w:rPr>
          <w:t>Hình 3.15 Flow NoisyThing xử lý khi có tương tác</w:t>
        </w:r>
        <w:r>
          <w:rPr>
            <w:noProof/>
            <w:webHidden/>
          </w:rPr>
          <w:tab/>
        </w:r>
        <w:r>
          <w:rPr>
            <w:noProof/>
            <w:webHidden/>
          </w:rPr>
          <w:fldChar w:fldCharType="begin"/>
        </w:r>
        <w:r>
          <w:rPr>
            <w:noProof/>
            <w:webHidden/>
          </w:rPr>
          <w:instrText xml:space="preserve"> PAGEREF _Toc144643681 \h </w:instrText>
        </w:r>
        <w:r>
          <w:rPr>
            <w:noProof/>
            <w:webHidden/>
          </w:rPr>
        </w:r>
        <w:r>
          <w:rPr>
            <w:noProof/>
            <w:webHidden/>
          </w:rPr>
          <w:fldChar w:fldCharType="separate"/>
        </w:r>
        <w:r>
          <w:rPr>
            <w:noProof/>
            <w:webHidden/>
          </w:rPr>
          <w:t>40</w:t>
        </w:r>
        <w:r>
          <w:rPr>
            <w:noProof/>
            <w:webHidden/>
          </w:rPr>
          <w:fldChar w:fldCharType="end"/>
        </w:r>
      </w:hyperlink>
    </w:p>
    <w:p w14:paraId="28A7EF25" w14:textId="56223C19" w:rsidR="00C7493E" w:rsidRDefault="00C7493E">
      <w:pPr>
        <w:pStyle w:val="TableofFigures"/>
        <w:tabs>
          <w:tab w:val="right" w:leader="dot" w:pos="8777"/>
        </w:tabs>
        <w:rPr>
          <w:rFonts w:asciiTheme="minorHAnsi" w:eastAsiaTheme="minorEastAsia" w:hAnsiTheme="minorHAnsi"/>
          <w:noProof/>
          <w:sz w:val="22"/>
          <w:szCs w:val="22"/>
          <w:lang w:eastAsia="zh-CN"/>
        </w:rPr>
      </w:pPr>
      <w:hyperlink r:id="rId11" w:anchor="_Toc144643682" w:history="1">
        <w:r w:rsidRPr="008C026F">
          <w:rPr>
            <w:rStyle w:val="Hyperlink"/>
            <w:noProof/>
          </w:rPr>
          <w:t>Hình 4.1 Kích hoạt Landmass Plugin</w:t>
        </w:r>
        <w:r>
          <w:rPr>
            <w:noProof/>
            <w:webHidden/>
          </w:rPr>
          <w:tab/>
        </w:r>
        <w:r>
          <w:rPr>
            <w:noProof/>
            <w:webHidden/>
          </w:rPr>
          <w:fldChar w:fldCharType="begin"/>
        </w:r>
        <w:r>
          <w:rPr>
            <w:noProof/>
            <w:webHidden/>
          </w:rPr>
          <w:instrText xml:space="preserve"> PAGEREF _Toc144643682 \h </w:instrText>
        </w:r>
        <w:r>
          <w:rPr>
            <w:noProof/>
            <w:webHidden/>
          </w:rPr>
        </w:r>
        <w:r>
          <w:rPr>
            <w:noProof/>
            <w:webHidden/>
          </w:rPr>
          <w:fldChar w:fldCharType="separate"/>
        </w:r>
        <w:r>
          <w:rPr>
            <w:noProof/>
            <w:webHidden/>
          </w:rPr>
          <w:t>44</w:t>
        </w:r>
        <w:r>
          <w:rPr>
            <w:noProof/>
            <w:webHidden/>
          </w:rPr>
          <w:fldChar w:fldCharType="end"/>
        </w:r>
      </w:hyperlink>
    </w:p>
    <w:p w14:paraId="4D8E1C8E" w14:textId="4375BCFF" w:rsidR="00C7493E" w:rsidRDefault="00C7493E">
      <w:pPr>
        <w:pStyle w:val="TableofFigures"/>
        <w:tabs>
          <w:tab w:val="right" w:leader="dot" w:pos="8777"/>
        </w:tabs>
        <w:rPr>
          <w:rFonts w:asciiTheme="minorHAnsi" w:eastAsiaTheme="minorEastAsia" w:hAnsiTheme="minorHAnsi"/>
          <w:noProof/>
          <w:sz w:val="22"/>
          <w:szCs w:val="22"/>
          <w:lang w:eastAsia="zh-CN"/>
        </w:rPr>
      </w:pPr>
      <w:hyperlink r:id="rId12" w:anchor="_Toc144643683" w:history="1">
        <w:r w:rsidRPr="008C026F">
          <w:rPr>
            <w:rStyle w:val="Hyperlink"/>
            <w:noProof/>
          </w:rPr>
          <w:t>Hình 4.2 Plugin Brush của Landmass Plugin</w:t>
        </w:r>
        <w:r>
          <w:rPr>
            <w:noProof/>
            <w:webHidden/>
          </w:rPr>
          <w:tab/>
        </w:r>
        <w:r>
          <w:rPr>
            <w:noProof/>
            <w:webHidden/>
          </w:rPr>
          <w:fldChar w:fldCharType="begin"/>
        </w:r>
        <w:r>
          <w:rPr>
            <w:noProof/>
            <w:webHidden/>
          </w:rPr>
          <w:instrText xml:space="preserve"> PAGEREF _Toc144643683 \h </w:instrText>
        </w:r>
        <w:r>
          <w:rPr>
            <w:noProof/>
            <w:webHidden/>
          </w:rPr>
        </w:r>
        <w:r>
          <w:rPr>
            <w:noProof/>
            <w:webHidden/>
          </w:rPr>
          <w:fldChar w:fldCharType="separate"/>
        </w:r>
        <w:r>
          <w:rPr>
            <w:noProof/>
            <w:webHidden/>
          </w:rPr>
          <w:t>45</w:t>
        </w:r>
        <w:r>
          <w:rPr>
            <w:noProof/>
            <w:webHidden/>
          </w:rPr>
          <w:fldChar w:fldCharType="end"/>
        </w:r>
      </w:hyperlink>
    </w:p>
    <w:p w14:paraId="5FEA63AD" w14:textId="0A9C76A0" w:rsidR="00C7493E" w:rsidRDefault="00C7493E">
      <w:pPr>
        <w:pStyle w:val="TableofFigures"/>
        <w:tabs>
          <w:tab w:val="right" w:leader="dot" w:pos="8777"/>
        </w:tabs>
        <w:rPr>
          <w:rFonts w:asciiTheme="minorHAnsi" w:eastAsiaTheme="minorEastAsia" w:hAnsiTheme="minorHAnsi"/>
          <w:noProof/>
          <w:sz w:val="22"/>
          <w:szCs w:val="22"/>
          <w:lang w:eastAsia="zh-CN"/>
        </w:rPr>
      </w:pPr>
      <w:hyperlink r:id="rId13" w:anchor="_Toc144643684" w:history="1">
        <w:r w:rsidRPr="008C026F">
          <w:rPr>
            <w:rStyle w:val="Hyperlink"/>
            <w:noProof/>
          </w:rPr>
          <w:t>Hình 4.3 Thông số của blueprint brush</w:t>
        </w:r>
        <w:r>
          <w:rPr>
            <w:noProof/>
            <w:webHidden/>
          </w:rPr>
          <w:tab/>
        </w:r>
        <w:r>
          <w:rPr>
            <w:noProof/>
            <w:webHidden/>
          </w:rPr>
          <w:fldChar w:fldCharType="begin"/>
        </w:r>
        <w:r>
          <w:rPr>
            <w:noProof/>
            <w:webHidden/>
          </w:rPr>
          <w:instrText xml:space="preserve"> PAGEREF _Toc144643684 \h </w:instrText>
        </w:r>
        <w:r>
          <w:rPr>
            <w:noProof/>
            <w:webHidden/>
          </w:rPr>
        </w:r>
        <w:r>
          <w:rPr>
            <w:noProof/>
            <w:webHidden/>
          </w:rPr>
          <w:fldChar w:fldCharType="separate"/>
        </w:r>
        <w:r>
          <w:rPr>
            <w:noProof/>
            <w:webHidden/>
          </w:rPr>
          <w:t>46</w:t>
        </w:r>
        <w:r>
          <w:rPr>
            <w:noProof/>
            <w:webHidden/>
          </w:rPr>
          <w:fldChar w:fldCharType="end"/>
        </w:r>
      </w:hyperlink>
    </w:p>
    <w:p w14:paraId="3DFED9DC" w14:textId="520C1C86" w:rsidR="00C7493E" w:rsidRDefault="00C7493E">
      <w:pPr>
        <w:pStyle w:val="TableofFigures"/>
        <w:tabs>
          <w:tab w:val="right" w:leader="dot" w:pos="8777"/>
        </w:tabs>
        <w:rPr>
          <w:rFonts w:asciiTheme="minorHAnsi" w:eastAsiaTheme="minorEastAsia" w:hAnsiTheme="minorHAnsi"/>
          <w:noProof/>
          <w:sz w:val="22"/>
          <w:szCs w:val="22"/>
          <w:lang w:eastAsia="zh-CN"/>
        </w:rPr>
      </w:pPr>
      <w:hyperlink r:id="rId14" w:anchor="_Toc144643685" w:history="1">
        <w:r w:rsidRPr="008C026F">
          <w:rPr>
            <w:rStyle w:val="Hyperlink"/>
            <w:noProof/>
          </w:rPr>
          <w:t>Hình 4.4 Landmass Brush Details</w:t>
        </w:r>
        <w:r>
          <w:rPr>
            <w:noProof/>
            <w:webHidden/>
          </w:rPr>
          <w:tab/>
        </w:r>
        <w:r>
          <w:rPr>
            <w:noProof/>
            <w:webHidden/>
          </w:rPr>
          <w:fldChar w:fldCharType="begin"/>
        </w:r>
        <w:r>
          <w:rPr>
            <w:noProof/>
            <w:webHidden/>
          </w:rPr>
          <w:instrText xml:space="preserve"> PAGEREF _Toc144643685 \h </w:instrText>
        </w:r>
        <w:r>
          <w:rPr>
            <w:noProof/>
            <w:webHidden/>
          </w:rPr>
        </w:r>
        <w:r>
          <w:rPr>
            <w:noProof/>
            <w:webHidden/>
          </w:rPr>
          <w:fldChar w:fldCharType="separate"/>
        </w:r>
        <w:r>
          <w:rPr>
            <w:noProof/>
            <w:webHidden/>
          </w:rPr>
          <w:t>47</w:t>
        </w:r>
        <w:r>
          <w:rPr>
            <w:noProof/>
            <w:webHidden/>
          </w:rPr>
          <w:fldChar w:fldCharType="end"/>
        </w:r>
      </w:hyperlink>
    </w:p>
    <w:p w14:paraId="74F8A9FB" w14:textId="158B0F55"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86" w:history="1">
        <w:r w:rsidRPr="008C026F">
          <w:rPr>
            <w:rStyle w:val="Hyperlink"/>
            <w:noProof/>
          </w:rPr>
          <w:t>Hình 4.5 Giao diện Foliage Mode</w:t>
        </w:r>
        <w:r>
          <w:rPr>
            <w:noProof/>
            <w:webHidden/>
          </w:rPr>
          <w:tab/>
        </w:r>
        <w:r>
          <w:rPr>
            <w:noProof/>
            <w:webHidden/>
          </w:rPr>
          <w:fldChar w:fldCharType="begin"/>
        </w:r>
        <w:r>
          <w:rPr>
            <w:noProof/>
            <w:webHidden/>
          </w:rPr>
          <w:instrText xml:space="preserve"> PAGEREF _Toc144643686 \h </w:instrText>
        </w:r>
        <w:r>
          <w:rPr>
            <w:noProof/>
            <w:webHidden/>
          </w:rPr>
        </w:r>
        <w:r>
          <w:rPr>
            <w:noProof/>
            <w:webHidden/>
          </w:rPr>
          <w:fldChar w:fldCharType="separate"/>
        </w:r>
        <w:r>
          <w:rPr>
            <w:noProof/>
            <w:webHidden/>
          </w:rPr>
          <w:t>48</w:t>
        </w:r>
        <w:r>
          <w:rPr>
            <w:noProof/>
            <w:webHidden/>
          </w:rPr>
          <w:fldChar w:fldCharType="end"/>
        </w:r>
      </w:hyperlink>
    </w:p>
    <w:p w14:paraId="029DF2F4" w14:textId="13844FB9" w:rsidR="00C7493E" w:rsidRDefault="00C7493E">
      <w:pPr>
        <w:pStyle w:val="TableofFigures"/>
        <w:tabs>
          <w:tab w:val="right" w:leader="dot" w:pos="8777"/>
        </w:tabs>
        <w:rPr>
          <w:rFonts w:asciiTheme="minorHAnsi" w:eastAsiaTheme="minorEastAsia" w:hAnsiTheme="minorHAnsi"/>
          <w:noProof/>
          <w:sz w:val="22"/>
          <w:szCs w:val="22"/>
          <w:lang w:eastAsia="zh-CN"/>
        </w:rPr>
      </w:pPr>
      <w:hyperlink r:id="rId15" w:anchor="_Toc144643687" w:history="1">
        <w:r w:rsidRPr="008C026F">
          <w:rPr>
            <w:rStyle w:val="Hyperlink"/>
            <w:noProof/>
          </w:rPr>
          <w:t>Hình 4.6 BP_Berrier</w:t>
        </w:r>
        <w:r>
          <w:rPr>
            <w:noProof/>
            <w:webHidden/>
          </w:rPr>
          <w:tab/>
        </w:r>
        <w:r>
          <w:rPr>
            <w:noProof/>
            <w:webHidden/>
          </w:rPr>
          <w:fldChar w:fldCharType="begin"/>
        </w:r>
        <w:r>
          <w:rPr>
            <w:noProof/>
            <w:webHidden/>
          </w:rPr>
          <w:instrText xml:space="preserve"> PAGEREF _Toc144643687 \h </w:instrText>
        </w:r>
        <w:r>
          <w:rPr>
            <w:noProof/>
            <w:webHidden/>
          </w:rPr>
        </w:r>
        <w:r>
          <w:rPr>
            <w:noProof/>
            <w:webHidden/>
          </w:rPr>
          <w:fldChar w:fldCharType="separate"/>
        </w:r>
        <w:r>
          <w:rPr>
            <w:noProof/>
            <w:webHidden/>
          </w:rPr>
          <w:t>49</w:t>
        </w:r>
        <w:r>
          <w:rPr>
            <w:noProof/>
            <w:webHidden/>
          </w:rPr>
          <w:fldChar w:fldCharType="end"/>
        </w:r>
      </w:hyperlink>
    </w:p>
    <w:p w14:paraId="007E3C5B" w14:textId="03695D04"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88" w:history="1">
        <w:r w:rsidRPr="008C026F">
          <w:rPr>
            <w:rStyle w:val="Hyperlink"/>
            <w:noProof/>
          </w:rPr>
          <w:t>Hình 4.7 Các hàm xử lý Damage System</w:t>
        </w:r>
        <w:r>
          <w:rPr>
            <w:noProof/>
            <w:webHidden/>
          </w:rPr>
          <w:tab/>
        </w:r>
        <w:r>
          <w:rPr>
            <w:noProof/>
            <w:webHidden/>
          </w:rPr>
          <w:fldChar w:fldCharType="begin"/>
        </w:r>
        <w:r>
          <w:rPr>
            <w:noProof/>
            <w:webHidden/>
          </w:rPr>
          <w:instrText xml:space="preserve"> PAGEREF _Toc144643688 \h </w:instrText>
        </w:r>
        <w:r>
          <w:rPr>
            <w:noProof/>
            <w:webHidden/>
          </w:rPr>
        </w:r>
        <w:r>
          <w:rPr>
            <w:noProof/>
            <w:webHidden/>
          </w:rPr>
          <w:fldChar w:fldCharType="separate"/>
        </w:r>
        <w:r>
          <w:rPr>
            <w:noProof/>
            <w:webHidden/>
          </w:rPr>
          <w:t>50</w:t>
        </w:r>
        <w:r>
          <w:rPr>
            <w:noProof/>
            <w:webHidden/>
          </w:rPr>
          <w:fldChar w:fldCharType="end"/>
        </w:r>
      </w:hyperlink>
    </w:p>
    <w:p w14:paraId="05DE2E01" w14:textId="40BDB35B"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89" w:history="1">
        <w:r w:rsidRPr="008C026F">
          <w:rPr>
            <w:rStyle w:val="Hyperlink"/>
            <w:noProof/>
          </w:rPr>
          <w:t>Hình 4.8 Các hàm tăng/ giảm Oxygen</w:t>
        </w:r>
        <w:r>
          <w:rPr>
            <w:noProof/>
            <w:webHidden/>
          </w:rPr>
          <w:tab/>
        </w:r>
        <w:r>
          <w:rPr>
            <w:noProof/>
            <w:webHidden/>
          </w:rPr>
          <w:fldChar w:fldCharType="begin"/>
        </w:r>
        <w:r>
          <w:rPr>
            <w:noProof/>
            <w:webHidden/>
          </w:rPr>
          <w:instrText xml:space="preserve"> PAGEREF _Toc144643689 \h </w:instrText>
        </w:r>
        <w:r>
          <w:rPr>
            <w:noProof/>
            <w:webHidden/>
          </w:rPr>
        </w:r>
        <w:r>
          <w:rPr>
            <w:noProof/>
            <w:webHidden/>
          </w:rPr>
          <w:fldChar w:fldCharType="separate"/>
        </w:r>
        <w:r>
          <w:rPr>
            <w:noProof/>
            <w:webHidden/>
          </w:rPr>
          <w:t>51</w:t>
        </w:r>
        <w:r>
          <w:rPr>
            <w:noProof/>
            <w:webHidden/>
          </w:rPr>
          <w:fldChar w:fldCharType="end"/>
        </w:r>
      </w:hyperlink>
    </w:p>
    <w:p w14:paraId="379796A7" w14:textId="57F4F565"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0" w:history="1">
        <w:r w:rsidRPr="008C026F">
          <w:rPr>
            <w:rStyle w:val="Hyperlink"/>
            <w:noProof/>
          </w:rPr>
          <w:t>Hình 4.9 Hàm tạo tiếng động</w:t>
        </w:r>
        <w:r>
          <w:rPr>
            <w:noProof/>
            <w:webHidden/>
          </w:rPr>
          <w:tab/>
        </w:r>
        <w:r>
          <w:rPr>
            <w:noProof/>
            <w:webHidden/>
          </w:rPr>
          <w:fldChar w:fldCharType="begin"/>
        </w:r>
        <w:r>
          <w:rPr>
            <w:noProof/>
            <w:webHidden/>
          </w:rPr>
          <w:instrText xml:space="preserve"> PAGEREF _Toc144643690 \h </w:instrText>
        </w:r>
        <w:r>
          <w:rPr>
            <w:noProof/>
            <w:webHidden/>
          </w:rPr>
        </w:r>
        <w:r>
          <w:rPr>
            <w:noProof/>
            <w:webHidden/>
          </w:rPr>
          <w:fldChar w:fldCharType="separate"/>
        </w:r>
        <w:r>
          <w:rPr>
            <w:noProof/>
            <w:webHidden/>
          </w:rPr>
          <w:t>51</w:t>
        </w:r>
        <w:r>
          <w:rPr>
            <w:noProof/>
            <w:webHidden/>
          </w:rPr>
          <w:fldChar w:fldCharType="end"/>
        </w:r>
      </w:hyperlink>
    </w:p>
    <w:p w14:paraId="4D7B5785" w14:textId="49F2D78B"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1" w:history="1">
        <w:r w:rsidRPr="008C026F">
          <w:rPr>
            <w:rStyle w:val="Hyperlink"/>
            <w:noProof/>
          </w:rPr>
          <w:t>Hình 4.10 Các Perception của AI</w:t>
        </w:r>
        <w:r>
          <w:rPr>
            <w:noProof/>
            <w:webHidden/>
          </w:rPr>
          <w:tab/>
        </w:r>
        <w:r>
          <w:rPr>
            <w:noProof/>
            <w:webHidden/>
          </w:rPr>
          <w:fldChar w:fldCharType="begin"/>
        </w:r>
        <w:r>
          <w:rPr>
            <w:noProof/>
            <w:webHidden/>
          </w:rPr>
          <w:instrText xml:space="preserve"> PAGEREF _Toc144643691 \h </w:instrText>
        </w:r>
        <w:r>
          <w:rPr>
            <w:noProof/>
            <w:webHidden/>
          </w:rPr>
        </w:r>
        <w:r>
          <w:rPr>
            <w:noProof/>
            <w:webHidden/>
          </w:rPr>
          <w:fldChar w:fldCharType="separate"/>
        </w:r>
        <w:r>
          <w:rPr>
            <w:noProof/>
            <w:webHidden/>
          </w:rPr>
          <w:t>51</w:t>
        </w:r>
        <w:r>
          <w:rPr>
            <w:noProof/>
            <w:webHidden/>
          </w:rPr>
          <w:fldChar w:fldCharType="end"/>
        </w:r>
      </w:hyperlink>
    </w:p>
    <w:p w14:paraId="0FD966FB" w14:textId="7853FB08"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2" w:history="1">
        <w:r w:rsidRPr="008C026F">
          <w:rPr>
            <w:rStyle w:val="Hyperlink"/>
            <w:noProof/>
          </w:rPr>
          <w:t>Hình 4.11 BehaviorTree của Scout map1</w:t>
        </w:r>
        <w:r>
          <w:rPr>
            <w:noProof/>
            <w:webHidden/>
          </w:rPr>
          <w:tab/>
        </w:r>
        <w:r>
          <w:rPr>
            <w:noProof/>
            <w:webHidden/>
          </w:rPr>
          <w:fldChar w:fldCharType="begin"/>
        </w:r>
        <w:r>
          <w:rPr>
            <w:noProof/>
            <w:webHidden/>
          </w:rPr>
          <w:instrText xml:space="preserve"> PAGEREF _Toc144643692 \h </w:instrText>
        </w:r>
        <w:r>
          <w:rPr>
            <w:noProof/>
            <w:webHidden/>
          </w:rPr>
        </w:r>
        <w:r>
          <w:rPr>
            <w:noProof/>
            <w:webHidden/>
          </w:rPr>
          <w:fldChar w:fldCharType="separate"/>
        </w:r>
        <w:r>
          <w:rPr>
            <w:noProof/>
            <w:webHidden/>
          </w:rPr>
          <w:t>52</w:t>
        </w:r>
        <w:r>
          <w:rPr>
            <w:noProof/>
            <w:webHidden/>
          </w:rPr>
          <w:fldChar w:fldCharType="end"/>
        </w:r>
      </w:hyperlink>
    </w:p>
    <w:p w14:paraId="2250609C" w14:textId="5C2D1EEC"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3" w:history="1">
        <w:r w:rsidRPr="008C026F">
          <w:rPr>
            <w:rStyle w:val="Hyperlink"/>
            <w:noProof/>
          </w:rPr>
          <w:t>Hình 4.12 Hàm xử lý Sight của Scout map2 (hình trên) và map1 (hình dưới)</w:t>
        </w:r>
        <w:r>
          <w:rPr>
            <w:noProof/>
            <w:webHidden/>
          </w:rPr>
          <w:tab/>
        </w:r>
        <w:r>
          <w:rPr>
            <w:noProof/>
            <w:webHidden/>
          </w:rPr>
          <w:fldChar w:fldCharType="begin"/>
        </w:r>
        <w:r>
          <w:rPr>
            <w:noProof/>
            <w:webHidden/>
          </w:rPr>
          <w:instrText xml:space="preserve"> PAGEREF _Toc144643693 \h </w:instrText>
        </w:r>
        <w:r>
          <w:rPr>
            <w:noProof/>
            <w:webHidden/>
          </w:rPr>
        </w:r>
        <w:r>
          <w:rPr>
            <w:noProof/>
            <w:webHidden/>
          </w:rPr>
          <w:fldChar w:fldCharType="separate"/>
        </w:r>
        <w:r>
          <w:rPr>
            <w:noProof/>
            <w:webHidden/>
          </w:rPr>
          <w:t>53</w:t>
        </w:r>
        <w:r>
          <w:rPr>
            <w:noProof/>
            <w:webHidden/>
          </w:rPr>
          <w:fldChar w:fldCharType="end"/>
        </w:r>
      </w:hyperlink>
    </w:p>
    <w:p w14:paraId="009707B5" w14:textId="15A9823E"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4" w:history="1">
        <w:r w:rsidRPr="008C026F">
          <w:rPr>
            <w:rStyle w:val="Hyperlink"/>
            <w:noProof/>
          </w:rPr>
          <w:t>Hình 4.13 BehaviorTree của Scout map3</w:t>
        </w:r>
        <w:r>
          <w:rPr>
            <w:noProof/>
            <w:webHidden/>
          </w:rPr>
          <w:tab/>
        </w:r>
        <w:r>
          <w:rPr>
            <w:noProof/>
            <w:webHidden/>
          </w:rPr>
          <w:fldChar w:fldCharType="begin"/>
        </w:r>
        <w:r>
          <w:rPr>
            <w:noProof/>
            <w:webHidden/>
          </w:rPr>
          <w:instrText xml:space="preserve"> PAGEREF _Toc144643694 \h </w:instrText>
        </w:r>
        <w:r>
          <w:rPr>
            <w:noProof/>
            <w:webHidden/>
          </w:rPr>
        </w:r>
        <w:r>
          <w:rPr>
            <w:noProof/>
            <w:webHidden/>
          </w:rPr>
          <w:fldChar w:fldCharType="separate"/>
        </w:r>
        <w:r>
          <w:rPr>
            <w:noProof/>
            <w:webHidden/>
          </w:rPr>
          <w:t>54</w:t>
        </w:r>
        <w:r>
          <w:rPr>
            <w:noProof/>
            <w:webHidden/>
          </w:rPr>
          <w:fldChar w:fldCharType="end"/>
        </w:r>
      </w:hyperlink>
    </w:p>
    <w:p w14:paraId="3D0F65B9" w14:textId="67784481"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5" w:history="1">
        <w:r w:rsidRPr="008C026F">
          <w:rPr>
            <w:rStyle w:val="Hyperlink"/>
            <w:noProof/>
          </w:rPr>
          <w:t>Hình 4.14 Các thuộc tính cơ bản của người chơi</w:t>
        </w:r>
        <w:r>
          <w:rPr>
            <w:noProof/>
            <w:webHidden/>
          </w:rPr>
          <w:tab/>
        </w:r>
        <w:r>
          <w:rPr>
            <w:noProof/>
            <w:webHidden/>
          </w:rPr>
          <w:fldChar w:fldCharType="begin"/>
        </w:r>
        <w:r>
          <w:rPr>
            <w:noProof/>
            <w:webHidden/>
          </w:rPr>
          <w:instrText xml:space="preserve"> PAGEREF _Toc144643695 \h </w:instrText>
        </w:r>
        <w:r>
          <w:rPr>
            <w:noProof/>
            <w:webHidden/>
          </w:rPr>
        </w:r>
        <w:r>
          <w:rPr>
            <w:noProof/>
            <w:webHidden/>
          </w:rPr>
          <w:fldChar w:fldCharType="separate"/>
        </w:r>
        <w:r>
          <w:rPr>
            <w:noProof/>
            <w:webHidden/>
          </w:rPr>
          <w:t>54</w:t>
        </w:r>
        <w:r>
          <w:rPr>
            <w:noProof/>
            <w:webHidden/>
          </w:rPr>
          <w:fldChar w:fldCharType="end"/>
        </w:r>
      </w:hyperlink>
    </w:p>
    <w:p w14:paraId="12BE422D" w14:textId="069F98CB"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6" w:history="1">
        <w:r w:rsidRPr="008C026F">
          <w:rPr>
            <w:rStyle w:val="Hyperlink"/>
            <w:noProof/>
          </w:rPr>
          <w:t>Hình 4.15 BehaviorTree của Defender map1</w:t>
        </w:r>
        <w:r>
          <w:rPr>
            <w:noProof/>
            <w:webHidden/>
          </w:rPr>
          <w:tab/>
        </w:r>
        <w:r>
          <w:rPr>
            <w:noProof/>
            <w:webHidden/>
          </w:rPr>
          <w:fldChar w:fldCharType="begin"/>
        </w:r>
        <w:r>
          <w:rPr>
            <w:noProof/>
            <w:webHidden/>
          </w:rPr>
          <w:instrText xml:space="preserve"> PAGEREF _Toc144643696 \h </w:instrText>
        </w:r>
        <w:r>
          <w:rPr>
            <w:noProof/>
            <w:webHidden/>
          </w:rPr>
        </w:r>
        <w:r>
          <w:rPr>
            <w:noProof/>
            <w:webHidden/>
          </w:rPr>
          <w:fldChar w:fldCharType="separate"/>
        </w:r>
        <w:r>
          <w:rPr>
            <w:noProof/>
            <w:webHidden/>
          </w:rPr>
          <w:t>55</w:t>
        </w:r>
        <w:r>
          <w:rPr>
            <w:noProof/>
            <w:webHidden/>
          </w:rPr>
          <w:fldChar w:fldCharType="end"/>
        </w:r>
      </w:hyperlink>
    </w:p>
    <w:p w14:paraId="27FD80BB" w14:textId="338C7C33"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7" w:history="1">
        <w:r w:rsidRPr="008C026F">
          <w:rPr>
            <w:rStyle w:val="Hyperlink"/>
            <w:noProof/>
          </w:rPr>
          <w:t>Hình 4.16 Hàm xử lý Sight của Defender trong ngữ cảnh đơn (hình trên) và</w:t>
        </w:r>
        <w:r>
          <w:rPr>
            <w:noProof/>
            <w:webHidden/>
          </w:rPr>
          <w:tab/>
        </w:r>
        <w:r>
          <w:rPr>
            <w:noProof/>
            <w:webHidden/>
          </w:rPr>
          <w:fldChar w:fldCharType="begin"/>
        </w:r>
        <w:r>
          <w:rPr>
            <w:noProof/>
            <w:webHidden/>
          </w:rPr>
          <w:instrText xml:space="preserve"> PAGEREF _Toc144643697 \h </w:instrText>
        </w:r>
        <w:r>
          <w:rPr>
            <w:noProof/>
            <w:webHidden/>
          </w:rPr>
        </w:r>
        <w:r>
          <w:rPr>
            <w:noProof/>
            <w:webHidden/>
          </w:rPr>
          <w:fldChar w:fldCharType="separate"/>
        </w:r>
        <w:r>
          <w:rPr>
            <w:noProof/>
            <w:webHidden/>
          </w:rPr>
          <w:t>56</w:t>
        </w:r>
        <w:r>
          <w:rPr>
            <w:noProof/>
            <w:webHidden/>
          </w:rPr>
          <w:fldChar w:fldCharType="end"/>
        </w:r>
      </w:hyperlink>
    </w:p>
    <w:p w14:paraId="43404B3E" w14:textId="6E63B13E"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8" w:history="1">
        <w:r w:rsidRPr="008C026F">
          <w:rPr>
            <w:rStyle w:val="Hyperlink"/>
            <w:noProof/>
          </w:rPr>
          <w:t>Hình 4.17 Mê cung cho map1</w:t>
        </w:r>
        <w:r>
          <w:rPr>
            <w:noProof/>
            <w:webHidden/>
          </w:rPr>
          <w:tab/>
        </w:r>
        <w:r>
          <w:rPr>
            <w:noProof/>
            <w:webHidden/>
          </w:rPr>
          <w:fldChar w:fldCharType="begin"/>
        </w:r>
        <w:r>
          <w:rPr>
            <w:noProof/>
            <w:webHidden/>
          </w:rPr>
          <w:instrText xml:space="preserve"> PAGEREF _Toc144643698 \h </w:instrText>
        </w:r>
        <w:r>
          <w:rPr>
            <w:noProof/>
            <w:webHidden/>
          </w:rPr>
        </w:r>
        <w:r>
          <w:rPr>
            <w:noProof/>
            <w:webHidden/>
          </w:rPr>
          <w:fldChar w:fldCharType="separate"/>
        </w:r>
        <w:r>
          <w:rPr>
            <w:noProof/>
            <w:webHidden/>
          </w:rPr>
          <w:t>57</w:t>
        </w:r>
        <w:r>
          <w:rPr>
            <w:noProof/>
            <w:webHidden/>
          </w:rPr>
          <w:fldChar w:fldCharType="end"/>
        </w:r>
      </w:hyperlink>
    </w:p>
    <w:p w14:paraId="1493640A" w14:textId="21F57347"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699" w:history="1">
        <w:r w:rsidRPr="008C026F">
          <w:rPr>
            <w:rStyle w:val="Hyperlink"/>
            <w:noProof/>
          </w:rPr>
          <w:t>Hình 4.18 Nhà trú ẩn giúp phục hồi Oxygen và tránh bị tấn công</w:t>
        </w:r>
        <w:r>
          <w:rPr>
            <w:noProof/>
            <w:webHidden/>
          </w:rPr>
          <w:tab/>
        </w:r>
        <w:r>
          <w:rPr>
            <w:noProof/>
            <w:webHidden/>
          </w:rPr>
          <w:fldChar w:fldCharType="begin"/>
        </w:r>
        <w:r>
          <w:rPr>
            <w:noProof/>
            <w:webHidden/>
          </w:rPr>
          <w:instrText xml:space="preserve"> PAGEREF _Toc144643699 \h </w:instrText>
        </w:r>
        <w:r>
          <w:rPr>
            <w:noProof/>
            <w:webHidden/>
          </w:rPr>
        </w:r>
        <w:r>
          <w:rPr>
            <w:noProof/>
            <w:webHidden/>
          </w:rPr>
          <w:fldChar w:fldCharType="separate"/>
        </w:r>
        <w:r>
          <w:rPr>
            <w:noProof/>
            <w:webHidden/>
          </w:rPr>
          <w:t>58</w:t>
        </w:r>
        <w:r>
          <w:rPr>
            <w:noProof/>
            <w:webHidden/>
          </w:rPr>
          <w:fldChar w:fldCharType="end"/>
        </w:r>
      </w:hyperlink>
    </w:p>
    <w:p w14:paraId="7571974A" w14:textId="01305ED6"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700" w:history="1">
        <w:r w:rsidRPr="008C026F">
          <w:rPr>
            <w:rStyle w:val="Hyperlink"/>
            <w:noProof/>
          </w:rPr>
          <w:t>Hình 4.19 Các slot của DataAsset</w:t>
        </w:r>
        <w:r>
          <w:rPr>
            <w:noProof/>
            <w:webHidden/>
          </w:rPr>
          <w:tab/>
        </w:r>
        <w:r>
          <w:rPr>
            <w:noProof/>
            <w:webHidden/>
          </w:rPr>
          <w:fldChar w:fldCharType="begin"/>
        </w:r>
        <w:r>
          <w:rPr>
            <w:noProof/>
            <w:webHidden/>
          </w:rPr>
          <w:instrText xml:space="preserve"> PAGEREF _Toc144643700 \h </w:instrText>
        </w:r>
        <w:r>
          <w:rPr>
            <w:noProof/>
            <w:webHidden/>
          </w:rPr>
        </w:r>
        <w:r>
          <w:rPr>
            <w:noProof/>
            <w:webHidden/>
          </w:rPr>
          <w:fldChar w:fldCharType="separate"/>
        </w:r>
        <w:r>
          <w:rPr>
            <w:noProof/>
            <w:webHidden/>
          </w:rPr>
          <w:t>58</w:t>
        </w:r>
        <w:r>
          <w:rPr>
            <w:noProof/>
            <w:webHidden/>
          </w:rPr>
          <w:fldChar w:fldCharType="end"/>
        </w:r>
      </w:hyperlink>
    </w:p>
    <w:p w14:paraId="21C5F2E9" w14:textId="2E8F04CA"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701" w:history="1">
        <w:r w:rsidRPr="008C026F">
          <w:rPr>
            <w:rStyle w:val="Hyperlink"/>
            <w:noProof/>
          </w:rPr>
          <w:t>Hình 4.20 Hàm sử dụng SmartObject của AI</w:t>
        </w:r>
        <w:r>
          <w:rPr>
            <w:noProof/>
            <w:webHidden/>
          </w:rPr>
          <w:tab/>
        </w:r>
        <w:r>
          <w:rPr>
            <w:noProof/>
            <w:webHidden/>
          </w:rPr>
          <w:fldChar w:fldCharType="begin"/>
        </w:r>
        <w:r>
          <w:rPr>
            <w:noProof/>
            <w:webHidden/>
          </w:rPr>
          <w:instrText xml:space="preserve"> PAGEREF _Toc144643701 \h </w:instrText>
        </w:r>
        <w:r>
          <w:rPr>
            <w:noProof/>
            <w:webHidden/>
          </w:rPr>
        </w:r>
        <w:r>
          <w:rPr>
            <w:noProof/>
            <w:webHidden/>
          </w:rPr>
          <w:fldChar w:fldCharType="separate"/>
        </w:r>
        <w:r>
          <w:rPr>
            <w:noProof/>
            <w:webHidden/>
          </w:rPr>
          <w:t>59</w:t>
        </w:r>
        <w:r>
          <w:rPr>
            <w:noProof/>
            <w:webHidden/>
          </w:rPr>
          <w:fldChar w:fldCharType="end"/>
        </w:r>
      </w:hyperlink>
    </w:p>
    <w:p w14:paraId="4204A664" w14:textId="69BC5D8C"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702" w:history="1">
        <w:r w:rsidRPr="008C026F">
          <w:rPr>
            <w:rStyle w:val="Hyperlink"/>
            <w:noProof/>
          </w:rPr>
          <w:t>Hình 4.21 Hàm tìm kiếm các slot của SmartObject</w:t>
        </w:r>
        <w:r>
          <w:rPr>
            <w:noProof/>
            <w:webHidden/>
          </w:rPr>
          <w:tab/>
        </w:r>
        <w:r>
          <w:rPr>
            <w:noProof/>
            <w:webHidden/>
          </w:rPr>
          <w:fldChar w:fldCharType="begin"/>
        </w:r>
        <w:r>
          <w:rPr>
            <w:noProof/>
            <w:webHidden/>
          </w:rPr>
          <w:instrText xml:space="preserve"> PAGEREF _Toc144643702 \h </w:instrText>
        </w:r>
        <w:r>
          <w:rPr>
            <w:noProof/>
            <w:webHidden/>
          </w:rPr>
        </w:r>
        <w:r>
          <w:rPr>
            <w:noProof/>
            <w:webHidden/>
          </w:rPr>
          <w:fldChar w:fldCharType="separate"/>
        </w:r>
        <w:r>
          <w:rPr>
            <w:noProof/>
            <w:webHidden/>
          </w:rPr>
          <w:t>59</w:t>
        </w:r>
        <w:r>
          <w:rPr>
            <w:noProof/>
            <w:webHidden/>
          </w:rPr>
          <w:fldChar w:fldCharType="end"/>
        </w:r>
      </w:hyperlink>
    </w:p>
    <w:p w14:paraId="47702AB0" w14:textId="18FE65EE"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703" w:history="1">
        <w:r w:rsidRPr="008C026F">
          <w:rPr>
            <w:rStyle w:val="Hyperlink"/>
            <w:noProof/>
          </w:rPr>
          <w:t>Hình 4.22 Cổng mục tiêu của map1</w:t>
        </w:r>
        <w:r>
          <w:rPr>
            <w:noProof/>
            <w:webHidden/>
          </w:rPr>
          <w:tab/>
        </w:r>
        <w:r>
          <w:rPr>
            <w:noProof/>
            <w:webHidden/>
          </w:rPr>
          <w:fldChar w:fldCharType="begin"/>
        </w:r>
        <w:r>
          <w:rPr>
            <w:noProof/>
            <w:webHidden/>
          </w:rPr>
          <w:instrText xml:space="preserve"> PAGEREF _Toc144643703 \h </w:instrText>
        </w:r>
        <w:r>
          <w:rPr>
            <w:noProof/>
            <w:webHidden/>
          </w:rPr>
        </w:r>
        <w:r>
          <w:rPr>
            <w:noProof/>
            <w:webHidden/>
          </w:rPr>
          <w:fldChar w:fldCharType="separate"/>
        </w:r>
        <w:r>
          <w:rPr>
            <w:noProof/>
            <w:webHidden/>
          </w:rPr>
          <w:t>59</w:t>
        </w:r>
        <w:r>
          <w:rPr>
            <w:noProof/>
            <w:webHidden/>
          </w:rPr>
          <w:fldChar w:fldCharType="end"/>
        </w:r>
      </w:hyperlink>
    </w:p>
    <w:p w14:paraId="35226C0B" w14:textId="23AD785F"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704" w:history="1">
        <w:r w:rsidRPr="008C026F">
          <w:rPr>
            <w:rStyle w:val="Hyperlink"/>
            <w:noProof/>
          </w:rPr>
          <w:t>Hình 4.23 Hàm tương tác với mục tiêu map1</w:t>
        </w:r>
        <w:r>
          <w:rPr>
            <w:noProof/>
            <w:webHidden/>
          </w:rPr>
          <w:tab/>
        </w:r>
        <w:r>
          <w:rPr>
            <w:noProof/>
            <w:webHidden/>
          </w:rPr>
          <w:fldChar w:fldCharType="begin"/>
        </w:r>
        <w:r>
          <w:rPr>
            <w:noProof/>
            <w:webHidden/>
          </w:rPr>
          <w:instrText xml:space="preserve"> PAGEREF _Toc144643704 \h </w:instrText>
        </w:r>
        <w:r>
          <w:rPr>
            <w:noProof/>
            <w:webHidden/>
          </w:rPr>
        </w:r>
        <w:r>
          <w:rPr>
            <w:noProof/>
            <w:webHidden/>
          </w:rPr>
          <w:fldChar w:fldCharType="separate"/>
        </w:r>
        <w:r>
          <w:rPr>
            <w:noProof/>
            <w:webHidden/>
          </w:rPr>
          <w:t>60</w:t>
        </w:r>
        <w:r>
          <w:rPr>
            <w:noProof/>
            <w:webHidden/>
          </w:rPr>
          <w:fldChar w:fldCharType="end"/>
        </w:r>
      </w:hyperlink>
    </w:p>
    <w:p w14:paraId="76C92019" w14:textId="3FF3BB49" w:rsidR="007974FF" w:rsidRDefault="00180689"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3" w:name="_Toc144644833"/>
      <w:r>
        <w:lastRenderedPageBreak/>
        <w:t xml:space="preserve">DANH MỤC </w:t>
      </w:r>
      <w:r>
        <w:rPr>
          <w:lang w:val="en-US"/>
        </w:rPr>
        <w:t>BẢNG BIỂU</w:t>
      </w:r>
      <w:bookmarkEnd w:id="3"/>
    </w:p>
    <w:p w14:paraId="31486AA7" w14:textId="18BDD84F" w:rsidR="00C7493E" w:rsidRDefault="00F771D0">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44643705" w:history="1">
        <w:r w:rsidR="00C7493E" w:rsidRPr="00EB49C2">
          <w:rPr>
            <w:rStyle w:val="Hyperlink"/>
            <w:noProof/>
          </w:rPr>
          <w:t>Bảng 2.1 Các thành phần giao diện</w:t>
        </w:r>
        <w:r w:rsidR="00C7493E">
          <w:rPr>
            <w:noProof/>
            <w:webHidden/>
          </w:rPr>
          <w:tab/>
        </w:r>
        <w:r w:rsidR="00C7493E">
          <w:rPr>
            <w:noProof/>
            <w:webHidden/>
          </w:rPr>
          <w:fldChar w:fldCharType="begin"/>
        </w:r>
        <w:r w:rsidR="00C7493E">
          <w:rPr>
            <w:noProof/>
            <w:webHidden/>
          </w:rPr>
          <w:instrText xml:space="preserve"> PAGEREF _Toc144643705 \h </w:instrText>
        </w:r>
        <w:r w:rsidR="00C7493E">
          <w:rPr>
            <w:noProof/>
            <w:webHidden/>
          </w:rPr>
        </w:r>
        <w:r w:rsidR="00C7493E">
          <w:rPr>
            <w:noProof/>
            <w:webHidden/>
          </w:rPr>
          <w:fldChar w:fldCharType="separate"/>
        </w:r>
        <w:r w:rsidR="00C7493E">
          <w:rPr>
            <w:noProof/>
            <w:webHidden/>
          </w:rPr>
          <w:t>15</w:t>
        </w:r>
        <w:r w:rsidR="00C7493E">
          <w:rPr>
            <w:noProof/>
            <w:webHidden/>
          </w:rPr>
          <w:fldChar w:fldCharType="end"/>
        </w:r>
      </w:hyperlink>
    </w:p>
    <w:p w14:paraId="42306581" w14:textId="706A5950" w:rsidR="00C7493E" w:rsidRDefault="00C7493E">
      <w:pPr>
        <w:pStyle w:val="TableofFigures"/>
        <w:tabs>
          <w:tab w:val="right" w:leader="dot" w:pos="8777"/>
        </w:tabs>
        <w:rPr>
          <w:rFonts w:asciiTheme="minorHAnsi" w:eastAsiaTheme="minorEastAsia" w:hAnsiTheme="minorHAnsi"/>
          <w:noProof/>
          <w:sz w:val="22"/>
          <w:szCs w:val="22"/>
          <w:lang w:eastAsia="zh-CN"/>
        </w:rPr>
      </w:pPr>
      <w:hyperlink w:anchor="_Toc144643706" w:history="1">
        <w:r w:rsidRPr="00EB49C2">
          <w:rPr>
            <w:rStyle w:val="Hyperlink"/>
            <w:noProof/>
          </w:rPr>
          <w:t>Bảng 3.1 Đặc tả use case</w:t>
        </w:r>
        <w:r>
          <w:rPr>
            <w:noProof/>
            <w:webHidden/>
          </w:rPr>
          <w:tab/>
        </w:r>
        <w:r>
          <w:rPr>
            <w:noProof/>
            <w:webHidden/>
          </w:rPr>
          <w:fldChar w:fldCharType="begin"/>
        </w:r>
        <w:r>
          <w:rPr>
            <w:noProof/>
            <w:webHidden/>
          </w:rPr>
          <w:instrText xml:space="preserve"> PAGEREF _Toc144643706 \h </w:instrText>
        </w:r>
        <w:r>
          <w:rPr>
            <w:noProof/>
            <w:webHidden/>
          </w:rPr>
        </w:r>
        <w:r>
          <w:rPr>
            <w:noProof/>
            <w:webHidden/>
          </w:rPr>
          <w:fldChar w:fldCharType="separate"/>
        </w:r>
        <w:r>
          <w:rPr>
            <w:noProof/>
            <w:webHidden/>
          </w:rPr>
          <w:t>27</w:t>
        </w:r>
        <w:r>
          <w:rPr>
            <w:noProof/>
            <w:webHidden/>
          </w:rPr>
          <w:fldChar w:fldCharType="end"/>
        </w:r>
      </w:hyperlink>
    </w:p>
    <w:p w14:paraId="648BFE6B" w14:textId="613E6227" w:rsidR="007974FF" w:rsidRDefault="00F771D0" w:rsidP="00F771D0">
      <w:pPr>
        <w:tabs>
          <w:tab w:val="left" w:pos="6137"/>
        </w:tabs>
        <w:spacing w:after="200" w:line="276" w:lineRule="auto"/>
        <w:rPr>
          <w:b/>
          <w:sz w:val="32"/>
          <w:szCs w:val="32"/>
          <w:lang w:val="vi-VN"/>
        </w:rPr>
      </w:pPr>
      <w:r>
        <w:rPr>
          <w:b/>
          <w:sz w:val="32"/>
          <w:szCs w:val="32"/>
          <w:lang w:val="vi-VN"/>
        </w:rPr>
        <w:fldChar w:fldCharType="end"/>
      </w:r>
      <w:r>
        <w:rPr>
          <w:b/>
          <w:sz w:val="32"/>
          <w:szCs w:val="32"/>
          <w:lang w:val="vi-VN"/>
        </w:rPr>
        <w:tab/>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4" w:name="_Toc144644834"/>
      <w:r>
        <w:lastRenderedPageBreak/>
        <w:t>DANH MỤC CÁC CHỮ VIẾT TẮT</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3"/>
        <w:gridCol w:w="5944"/>
      </w:tblGrid>
      <w:tr w:rsidR="00E4595C" w:rsidRPr="00E357F4" w14:paraId="592A3068" w14:textId="77777777" w:rsidTr="00E4595C">
        <w:tc>
          <w:tcPr>
            <w:tcW w:w="2843" w:type="dxa"/>
          </w:tcPr>
          <w:p w14:paraId="312772BD" w14:textId="77777777" w:rsidR="00E4595C" w:rsidRPr="002D6764" w:rsidRDefault="00E4595C" w:rsidP="00E4595C">
            <w:pPr>
              <w:spacing w:line="360" w:lineRule="auto"/>
              <w:rPr>
                <w:sz w:val="26"/>
                <w:szCs w:val="26"/>
              </w:rPr>
            </w:pPr>
            <w:r w:rsidRPr="006A352A">
              <w:rPr>
                <w:sz w:val="26"/>
                <w:szCs w:val="26"/>
              </w:rPr>
              <w:t>AI</w:t>
            </w:r>
          </w:p>
        </w:tc>
        <w:tc>
          <w:tcPr>
            <w:tcW w:w="5944" w:type="dxa"/>
          </w:tcPr>
          <w:p w14:paraId="51698BEF" w14:textId="77777777" w:rsidR="00E4595C" w:rsidRPr="002D6764" w:rsidRDefault="00E4595C" w:rsidP="00E4595C">
            <w:pPr>
              <w:spacing w:line="360" w:lineRule="auto"/>
              <w:rPr>
                <w:sz w:val="26"/>
                <w:szCs w:val="26"/>
              </w:rPr>
            </w:pPr>
            <w:r w:rsidRPr="006A352A">
              <w:rPr>
                <w:rStyle w:val="NidungvnbnChar"/>
              </w:rPr>
              <w:t>Artificial Intelligence</w:t>
            </w:r>
          </w:p>
        </w:tc>
      </w:tr>
      <w:tr w:rsidR="00E4595C" w:rsidRPr="00E357F4" w14:paraId="7C7F0E2B" w14:textId="77777777" w:rsidTr="00E4595C">
        <w:tc>
          <w:tcPr>
            <w:tcW w:w="2843" w:type="dxa"/>
          </w:tcPr>
          <w:p w14:paraId="428FE4CA" w14:textId="77777777" w:rsidR="00E4595C" w:rsidRPr="002D6764" w:rsidRDefault="00E4595C" w:rsidP="00E4595C">
            <w:pPr>
              <w:spacing w:line="360" w:lineRule="auto"/>
              <w:rPr>
                <w:sz w:val="26"/>
                <w:szCs w:val="26"/>
              </w:rPr>
            </w:pPr>
            <w:r w:rsidRPr="006A352A">
              <w:rPr>
                <w:sz w:val="26"/>
                <w:szCs w:val="26"/>
              </w:rPr>
              <w:t>AR</w:t>
            </w:r>
          </w:p>
        </w:tc>
        <w:tc>
          <w:tcPr>
            <w:tcW w:w="5944" w:type="dxa"/>
          </w:tcPr>
          <w:p w14:paraId="2548FF83" w14:textId="77777777" w:rsidR="00E4595C" w:rsidRPr="002D6764" w:rsidRDefault="00E4595C" w:rsidP="00E4595C">
            <w:pPr>
              <w:spacing w:line="360" w:lineRule="auto"/>
              <w:rPr>
                <w:sz w:val="26"/>
                <w:szCs w:val="26"/>
              </w:rPr>
            </w:pPr>
            <w:r w:rsidRPr="006A352A">
              <w:rPr>
                <w:sz w:val="26"/>
                <w:szCs w:val="26"/>
              </w:rPr>
              <w:t>Augmented Reality</w:t>
            </w:r>
          </w:p>
        </w:tc>
      </w:tr>
      <w:tr w:rsidR="00E4595C" w:rsidRPr="00E357F4" w14:paraId="056BA79F" w14:textId="77777777" w:rsidTr="00E4595C">
        <w:tc>
          <w:tcPr>
            <w:tcW w:w="2843" w:type="dxa"/>
          </w:tcPr>
          <w:p w14:paraId="314F6FB3" w14:textId="77777777" w:rsidR="00E4595C" w:rsidRPr="005530F2" w:rsidRDefault="00E4595C" w:rsidP="00E4595C">
            <w:pPr>
              <w:spacing w:line="360" w:lineRule="auto"/>
              <w:rPr>
                <w:sz w:val="26"/>
                <w:szCs w:val="26"/>
                <w:lang w:val="vi-VN"/>
              </w:rPr>
            </w:pPr>
            <w:r w:rsidRPr="006A352A">
              <w:rPr>
                <w:sz w:val="26"/>
                <w:szCs w:val="26"/>
              </w:rPr>
              <w:t>BIM</w:t>
            </w:r>
          </w:p>
        </w:tc>
        <w:tc>
          <w:tcPr>
            <w:tcW w:w="5944" w:type="dxa"/>
          </w:tcPr>
          <w:p w14:paraId="4F7CE50B" w14:textId="77777777" w:rsidR="00E4595C" w:rsidRPr="00DB2364" w:rsidRDefault="00E4595C" w:rsidP="00E4595C">
            <w:pPr>
              <w:spacing w:line="360" w:lineRule="auto"/>
              <w:rPr>
                <w:sz w:val="26"/>
                <w:szCs w:val="26"/>
                <w:lang w:val="vi-VN"/>
              </w:rPr>
            </w:pPr>
            <w:r w:rsidRPr="006A352A">
              <w:rPr>
                <w:sz w:val="26"/>
                <w:szCs w:val="26"/>
              </w:rPr>
              <w:t>Building Information Modeling</w:t>
            </w:r>
          </w:p>
        </w:tc>
      </w:tr>
      <w:tr w:rsidR="00E4595C" w:rsidRPr="00E357F4" w14:paraId="462656D7" w14:textId="77777777" w:rsidTr="00E4595C">
        <w:tc>
          <w:tcPr>
            <w:tcW w:w="2843" w:type="dxa"/>
          </w:tcPr>
          <w:p w14:paraId="0E0A4353" w14:textId="77777777" w:rsidR="00E4595C" w:rsidRPr="00C91212" w:rsidRDefault="00E4595C" w:rsidP="00E4595C">
            <w:pPr>
              <w:spacing w:line="360" w:lineRule="auto"/>
              <w:rPr>
                <w:sz w:val="26"/>
                <w:szCs w:val="26"/>
              </w:rPr>
            </w:pPr>
            <w:r w:rsidRPr="006A352A">
              <w:rPr>
                <w:sz w:val="26"/>
                <w:szCs w:val="26"/>
              </w:rPr>
              <w:t>CAD</w:t>
            </w:r>
          </w:p>
        </w:tc>
        <w:tc>
          <w:tcPr>
            <w:tcW w:w="5944" w:type="dxa"/>
          </w:tcPr>
          <w:p w14:paraId="3AC58259" w14:textId="77777777" w:rsidR="00E4595C" w:rsidRPr="00C91212" w:rsidRDefault="00E4595C" w:rsidP="00E4595C">
            <w:pPr>
              <w:spacing w:line="360" w:lineRule="auto"/>
              <w:rPr>
                <w:sz w:val="26"/>
                <w:szCs w:val="26"/>
              </w:rPr>
            </w:pPr>
            <w:r w:rsidRPr="006A352A">
              <w:rPr>
                <w:sz w:val="26"/>
                <w:szCs w:val="26"/>
              </w:rPr>
              <w:t>Computer-Aided Drawing</w:t>
            </w:r>
          </w:p>
        </w:tc>
      </w:tr>
      <w:tr w:rsidR="00E4595C" w:rsidRPr="00E357F4" w14:paraId="773ADA25" w14:textId="77777777" w:rsidTr="00E4595C">
        <w:tc>
          <w:tcPr>
            <w:tcW w:w="2843" w:type="dxa"/>
          </w:tcPr>
          <w:p w14:paraId="47DE4D06" w14:textId="77777777" w:rsidR="00E4595C" w:rsidRPr="002D6764" w:rsidRDefault="00E4595C" w:rsidP="00E4595C">
            <w:pPr>
              <w:spacing w:line="360" w:lineRule="auto"/>
              <w:rPr>
                <w:sz w:val="26"/>
                <w:szCs w:val="26"/>
              </w:rPr>
            </w:pPr>
            <w:r w:rsidRPr="006A352A">
              <w:rPr>
                <w:sz w:val="26"/>
                <w:szCs w:val="26"/>
              </w:rPr>
              <w:t>E2E</w:t>
            </w:r>
          </w:p>
        </w:tc>
        <w:tc>
          <w:tcPr>
            <w:tcW w:w="5944" w:type="dxa"/>
          </w:tcPr>
          <w:p w14:paraId="363DADA1" w14:textId="77777777" w:rsidR="00E4595C" w:rsidRPr="002D6764" w:rsidRDefault="00E4595C" w:rsidP="00E4595C">
            <w:pPr>
              <w:spacing w:line="360" w:lineRule="auto"/>
              <w:rPr>
                <w:sz w:val="26"/>
                <w:szCs w:val="26"/>
              </w:rPr>
            </w:pPr>
            <w:r w:rsidRPr="006A352A">
              <w:rPr>
                <w:sz w:val="26"/>
                <w:szCs w:val="26"/>
              </w:rPr>
              <w:t>End to End</w:t>
            </w:r>
          </w:p>
        </w:tc>
      </w:tr>
      <w:tr w:rsidR="00E4595C" w:rsidRPr="00E357F4" w14:paraId="69CC5E90" w14:textId="77777777" w:rsidTr="00E4595C">
        <w:tc>
          <w:tcPr>
            <w:tcW w:w="2843" w:type="dxa"/>
          </w:tcPr>
          <w:p w14:paraId="27CFA36C" w14:textId="77777777" w:rsidR="00E4595C" w:rsidRDefault="00E4595C" w:rsidP="00E4595C">
            <w:pPr>
              <w:spacing w:line="360" w:lineRule="auto"/>
              <w:rPr>
                <w:sz w:val="26"/>
                <w:szCs w:val="26"/>
              </w:rPr>
            </w:pPr>
            <w:r w:rsidRPr="006A352A">
              <w:rPr>
                <w:sz w:val="26"/>
                <w:szCs w:val="26"/>
              </w:rPr>
              <w:t>MR</w:t>
            </w:r>
          </w:p>
        </w:tc>
        <w:tc>
          <w:tcPr>
            <w:tcW w:w="5944" w:type="dxa"/>
          </w:tcPr>
          <w:p w14:paraId="63BD21F3" w14:textId="77777777" w:rsidR="00E4595C" w:rsidRPr="00D013C2" w:rsidRDefault="00E4595C" w:rsidP="00E4595C">
            <w:pPr>
              <w:spacing w:line="360" w:lineRule="auto"/>
              <w:rPr>
                <w:sz w:val="26"/>
                <w:szCs w:val="26"/>
                <w:lang w:val="vi-VN"/>
              </w:rPr>
            </w:pPr>
            <w:r w:rsidRPr="006A352A">
              <w:rPr>
                <w:sz w:val="26"/>
                <w:szCs w:val="26"/>
              </w:rPr>
              <w:t>Mixed Reality</w:t>
            </w:r>
          </w:p>
        </w:tc>
      </w:tr>
      <w:tr w:rsidR="00E4595C" w:rsidRPr="00E357F4" w14:paraId="1DEB10E0" w14:textId="77777777" w:rsidTr="00E4595C">
        <w:tc>
          <w:tcPr>
            <w:tcW w:w="2843" w:type="dxa"/>
          </w:tcPr>
          <w:p w14:paraId="60549ABE" w14:textId="77777777" w:rsidR="00E4595C" w:rsidRPr="002D6764" w:rsidRDefault="00E4595C" w:rsidP="00E4595C">
            <w:pPr>
              <w:spacing w:line="360" w:lineRule="auto"/>
              <w:rPr>
                <w:sz w:val="26"/>
                <w:szCs w:val="26"/>
              </w:rPr>
            </w:pPr>
            <w:r w:rsidRPr="006A352A">
              <w:rPr>
                <w:sz w:val="26"/>
                <w:szCs w:val="26"/>
              </w:rPr>
              <w:t>PC</w:t>
            </w:r>
          </w:p>
        </w:tc>
        <w:tc>
          <w:tcPr>
            <w:tcW w:w="5944" w:type="dxa"/>
          </w:tcPr>
          <w:p w14:paraId="28C16276" w14:textId="77777777" w:rsidR="00E4595C" w:rsidRPr="002D6764" w:rsidRDefault="00E4595C" w:rsidP="00E4595C">
            <w:pPr>
              <w:spacing w:line="360" w:lineRule="auto"/>
              <w:rPr>
                <w:sz w:val="26"/>
                <w:szCs w:val="26"/>
              </w:rPr>
            </w:pPr>
            <w:r w:rsidRPr="006A352A">
              <w:rPr>
                <w:sz w:val="26"/>
                <w:szCs w:val="26"/>
              </w:rPr>
              <w:t>Personal Computer</w:t>
            </w:r>
          </w:p>
        </w:tc>
      </w:tr>
      <w:tr w:rsidR="00E4595C" w:rsidRPr="00E357F4" w14:paraId="251EC0E1" w14:textId="77777777" w:rsidTr="00E4595C">
        <w:tc>
          <w:tcPr>
            <w:tcW w:w="2843" w:type="dxa"/>
          </w:tcPr>
          <w:p w14:paraId="5DF32A34" w14:textId="77777777" w:rsidR="00E4595C" w:rsidRPr="00DB2364" w:rsidRDefault="00E4595C" w:rsidP="00E4595C">
            <w:pPr>
              <w:spacing w:line="360" w:lineRule="auto"/>
              <w:rPr>
                <w:sz w:val="26"/>
                <w:szCs w:val="26"/>
              </w:rPr>
            </w:pPr>
            <w:r w:rsidRPr="006A352A">
              <w:rPr>
                <w:sz w:val="26"/>
                <w:szCs w:val="26"/>
              </w:rPr>
              <w:t>UE</w:t>
            </w:r>
          </w:p>
        </w:tc>
        <w:tc>
          <w:tcPr>
            <w:tcW w:w="5944" w:type="dxa"/>
          </w:tcPr>
          <w:p w14:paraId="54A6FC02" w14:textId="77777777" w:rsidR="00E4595C" w:rsidRPr="00E357F4" w:rsidRDefault="00E4595C" w:rsidP="00E4595C">
            <w:pPr>
              <w:spacing w:line="360" w:lineRule="auto"/>
              <w:rPr>
                <w:sz w:val="26"/>
                <w:szCs w:val="26"/>
                <w:lang w:val="vi-VN"/>
              </w:rPr>
            </w:pPr>
            <w:r w:rsidRPr="006A352A">
              <w:rPr>
                <w:sz w:val="26"/>
                <w:szCs w:val="26"/>
              </w:rPr>
              <w:t>Unreal Engine</w:t>
            </w:r>
          </w:p>
        </w:tc>
      </w:tr>
      <w:tr w:rsidR="00E4595C" w:rsidRPr="00E357F4" w14:paraId="7ABAD728" w14:textId="77777777" w:rsidTr="00E4595C">
        <w:tc>
          <w:tcPr>
            <w:tcW w:w="2843" w:type="dxa"/>
          </w:tcPr>
          <w:p w14:paraId="27DA3DA6" w14:textId="77777777" w:rsidR="00E4595C" w:rsidRPr="00D013C2" w:rsidRDefault="00E4595C" w:rsidP="00E4595C">
            <w:pPr>
              <w:spacing w:line="360" w:lineRule="auto"/>
              <w:rPr>
                <w:sz w:val="26"/>
                <w:szCs w:val="26"/>
              </w:rPr>
            </w:pPr>
            <w:r w:rsidRPr="006A352A">
              <w:rPr>
                <w:sz w:val="26"/>
                <w:szCs w:val="26"/>
              </w:rPr>
              <w:t>VR</w:t>
            </w:r>
          </w:p>
        </w:tc>
        <w:tc>
          <w:tcPr>
            <w:tcW w:w="5944" w:type="dxa"/>
          </w:tcPr>
          <w:p w14:paraId="7A7BCED6" w14:textId="77777777" w:rsidR="00E4595C" w:rsidRPr="00D013C2" w:rsidRDefault="00E4595C" w:rsidP="00E4595C">
            <w:pPr>
              <w:spacing w:line="360" w:lineRule="auto"/>
              <w:rPr>
                <w:sz w:val="26"/>
                <w:szCs w:val="26"/>
              </w:rPr>
            </w:pPr>
            <w:r w:rsidRPr="006A352A">
              <w:rPr>
                <w:sz w:val="26"/>
                <w:szCs w:val="26"/>
              </w:rPr>
              <w:t>Virtual Reality</w:t>
            </w:r>
          </w:p>
        </w:tc>
      </w:tr>
      <w:tr w:rsidR="00E4595C" w:rsidRPr="00E357F4" w14:paraId="0E4A4A85" w14:textId="77777777" w:rsidTr="00E4595C">
        <w:tc>
          <w:tcPr>
            <w:tcW w:w="2843" w:type="dxa"/>
          </w:tcPr>
          <w:p w14:paraId="3E3D7E99" w14:textId="63414BDB" w:rsidR="00E4595C" w:rsidRPr="006A352A" w:rsidRDefault="00E4595C" w:rsidP="00E4595C">
            <w:pPr>
              <w:spacing w:line="360" w:lineRule="auto"/>
              <w:rPr>
                <w:sz w:val="26"/>
                <w:szCs w:val="26"/>
              </w:rPr>
            </w:pPr>
            <w:r>
              <w:rPr>
                <w:sz w:val="26"/>
                <w:szCs w:val="26"/>
              </w:rPr>
              <w:t>HMI</w:t>
            </w:r>
          </w:p>
        </w:tc>
        <w:tc>
          <w:tcPr>
            <w:tcW w:w="5944" w:type="dxa"/>
          </w:tcPr>
          <w:p w14:paraId="582E9656" w14:textId="5B07EA3F" w:rsidR="00E4595C" w:rsidRPr="00E4595C" w:rsidRDefault="00E4595C" w:rsidP="00E4595C">
            <w:pPr>
              <w:spacing w:line="360" w:lineRule="auto"/>
              <w:rPr>
                <w:bCs/>
                <w:sz w:val="26"/>
                <w:szCs w:val="26"/>
              </w:rPr>
            </w:pPr>
            <w:r w:rsidRPr="00E4595C">
              <w:rPr>
                <w:bCs/>
                <w:sz w:val="26"/>
                <w:szCs w:val="26"/>
              </w:rPr>
              <w:t>Human-Machine Interface</w:t>
            </w:r>
          </w:p>
        </w:tc>
      </w:tr>
      <w:tr w:rsidR="00E4595C" w:rsidRPr="00E357F4" w14:paraId="5101EFBE" w14:textId="77777777" w:rsidTr="00E4595C">
        <w:tc>
          <w:tcPr>
            <w:tcW w:w="2843" w:type="dxa"/>
          </w:tcPr>
          <w:p w14:paraId="6CDD1DA1" w14:textId="77777777" w:rsidR="00E4595C" w:rsidRPr="002D6764" w:rsidRDefault="00E4595C" w:rsidP="00E4595C">
            <w:pPr>
              <w:spacing w:line="360" w:lineRule="auto"/>
              <w:rPr>
                <w:sz w:val="26"/>
                <w:szCs w:val="26"/>
              </w:rPr>
            </w:pPr>
            <w:r w:rsidRPr="006A352A">
              <w:rPr>
                <w:sz w:val="26"/>
                <w:szCs w:val="26"/>
              </w:rPr>
              <w:t>XR</w:t>
            </w:r>
          </w:p>
        </w:tc>
        <w:tc>
          <w:tcPr>
            <w:tcW w:w="5944" w:type="dxa"/>
          </w:tcPr>
          <w:p w14:paraId="79C68C51" w14:textId="77777777" w:rsidR="00E4595C" w:rsidRPr="002D6764" w:rsidRDefault="00E4595C" w:rsidP="00E4595C">
            <w:pPr>
              <w:spacing w:line="360" w:lineRule="auto"/>
              <w:rPr>
                <w:sz w:val="26"/>
                <w:szCs w:val="26"/>
              </w:rPr>
            </w:pPr>
            <w:r w:rsidRPr="006A352A">
              <w:rPr>
                <w:sz w:val="26"/>
                <w:szCs w:val="26"/>
              </w:rPr>
              <w:t>Extended Reality</w:t>
            </w:r>
          </w:p>
        </w:tc>
      </w:tr>
    </w:tbl>
    <w:p w14:paraId="37D74EEE" w14:textId="77777777" w:rsidR="00E4595C" w:rsidRDefault="00E4595C" w:rsidP="00E4595C">
      <w:pPr>
        <w:pStyle w:val="Nidungvnbn"/>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5" w:name="_Toc144644835"/>
      <w:r>
        <w:lastRenderedPageBreak/>
        <w:t>MỞ ĐẦU</w:t>
      </w:r>
      <w:r w:rsidRPr="00877CAB">
        <w:t xml:space="preserve"> VÀ TỔNG QUAN ĐỀ TÀI</w:t>
      </w:r>
      <w:bookmarkEnd w:id="5"/>
    </w:p>
    <w:p w14:paraId="490C7C47" w14:textId="77777777" w:rsidR="007974FF" w:rsidRDefault="00C55250">
      <w:pPr>
        <w:pStyle w:val="Heading2"/>
      </w:pPr>
      <w:bookmarkStart w:id="6" w:name="_Toc144644836"/>
      <w:r>
        <w:t>Lý do chọn đề tài</w:t>
      </w:r>
      <w:bookmarkEnd w:id="6"/>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7" w:name="_Toc144644837"/>
      <w:r>
        <w:t>Mục tiêu thực hiện đề tài</w:t>
      </w:r>
      <w:r w:rsidRPr="00877CAB">
        <w:t xml:space="preserve"> và mô tả đề tài</w:t>
      </w:r>
      <w:bookmarkEnd w:id="7"/>
    </w:p>
    <w:p w14:paraId="4566032D" w14:textId="77777777" w:rsidR="007974FF" w:rsidRPr="00877CAB" w:rsidRDefault="00C55250">
      <w:pPr>
        <w:pStyle w:val="Heading3"/>
        <w:rPr>
          <w:lang w:val="vi-VN"/>
        </w:rPr>
      </w:pPr>
      <w:bookmarkStart w:id="8" w:name="_Toc144644838"/>
      <w:r w:rsidRPr="00877CAB">
        <w:rPr>
          <w:lang w:val="vi-VN"/>
        </w:rPr>
        <w:t>Mục tiêu thực hiện đề tài</w:t>
      </w:r>
      <w:bookmarkEnd w:id="8"/>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9" w:name="_Toc144644839"/>
      <w:r>
        <w:t>Mô tả đề tài</w:t>
      </w:r>
      <w:bookmarkEnd w:id="9"/>
    </w:p>
    <w:p w14:paraId="662D58A8" w14:textId="77777777" w:rsidR="007974FF" w:rsidRDefault="00C55250">
      <w:pPr>
        <w:pStyle w:val="Nidungvnbn"/>
        <w:numPr>
          <w:ilvl w:val="0"/>
          <w:numId w:val="4"/>
        </w:numPr>
      </w:pPr>
      <w:r>
        <w:rPr>
          <w:b/>
        </w:rPr>
        <w:t>Thể loại</w:t>
      </w:r>
      <w:r>
        <w:t>: Góc nhìn thứ 3 – Battle Royale</w:t>
      </w:r>
    </w:p>
    <w:p w14:paraId="74AF1F76" w14:textId="77777777" w:rsidR="007974FF" w:rsidRDefault="00C55250">
      <w:pPr>
        <w:pStyle w:val="Nidungvnbn"/>
        <w:numPr>
          <w:ilvl w:val="0"/>
          <w:numId w:val="4"/>
        </w:numPr>
      </w:pPr>
      <w:r>
        <w:rPr>
          <w:b/>
        </w:rPr>
        <w:lastRenderedPageBreak/>
        <w:t>Cốt truyện/ Kịch bản:</w:t>
      </w:r>
      <w:r>
        <w:t xml:space="preserve"> Một nhóm người được chuyển lên một hòn đảo tách biệt với thế giới, thi đấu với nhau để tìm ra người chiến thắng sẽ trở thành vua đảo.</w:t>
      </w:r>
    </w:p>
    <w:p w14:paraId="7D56EA6C" w14:textId="77777777" w:rsidR="007974FF" w:rsidRDefault="00C55250">
      <w:pPr>
        <w:pStyle w:val="Nidungvnbn"/>
        <w:numPr>
          <w:ilvl w:val="0"/>
          <w:numId w:val="4"/>
        </w:numPr>
      </w:pPr>
      <w:r>
        <w:rPr>
          <w:b/>
        </w:rPr>
        <w:t>Thể thức:</w:t>
      </w:r>
      <w:r>
        <w:t xml:space="preserve"> Một người chơi (Single Player) vs AI BOT</w:t>
      </w:r>
    </w:p>
    <w:p w14:paraId="0A6C3B7B" w14:textId="77777777" w:rsidR="007974FF" w:rsidRDefault="00C55250">
      <w:pPr>
        <w:pStyle w:val="Nidungvnbn"/>
        <w:numPr>
          <w:ilvl w:val="0"/>
          <w:numId w:val="4"/>
        </w:numPr>
        <w:rPr>
          <w:b/>
        </w:rPr>
      </w:pPr>
      <w:r>
        <w:rPr>
          <w:b/>
        </w:rPr>
        <w:t xml:space="preserve">Cách chơi: </w:t>
      </w:r>
      <w:r>
        <w:t>Điều khiển nhân vật tham gia trận đấu theo luật chơi nhất định để giành chiến thắng.</w:t>
      </w:r>
    </w:p>
    <w:p w14:paraId="7532961A" w14:textId="77777777" w:rsidR="007974FF" w:rsidRDefault="00C55250">
      <w:pPr>
        <w:pStyle w:val="Nidungvnbn"/>
        <w:numPr>
          <w:ilvl w:val="0"/>
          <w:numId w:val="4"/>
        </w:numPr>
        <w:rPr>
          <w:b/>
        </w:rPr>
      </w:pPr>
      <w:r>
        <w:rPr>
          <w:b/>
        </w:rPr>
        <w:t>Luật chơi:</w:t>
      </w:r>
    </w:p>
    <w:p w14:paraId="30B55B08" w14:textId="3C5F3C08" w:rsidR="007974FF" w:rsidRDefault="00C55250">
      <w:pPr>
        <w:pStyle w:val="Nidungvnbn"/>
        <w:numPr>
          <w:ilvl w:val="1"/>
          <w:numId w:val="4"/>
        </w:numPr>
        <w:rPr>
          <w:b/>
        </w:rPr>
      </w:pPr>
      <w:r>
        <w:rPr>
          <w:b/>
        </w:rPr>
        <w:t xml:space="preserve">(Game 1) Đua tốc độ: </w:t>
      </w:r>
      <w:r>
        <w:t xml:space="preserve">vượt qua mê cung và lính gác để tìm được mục tiêu. TOP </w:t>
      </w:r>
      <w:r w:rsidR="00877CAB">
        <w:t>6</w:t>
      </w:r>
      <w:r>
        <w:t xml:space="preserve"> người sớm nhất sẽ được qua vòng.</w:t>
      </w:r>
    </w:p>
    <w:p w14:paraId="387217DA" w14:textId="77777777" w:rsidR="007974FF" w:rsidRDefault="00C55250">
      <w:pPr>
        <w:pStyle w:val="Nidungvnbn"/>
        <w:numPr>
          <w:ilvl w:val="1"/>
          <w:numId w:val="4"/>
        </w:numPr>
        <w:rPr>
          <w:b/>
        </w:rPr>
      </w:pPr>
      <w:r>
        <w:rPr>
          <w:b/>
        </w:rPr>
        <w:t xml:space="preserve">(Game 2) Cướp cờ: </w:t>
      </w:r>
      <w:r>
        <w:t>Team-up với các người chơi khác, vượt mê cung và hàng phòng thủ của kẻ thù để đến mục tiêu tích điểm. Đội tích được 10 điểm trước qua vòng.</w:t>
      </w:r>
    </w:p>
    <w:p w14:paraId="0C09C6C9" w14:textId="77777777" w:rsidR="007974FF" w:rsidRDefault="00C55250">
      <w:pPr>
        <w:pStyle w:val="Nidungvnbn"/>
        <w:numPr>
          <w:ilvl w:val="1"/>
          <w:numId w:val="4"/>
        </w:numPr>
        <w:rPr>
          <w:b/>
        </w:rPr>
      </w:pPr>
      <w:r>
        <w:rPr>
          <w:b/>
        </w:rPr>
        <w:t xml:space="preserve"> (Game 3) Người thắng lấy tất cả: </w:t>
      </w:r>
      <w:r>
        <w:t>Tất cả người chơi đều có chung 1 mục tiêu. Chiếm lấy nó và giành chiến thắng cuối cùng.</w:t>
      </w:r>
    </w:p>
    <w:p w14:paraId="6E1BD686" w14:textId="48FC50EC" w:rsidR="007974FF" w:rsidRDefault="00C55250">
      <w:pPr>
        <w:pStyle w:val="Nidungvnbn"/>
        <w:numPr>
          <w:ilvl w:val="0"/>
          <w:numId w:val="4"/>
        </w:numPr>
        <w:rPr>
          <w:b/>
        </w:rPr>
      </w:pPr>
      <w:r>
        <w:rPr>
          <w:b/>
        </w:rPr>
        <w:t>Các đối tượng trong game:</w:t>
      </w:r>
    </w:p>
    <w:p w14:paraId="3D01B3CA" w14:textId="52D3F66B" w:rsidR="007974FF" w:rsidRPr="00AC4802" w:rsidRDefault="00C55250" w:rsidP="00AC4802">
      <w:pPr>
        <w:pStyle w:val="Nidungvnbn"/>
        <w:numPr>
          <w:ilvl w:val="1"/>
          <w:numId w:val="4"/>
        </w:numPr>
        <w:rPr>
          <w:b/>
        </w:rPr>
      </w:pPr>
      <w:r>
        <w:t>MAP: bản đồ mà người chơi sẽ thi đấu.</w:t>
      </w:r>
    </w:p>
    <w:p w14:paraId="055B0F73" w14:textId="2FCB4A50" w:rsidR="007974FF" w:rsidRPr="00AC4802" w:rsidRDefault="00C55250" w:rsidP="00AC4802">
      <w:pPr>
        <w:pStyle w:val="Nidungvnbn"/>
        <w:numPr>
          <w:ilvl w:val="1"/>
          <w:numId w:val="4"/>
        </w:numPr>
        <w:rPr>
          <w:b/>
        </w:rPr>
      </w:pPr>
      <w:r>
        <w:t>BOT(s): sẽ được lập trình tùy context</w:t>
      </w:r>
    </w:p>
    <w:p w14:paraId="116C51B2" w14:textId="0B1DFB01" w:rsidR="007974FF" w:rsidRPr="00AC4802" w:rsidRDefault="00C55250" w:rsidP="00AC4802">
      <w:pPr>
        <w:pStyle w:val="Nidungvnbn"/>
        <w:numPr>
          <w:ilvl w:val="1"/>
          <w:numId w:val="4"/>
        </w:numPr>
        <w:rPr>
          <w:b/>
        </w:rPr>
      </w:pPr>
      <w:r>
        <w:t>FLAG: cờ - điểm đến cuối cùng</w:t>
      </w:r>
    </w:p>
    <w:p w14:paraId="0386E5DF" w14:textId="150C9819" w:rsidR="007974FF" w:rsidRDefault="00C55250">
      <w:pPr>
        <w:pStyle w:val="Nidungvnbn"/>
        <w:numPr>
          <w:ilvl w:val="0"/>
          <w:numId w:val="4"/>
        </w:numPr>
        <w:rPr>
          <w:b/>
        </w:rPr>
      </w:pPr>
      <w:r>
        <w:rPr>
          <w:b/>
        </w:rPr>
        <w:t>Tính năng của các đối tượng trong game:</w:t>
      </w:r>
    </w:p>
    <w:p w14:paraId="1F33B114" w14:textId="0B7EE0F8" w:rsidR="0009406A" w:rsidRPr="0009406A" w:rsidRDefault="0009406A" w:rsidP="0009406A">
      <w:pPr>
        <w:pStyle w:val="Nidungvnbn"/>
        <w:ind w:left="1080" w:firstLine="360"/>
      </w:pPr>
      <w:r>
        <w:t>Bối cảnh môi trường nắng nóng khắc nghiệt sẽ làm giảm Oxygen của toàn bộ các đối tượng. Sau một thời gian nhất định, toàn bộ đối tượng sẽ phải đi “tránh nắng” nếu không muốn bị OUT.</w:t>
      </w:r>
    </w:p>
    <w:p w14:paraId="08BFB210" w14:textId="429E53CA" w:rsidR="007974FF" w:rsidRPr="0009406A" w:rsidRDefault="00C55250" w:rsidP="0009406A">
      <w:pPr>
        <w:pStyle w:val="Nidungvnbn"/>
        <w:numPr>
          <w:ilvl w:val="1"/>
          <w:numId w:val="4"/>
        </w:numPr>
        <w:rPr>
          <w:b/>
        </w:rPr>
      </w:pPr>
      <w:r w:rsidRPr="0009406A">
        <w:rPr>
          <w:b/>
        </w:rPr>
        <w:t>Defender (lính gác)</w:t>
      </w:r>
      <w:r>
        <w:t>: sẽ có patrol route – tuyến tuần tra. Mục đích là canh giữa tuyến đường di chuyển giữa Player và điểm đích. Khi phát hiện mục tiêu sẽ đuổi theo tấn công.</w:t>
      </w:r>
    </w:p>
    <w:p w14:paraId="3D1EC037" w14:textId="270015E8" w:rsidR="007974FF" w:rsidRPr="0009406A" w:rsidRDefault="00C55250" w:rsidP="0009406A">
      <w:pPr>
        <w:pStyle w:val="Nidungvnbn"/>
        <w:numPr>
          <w:ilvl w:val="1"/>
          <w:numId w:val="4"/>
        </w:numPr>
        <w:rPr>
          <w:b/>
        </w:rPr>
      </w:pPr>
      <w:r w:rsidRPr="0009406A">
        <w:rPr>
          <w:b/>
        </w:rPr>
        <w:t>Scout (người tìm kiếm)</w:t>
      </w:r>
      <w:r>
        <w:t xml:space="preserve">: (cùng là role của Player): di chuyển tự do trong phạm vi mê cung để </w:t>
      </w:r>
      <w:r w:rsidR="0020783A">
        <w:t>thực hiện nhiệm vụ</w:t>
      </w:r>
      <w:r>
        <w:t>. Đối với AI Scout sẽ có cơ chế tránh khỏi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10" w:name="_Toc144644840"/>
      <w:r>
        <w:rPr>
          <w:lang w:val="en-US"/>
        </w:rPr>
        <w:lastRenderedPageBreak/>
        <w:t>Hướng thực hiện đề tài</w:t>
      </w:r>
      <w:bookmarkEnd w:id="10"/>
    </w:p>
    <w:p w14:paraId="771E03BB" w14:textId="77777777" w:rsidR="007974FF" w:rsidRDefault="00C55250">
      <w:pPr>
        <w:pStyle w:val="Nidungvnbn"/>
        <w:numPr>
          <w:ilvl w:val="0"/>
          <w:numId w:val="4"/>
        </w:numPr>
      </w:pPr>
      <w:r>
        <w:t xml:space="preserve">Engine để thực hiện đề tài: </w:t>
      </w:r>
      <w:r>
        <w:rPr>
          <w:b/>
        </w:rPr>
        <w:t>UNREAL ENGINE 5.2</w:t>
      </w:r>
      <w:r>
        <w:t>.</w:t>
      </w:r>
    </w:p>
    <w:p w14:paraId="558205FB" w14:textId="77777777" w:rsidR="007974FF" w:rsidRDefault="00C55250">
      <w:pPr>
        <w:pStyle w:val="Nidungvnbn"/>
        <w:numPr>
          <w:ilvl w:val="0"/>
          <w:numId w:val="4"/>
        </w:numPr>
      </w:pPr>
      <w:r>
        <w:t>Tìm hiểu về Unreal Engine.</w:t>
      </w:r>
    </w:p>
    <w:p w14:paraId="782C617F" w14:textId="77777777" w:rsidR="007974FF" w:rsidRDefault="00C55250">
      <w:pPr>
        <w:pStyle w:val="Nidungvnbn"/>
        <w:numPr>
          <w:ilvl w:val="0"/>
          <w:numId w:val="4"/>
        </w:numPr>
      </w:pPr>
      <w:r>
        <w:t>Tìm hiểu về cách xây dựng MAP</w:t>
      </w:r>
    </w:p>
    <w:p w14:paraId="59A533E1" w14:textId="77777777" w:rsidR="007974FF" w:rsidRDefault="00C55250">
      <w:pPr>
        <w:pStyle w:val="Nidungvnbn"/>
        <w:numPr>
          <w:ilvl w:val="0"/>
          <w:numId w:val="4"/>
        </w:numPr>
      </w:pPr>
      <w:r>
        <w:t>Tìm hiểu về cách xây dựng AI</w:t>
      </w:r>
    </w:p>
    <w:p w14:paraId="31C42A90" w14:textId="77777777" w:rsidR="007974FF" w:rsidRDefault="00C55250">
      <w:pPr>
        <w:pStyle w:val="Nidungvnbn"/>
        <w:numPr>
          <w:ilvl w:val="0"/>
          <w:numId w:val="4"/>
        </w:numPr>
      </w:pPr>
      <w:r>
        <w:t>Tìm hiểu về các công nghệ sử dụng trong Unreal Engine</w:t>
      </w:r>
    </w:p>
    <w:p w14:paraId="4DA19866" w14:textId="77777777" w:rsidR="007974FF" w:rsidRDefault="00C55250">
      <w:pPr>
        <w:pStyle w:val="Nidungvnbn"/>
        <w:numPr>
          <w:ilvl w:val="0"/>
          <w:numId w:val="4"/>
        </w:numPr>
      </w:pPr>
      <w:r>
        <w:t>Tìm assets</w:t>
      </w:r>
    </w:p>
    <w:p w14:paraId="4B6062D6" w14:textId="77777777" w:rsidR="007974FF" w:rsidRDefault="00C55250">
      <w:pPr>
        <w:pStyle w:val="Nidungvnbn"/>
        <w:numPr>
          <w:ilvl w:val="0"/>
          <w:numId w:val="4"/>
        </w:numPr>
      </w:pPr>
      <w:r>
        <w:t>Thực hiện đề tài.</w:t>
      </w:r>
    </w:p>
    <w:p w14:paraId="4BBC8728" w14:textId="77777777" w:rsidR="007974FF" w:rsidRDefault="00C55250">
      <w:pPr>
        <w:pStyle w:val="Nidungvnbn"/>
        <w:numPr>
          <w:ilvl w:val="0"/>
          <w:numId w:val="4"/>
        </w:numPr>
      </w:pPr>
      <w:r>
        <w:t>Báo cáo quá trình thực hiện đề tài.</w:t>
      </w:r>
    </w:p>
    <w:p w14:paraId="1A99D416" w14:textId="77777777" w:rsidR="007974FF" w:rsidRDefault="00C55250">
      <w:pPr>
        <w:pStyle w:val="Nidungvnbn"/>
        <w:numPr>
          <w:ilvl w:val="0"/>
          <w:numId w:val="4"/>
        </w:numPr>
      </w:pPr>
      <w:r>
        <w:t>Báo cáo kết quả cuối cùng.</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1" w:name="_Toc144644841"/>
      <w:r>
        <w:rPr>
          <w:lang w:val="en-US"/>
        </w:rPr>
        <w:lastRenderedPageBreak/>
        <w:t>CƠ SỞ LÝ THUYẾT</w:t>
      </w:r>
      <w:bookmarkEnd w:id="11"/>
    </w:p>
    <w:p w14:paraId="78E1E709" w14:textId="70F5747C" w:rsidR="007974FF" w:rsidRDefault="00C55250">
      <w:pPr>
        <w:pStyle w:val="Heading2"/>
        <w:rPr>
          <w:lang w:val="en-US"/>
        </w:rPr>
      </w:pPr>
      <w:bookmarkStart w:id="12" w:name="_Toc144644842"/>
      <w:r>
        <w:rPr>
          <w:lang w:val="en-US"/>
        </w:rPr>
        <w:t>Giới thiệu về Unreal Engine</w:t>
      </w:r>
      <w:r w:rsidR="00162109">
        <w:rPr>
          <w:lang w:val="en-US"/>
        </w:rPr>
        <w:t xml:space="preserve"> </w:t>
      </w:r>
      <w:r w:rsidR="000D0A59">
        <w:rPr>
          <w:lang w:val="en-US"/>
        </w:rPr>
        <w:fldChar w:fldCharType="begin"/>
      </w:r>
      <w:r w:rsidR="000D0A59">
        <w:rPr>
          <w:lang w:val="en-US"/>
        </w:rPr>
        <w:instrText xml:space="preserve"> ADDIN ZOTERO_ITEM CSL_CITATION {"citationID":"2GiAr1sc","properties":{"formattedCitation":"(\\uc0\\u8220{}Unreal Engine 5.2 Documentation,\\uc0\\u8221{} n.d.)","plainCitation":"(“Unreal Engine 5.2 Documentation,” n.d.)","noteIndex":0},"citationItems":[{"id":1,"uris":["http://zotero.org/users/local/tlEZtHqM/items/G4IEAEDJ"],"itemData":{"id":1,"type":"webpage","abstract":"Complete resources for learning to use Unreal Engine 5","language":"en-US","title":"Unreal Engine 5.2 Documentation","URL":"https://docs.unrealengine.com/5.2/en-US/","accessed":{"date-parts":[["2023",8,2]]}}}],"schema":"https://github.com/citation-style-language/schema/raw/master/csl-citation.json"} </w:instrText>
      </w:r>
      <w:r w:rsidR="000D0A59">
        <w:rPr>
          <w:lang w:val="en-US"/>
        </w:rPr>
        <w:fldChar w:fldCharType="separate"/>
      </w:r>
      <w:r w:rsidR="000D0A59" w:rsidRPr="00162109">
        <w:rPr>
          <w:rFonts w:cs="Times New Roman"/>
          <w:szCs w:val="24"/>
        </w:rPr>
        <w:t>(“Unreal Engine 5.2 Documentation,” n.d.)</w:t>
      </w:r>
      <w:bookmarkEnd w:id="12"/>
      <w:r w:rsidR="000D0A59">
        <w:rPr>
          <w:lang w:val="en-US"/>
        </w:rPr>
        <w:fldChar w:fldCharType="end"/>
      </w:r>
    </w:p>
    <w:p w14:paraId="2CB9DEE7" w14:textId="4304304D" w:rsidR="00290DAA" w:rsidRDefault="00290DAA" w:rsidP="00290DAA">
      <w:pPr>
        <w:pStyle w:val="Heading3"/>
      </w:pPr>
      <w:bookmarkStart w:id="13" w:name="_Toc144644843"/>
      <w:r>
        <w:t>Khái niệm game engine</w:t>
      </w:r>
      <w:bookmarkEnd w:id="13"/>
    </w:p>
    <w:p w14:paraId="1A0C0CF9" w14:textId="32C97C35" w:rsidR="00290DAA" w:rsidRPr="00290DAA" w:rsidRDefault="00290DAA" w:rsidP="00290DAA">
      <w:pPr>
        <w:pStyle w:val="Nidungvnbn"/>
      </w:pPr>
      <w:r w:rsidRPr="00290DAA">
        <w:t>Thuở sơ khai, các trò chơi đơn giản được tạo ra từ những dòng mã máy. Nhưng khi trò</w:t>
      </w:r>
      <w:r>
        <w:t xml:space="preserve"> </w:t>
      </w:r>
      <w:r w:rsidRPr="00290DAA">
        <w:t>chơi phát triển với những yêu cầu phức tạp hơn, ta sẽ phải tạo ra các model 3D trong 1</w:t>
      </w:r>
      <w:r>
        <w:t xml:space="preserve"> </w:t>
      </w:r>
      <w:r w:rsidRPr="00290DAA">
        <w:t>phần mềm, xử lý hoạt ảnh (animation) trong 1 phần mềm khác, tạo ra âm thanh trong 1</w:t>
      </w:r>
      <w:r>
        <w:t xml:space="preserve"> </w:t>
      </w:r>
      <w:r w:rsidRPr="00290DAA">
        <w:t>phần mềm khác nữa và hàng tá các khía cạnh khách như ánh sáng, vật lý, logic và hơn</w:t>
      </w:r>
      <w:r>
        <w:t xml:space="preserve"> </w:t>
      </w:r>
      <w:r w:rsidRPr="00290DAA">
        <w:t>nữa đều cần những bộ xử lý riêng biệt.</w:t>
      </w:r>
    </w:p>
    <w:p w14:paraId="37A5E866" w14:textId="2AC3D94F" w:rsidR="00290DAA" w:rsidRPr="00290DAA" w:rsidRDefault="00290DAA" w:rsidP="00290DAA">
      <w:pPr>
        <w:pStyle w:val="Nidungvnbn"/>
      </w:pPr>
      <w:r w:rsidRPr="00290DAA">
        <w:t>Từ đó, những Game Engine ra đời, đi cùng những công cụ và các thành phần cơ bản,</w:t>
      </w:r>
      <w:r>
        <w:t xml:space="preserve"> </w:t>
      </w:r>
      <w:r w:rsidRPr="00290DAA">
        <w:t>bao trọn các công việc trên để giúp lập trình viên phát triển game một cách dễ dàng.</w:t>
      </w:r>
    </w:p>
    <w:p w14:paraId="65F350E3" w14:textId="74ABC6F5" w:rsidR="00290DAA" w:rsidRPr="00290DAA" w:rsidRDefault="00290DAA" w:rsidP="00290DAA">
      <w:pPr>
        <w:pStyle w:val="Nidungvnbn"/>
      </w:pPr>
      <w:r w:rsidRPr="00290DAA">
        <w:t>Bằng cách xử lý đồ họa, vật lý, âm thanh, trí tuệ nhân tạo và đầu vào của người dùng,</w:t>
      </w:r>
      <w:r>
        <w:t xml:space="preserve"> g</w:t>
      </w:r>
      <w:r w:rsidRPr="00290DAA">
        <w:t xml:space="preserve">ame </w:t>
      </w:r>
      <w:r>
        <w:t>e</w:t>
      </w:r>
      <w:r w:rsidRPr="00290DAA">
        <w:t>ngine đơn giản hóa quá trình phát triển game.</w:t>
      </w:r>
    </w:p>
    <w:p w14:paraId="52B7B654" w14:textId="32DCB6B8" w:rsidR="00290DAA" w:rsidRDefault="00290DAA" w:rsidP="00B83E37">
      <w:pPr>
        <w:pStyle w:val="Nidungvnbn"/>
      </w:pPr>
      <w:r w:rsidRPr="00290DAA">
        <w:t>Nó cung cấp các framework và bộ dụng cụ có sẵn, cho phép lập trình viên chỉ cần tập</w:t>
      </w:r>
      <w:r w:rsidR="00B83E37">
        <w:t xml:space="preserve"> </w:t>
      </w:r>
      <w:r w:rsidRPr="00290DAA">
        <w:t>trung vào nội dung và gameplay đặc trưng.</w:t>
      </w:r>
    </w:p>
    <w:p w14:paraId="036795A7" w14:textId="77777777" w:rsidR="00E15DC1" w:rsidRDefault="00E15DC1" w:rsidP="00E15DC1">
      <w:pPr>
        <w:pStyle w:val="Nidungvnbn"/>
        <w:keepNext/>
        <w:jc w:val="center"/>
      </w:pPr>
      <w:r>
        <w:rPr>
          <w:noProof/>
          <w:lang w:eastAsia="zh-CN"/>
        </w:rPr>
        <w:drawing>
          <wp:inline distT="0" distB="0" distL="0" distR="0" wp14:anchorId="33115FDD" wp14:editId="1E8B7356">
            <wp:extent cx="3158836" cy="1776958"/>
            <wp:effectExtent l="0" t="0" r="381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84985" cy="1791668"/>
                    </a:xfrm>
                    <a:prstGeom prst="rect">
                      <a:avLst/>
                    </a:prstGeom>
                  </pic:spPr>
                </pic:pic>
              </a:graphicData>
            </a:graphic>
          </wp:inline>
        </w:drawing>
      </w:r>
    </w:p>
    <w:p w14:paraId="585A7FE5" w14:textId="74F77064" w:rsidR="00E15DC1" w:rsidRPr="00290DAA" w:rsidRDefault="00E15DC1" w:rsidP="00E15DC1">
      <w:pPr>
        <w:pStyle w:val="Caption"/>
      </w:pPr>
      <w:bookmarkStart w:id="14" w:name="_Toc144643642"/>
      <w:r>
        <w:t xml:space="preserve">Hình </w:t>
      </w:r>
      <w:fldSimple w:instr=" STYLEREF 1 \s ">
        <w:r w:rsidR="008F2E32">
          <w:rPr>
            <w:noProof/>
          </w:rPr>
          <w:t>2</w:t>
        </w:r>
      </w:fldSimple>
      <w:r w:rsidR="008F2E32">
        <w:t>.</w:t>
      </w:r>
      <w:fldSimple w:instr=" SEQ Hình \* ARABIC \s 1 ">
        <w:r w:rsidR="008F2E32">
          <w:rPr>
            <w:noProof/>
          </w:rPr>
          <w:t>1</w:t>
        </w:r>
      </w:fldSimple>
      <w:r>
        <w:t xml:space="preserve"> Logo của Unreal Engine</w:t>
      </w:r>
      <w:bookmarkEnd w:id="14"/>
    </w:p>
    <w:p w14:paraId="1BC218B4" w14:textId="658192AB" w:rsidR="007974FF" w:rsidRDefault="0008684F">
      <w:pPr>
        <w:pStyle w:val="Heading3"/>
      </w:pPr>
      <w:bookmarkStart w:id="15" w:name="_Toc144644844"/>
      <w:r>
        <w:t>Lịch</w:t>
      </w:r>
      <w:r w:rsidR="00C55250">
        <w:t xml:space="preserve"> sử </w:t>
      </w:r>
      <w:r w:rsidR="00B83E37">
        <w:t>các phiên bản</w:t>
      </w:r>
      <w:r w:rsidR="00C55250">
        <w:t xml:space="preserve"> của Unreal Engine</w:t>
      </w:r>
      <w:bookmarkEnd w:id="15"/>
    </w:p>
    <w:p w14:paraId="003A8012" w14:textId="77777777" w:rsidR="007974FF" w:rsidRDefault="00C55250">
      <w:pPr>
        <w:pStyle w:val="Nidungvnbn"/>
      </w:pPr>
      <w:r>
        <w:rPr>
          <w:b/>
        </w:rPr>
        <w:t>Unreal Engine 1</w:t>
      </w:r>
      <w:r>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14:paraId="6EFF8E47" w14:textId="77777777" w:rsidR="00A87D80" w:rsidRDefault="00C55250" w:rsidP="00A87D80">
      <w:pPr>
        <w:pStyle w:val="Nidungvnbn"/>
        <w:keepNext/>
        <w:jc w:val="center"/>
      </w:pPr>
      <w:r>
        <w:rPr>
          <w:noProof/>
          <w:lang w:eastAsia="zh-CN"/>
        </w:rPr>
        <w:lastRenderedPageBreak/>
        <w:drawing>
          <wp:inline distT="0" distB="0" distL="0" distR="0" wp14:anchorId="47B2074D" wp14:editId="0234757A">
            <wp:extent cx="3882533" cy="2387067"/>
            <wp:effectExtent l="0" t="0" r="381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3925150" cy="2413269"/>
                    </a:xfrm>
                    <a:prstGeom prst="rect">
                      <a:avLst/>
                    </a:prstGeom>
                  </pic:spPr>
                </pic:pic>
              </a:graphicData>
            </a:graphic>
          </wp:inline>
        </w:drawing>
      </w:r>
    </w:p>
    <w:p w14:paraId="6859F70A" w14:textId="6BA8F39C" w:rsidR="00595DB0" w:rsidRDefault="00A87D80" w:rsidP="00A87D80">
      <w:pPr>
        <w:pStyle w:val="Caption"/>
      </w:pPr>
      <w:bookmarkStart w:id="16" w:name="_Toc144643643"/>
      <w:r>
        <w:t xml:space="preserve">Hình </w:t>
      </w:r>
      <w:fldSimple w:instr=" STYLEREF 1 \s ">
        <w:r w:rsidR="008F2E32">
          <w:rPr>
            <w:noProof/>
          </w:rPr>
          <w:t>2</w:t>
        </w:r>
      </w:fldSimple>
      <w:r w:rsidR="008F2E32">
        <w:t>.</w:t>
      </w:r>
      <w:fldSimple w:instr=" SEQ Hình \* ARABIC \s 1 ">
        <w:r w:rsidR="008F2E32">
          <w:rPr>
            <w:noProof/>
          </w:rPr>
          <w:t>2</w:t>
        </w:r>
      </w:fldSimple>
      <w:r>
        <w:t xml:space="preserve"> Hình render của phiên bản Unreal đầu tiên</w:t>
      </w:r>
      <w:bookmarkEnd w:id="16"/>
    </w:p>
    <w:p w14:paraId="159FCB7E" w14:textId="77777777" w:rsidR="007974FF" w:rsidRDefault="00C55250">
      <w:pPr>
        <w:pStyle w:val="Nidungvnbn"/>
      </w:pPr>
      <w:r>
        <w:rPr>
          <w:b/>
          <w:bCs/>
        </w:rPr>
        <w:t>Unreal Engine 2:</w:t>
      </w:r>
      <w:r>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14:paraId="5E708B4B" w14:textId="77777777" w:rsidR="00A87D80" w:rsidRDefault="00C55250" w:rsidP="00E2155C">
      <w:pPr>
        <w:pStyle w:val="Nidungvnbn"/>
        <w:keepNext/>
        <w:jc w:val="center"/>
      </w:pPr>
      <w:r>
        <w:rPr>
          <w:b/>
          <w:noProof/>
          <w:lang w:eastAsia="zh-CN"/>
        </w:rPr>
        <w:drawing>
          <wp:inline distT="0" distB="0" distL="0" distR="0" wp14:anchorId="020BD180" wp14:editId="329E3755">
            <wp:extent cx="3956960" cy="2967606"/>
            <wp:effectExtent l="0" t="0" r="5715" b="4445"/>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78408" cy="2983691"/>
                    </a:xfrm>
                    <a:prstGeom prst="rect">
                      <a:avLst/>
                    </a:prstGeom>
                  </pic:spPr>
                </pic:pic>
              </a:graphicData>
            </a:graphic>
          </wp:inline>
        </w:drawing>
      </w:r>
    </w:p>
    <w:p w14:paraId="2C96E9F0" w14:textId="2E59CC7C" w:rsidR="00595DB0" w:rsidRDefault="00A87D80" w:rsidP="00A87D80">
      <w:pPr>
        <w:pStyle w:val="Caption"/>
      </w:pPr>
      <w:bookmarkStart w:id="17" w:name="_Toc144643644"/>
      <w:r>
        <w:t xml:space="preserve">Hình </w:t>
      </w:r>
      <w:fldSimple w:instr=" STYLEREF 1 \s ">
        <w:r w:rsidR="008F2E32">
          <w:rPr>
            <w:noProof/>
          </w:rPr>
          <w:t>2</w:t>
        </w:r>
      </w:fldSimple>
      <w:r w:rsidR="008F2E32">
        <w:t>.</w:t>
      </w:r>
      <w:fldSimple w:instr=" SEQ Hình \* ARABIC \s 1 ">
        <w:r w:rsidR="008F2E32">
          <w:rPr>
            <w:noProof/>
          </w:rPr>
          <w:t>3</w:t>
        </w:r>
      </w:fldSimple>
      <w:r>
        <w:t xml:space="preserve"> Hình render của Unreal Engine 2</w:t>
      </w:r>
      <w:bookmarkEnd w:id="17"/>
    </w:p>
    <w:p w14:paraId="2E4E6BEE" w14:textId="4250B0AE" w:rsidR="007974FF" w:rsidRDefault="00C55250">
      <w:pPr>
        <w:pStyle w:val="Nidungvnbn"/>
      </w:pPr>
      <w:r>
        <w:rPr>
          <w:b/>
        </w:rPr>
        <w:lastRenderedPageBreak/>
        <w:t>Unreal Engine 3</w:t>
      </w:r>
      <w:r>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14:paraId="0FBAA37E" w14:textId="77777777" w:rsidR="00A87D80" w:rsidRDefault="00C55250" w:rsidP="00E04A0F">
      <w:pPr>
        <w:pStyle w:val="Nidungvnbn"/>
        <w:keepNext/>
        <w:jc w:val="center"/>
      </w:pPr>
      <w:r>
        <w:rPr>
          <w:b/>
          <w:noProof/>
          <w:lang w:eastAsia="zh-CN"/>
        </w:rPr>
        <w:drawing>
          <wp:inline distT="0" distB="0" distL="0" distR="0" wp14:anchorId="75791637" wp14:editId="204628F9">
            <wp:extent cx="3996013" cy="2247900"/>
            <wp:effectExtent l="0" t="0" r="508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07573" cy="2254403"/>
                    </a:xfrm>
                    <a:prstGeom prst="rect">
                      <a:avLst/>
                    </a:prstGeom>
                  </pic:spPr>
                </pic:pic>
              </a:graphicData>
            </a:graphic>
          </wp:inline>
        </w:drawing>
      </w:r>
    </w:p>
    <w:p w14:paraId="0C125401" w14:textId="024E220A" w:rsidR="00595DB0" w:rsidRDefault="00A87D80" w:rsidP="00A87D80">
      <w:pPr>
        <w:pStyle w:val="Caption"/>
      </w:pPr>
      <w:bookmarkStart w:id="18" w:name="_Toc144643645"/>
      <w:r>
        <w:t xml:space="preserve">Hình </w:t>
      </w:r>
      <w:fldSimple w:instr=" STYLEREF 1 \s ">
        <w:r w:rsidR="008F2E32">
          <w:rPr>
            <w:noProof/>
          </w:rPr>
          <w:t>2</w:t>
        </w:r>
      </w:fldSimple>
      <w:r w:rsidR="008F2E32">
        <w:t>.</w:t>
      </w:r>
      <w:fldSimple w:instr=" SEQ Hình \* ARABIC \s 1 ">
        <w:r w:rsidR="008F2E32">
          <w:rPr>
            <w:noProof/>
          </w:rPr>
          <w:t>4</w:t>
        </w:r>
      </w:fldSimple>
      <w:r>
        <w:t xml:space="preserve"> Giao diện của Unreal Engine 3</w:t>
      </w:r>
      <w:bookmarkEnd w:id="18"/>
    </w:p>
    <w:p w14:paraId="118F440F" w14:textId="460D6CC3" w:rsidR="007974FF" w:rsidRDefault="00C55250">
      <w:pPr>
        <w:pStyle w:val="Nidungvnbn"/>
      </w:pPr>
      <w:r>
        <w:rPr>
          <w:b/>
        </w:rPr>
        <w:t>Unreal Engine 4</w:t>
      </w:r>
      <w:r>
        <w:t>: UE4 được công bỗ cho những người tham dự tại hội nghị các nhà phát triển trò chơi vào năm 2012. Phiên bản này bổ sung các tính năng chiếu sáng toàn cầu theo thời gian thực và sử dụng theo dõi hình nón voxel.</w:t>
      </w:r>
    </w:p>
    <w:p w14:paraId="61881287" w14:textId="77777777" w:rsidR="00A87D80" w:rsidRDefault="00C55250" w:rsidP="00A87D80">
      <w:pPr>
        <w:pStyle w:val="Nidungvnbn"/>
        <w:keepNext/>
        <w:jc w:val="center"/>
      </w:pPr>
      <w:r>
        <w:rPr>
          <w:b/>
          <w:noProof/>
          <w:lang w:eastAsia="zh-CN"/>
        </w:rPr>
        <w:drawing>
          <wp:inline distT="0" distB="0" distL="0" distR="0" wp14:anchorId="22A91BC2" wp14:editId="1F392CEF">
            <wp:extent cx="3882532" cy="2911898"/>
            <wp:effectExtent l="0" t="0" r="3810" b="3175"/>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920287" cy="2940214"/>
                    </a:xfrm>
                    <a:prstGeom prst="rect">
                      <a:avLst/>
                    </a:prstGeom>
                  </pic:spPr>
                </pic:pic>
              </a:graphicData>
            </a:graphic>
          </wp:inline>
        </w:drawing>
      </w:r>
    </w:p>
    <w:p w14:paraId="07BB810F" w14:textId="5AC752F9" w:rsidR="00595DB0" w:rsidRDefault="00A87D80" w:rsidP="00A87D80">
      <w:pPr>
        <w:pStyle w:val="Caption"/>
      </w:pPr>
      <w:bookmarkStart w:id="19" w:name="_Toc144643646"/>
      <w:r>
        <w:t xml:space="preserve">Hình </w:t>
      </w:r>
      <w:fldSimple w:instr=" STYLEREF 1 \s ">
        <w:r w:rsidR="008F2E32">
          <w:rPr>
            <w:noProof/>
          </w:rPr>
          <w:t>2</w:t>
        </w:r>
      </w:fldSimple>
      <w:r w:rsidR="008F2E32">
        <w:t>.</w:t>
      </w:r>
      <w:fldSimple w:instr=" SEQ Hình \* ARABIC \s 1 ">
        <w:r w:rsidR="008F2E32">
          <w:rPr>
            <w:noProof/>
          </w:rPr>
          <w:t>5</w:t>
        </w:r>
      </w:fldSimple>
      <w:r>
        <w:t xml:space="preserve"> Các sản phẩm được tạo bởi Unreal Engine 4</w:t>
      </w:r>
      <w:bookmarkEnd w:id="19"/>
    </w:p>
    <w:p w14:paraId="0680F8A3" w14:textId="77777777" w:rsidR="00A87D80" w:rsidRDefault="00A87D80" w:rsidP="00595DB0">
      <w:pPr>
        <w:pStyle w:val="Nidungvnbn"/>
        <w:keepNext/>
        <w:jc w:val="center"/>
      </w:pPr>
    </w:p>
    <w:p w14:paraId="7279E0EC" w14:textId="77777777" w:rsidR="007974FF" w:rsidRDefault="00C55250">
      <w:pPr>
        <w:pStyle w:val="Nidungvnbn"/>
      </w:pPr>
      <w:r>
        <w:rPr>
          <w:b/>
        </w:rPr>
        <w:t>Unreal Engine 5</w:t>
      </w:r>
      <w:r>
        <w:t>: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Công cụ này giúp các nhà phát triển dễ dàng tạo ra thế giới trò chơi một cách chi tiết mà không cần phải dành nhiều thời gian cho việc tạo ra các chi tiết mới.</w:t>
      </w:r>
    </w:p>
    <w:p w14:paraId="0872960B" w14:textId="77777777" w:rsidR="00A87D80" w:rsidRDefault="00C55250" w:rsidP="00A87D80">
      <w:pPr>
        <w:pStyle w:val="Nidungvnbn"/>
        <w:keepNext/>
        <w:jc w:val="center"/>
      </w:pPr>
      <w:r>
        <w:rPr>
          <w:noProof/>
          <w:lang w:eastAsia="zh-CN"/>
        </w:rPr>
        <w:drawing>
          <wp:inline distT="0" distB="0" distL="0" distR="0" wp14:anchorId="65CC12B6" wp14:editId="04B222B7">
            <wp:extent cx="5005409" cy="2815721"/>
            <wp:effectExtent l="0" t="0" r="5080" b="381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4901" cy="2826686"/>
                    </a:xfrm>
                    <a:prstGeom prst="rect">
                      <a:avLst/>
                    </a:prstGeom>
                  </pic:spPr>
                </pic:pic>
              </a:graphicData>
            </a:graphic>
          </wp:inline>
        </w:drawing>
      </w:r>
    </w:p>
    <w:p w14:paraId="4D61F62B" w14:textId="6AAFDFDE" w:rsidR="00595DB0" w:rsidRDefault="00A87D80" w:rsidP="00A87D80">
      <w:pPr>
        <w:pStyle w:val="Caption"/>
      </w:pPr>
      <w:bookmarkStart w:id="20" w:name="_Toc144643647"/>
      <w:r>
        <w:t xml:space="preserve">Hình </w:t>
      </w:r>
      <w:fldSimple w:instr=" STYLEREF 1 \s ">
        <w:r w:rsidR="008F2E32">
          <w:rPr>
            <w:noProof/>
          </w:rPr>
          <w:t>2</w:t>
        </w:r>
      </w:fldSimple>
      <w:r w:rsidR="008F2E32">
        <w:t>.</w:t>
      </w:r>
      <w:fldSimple w:instr=" SEQ Hình \* ARABIC \s 1 ">
        <w:r w:rsidR="008F2E32">
          <w:rPr>
            <w:noProof/>
          </w:rPr>
          <w:t>6</w:t>
        </w:r>
      </w:fldSimple>
      <w:r>
        <w:t xml:space="preserve"> Hình render từ Unreal Engine 5</w:t>
      </w:r>
      <w:bookmarkEnd w:id="20"/>
    </w:p>
    <w:p w14:paraId="23798AC4" w14:textId="77777777" w:rsidR="007974FF" w:rsidRDefault="00C55250">
      <w:pPr>
        <w:pStyle w:val="Nidungvnbn"/>
        <w:ind w:firstLine="0"/>
      </w:pPr>
      <w:r>
        <w:t>Unreal Engine có thể tích hợp trong rất nhiều ngành công nghiệp tiêu biểu hiện nay:</w:t>
      </w:r>
    </w:p>
    <w:p w14:paraId="08CD532E" w14:textId="77777777" w:rsidR="007974FF" w:rsidRDefault="00C55250" w:rsidP="001330AA">
      <w:pPr>
        <w:pStyle w:val="Nidungvnbn"/>
        <w:numPr>
          <w:ilvl w:val="0"/>
          <w:numId w:val="5"/>
        </w:numPr>
      </w:pPr>
      <w:r>
        <w:t>Games.</w:t>
      </w:r>
    </w:p>
    <w:p w14:paraId="47FCB43F" w14:textId="77777777" w:rsidR="007974FF" w:rsidRDefault="00C55250" w:rsidP="001330AA">
      <w:pPr>
        <w:pStyle w:val="Nidungvnbn"/>
        <w:numPr>
          <w:ilvl w:val="0"/>
          <w:numId w:val="5"/>
        </w:numPr>
      </w:pPr>
      <w:r>
        <w:t>Làm phim và truyền hình.</w:t>
      </w:r>
    </w:p>
    <w:p w14:paraId="449BB8FE" w14:textId="77777777" w:rsidR="007974FF" w:rsidRDefault="00C55250" w:rsidP="001330AA">
      <w:pPr>
        <w:pStyle w:val="Nidungvnbn"/>
        <w:numPr>
          <w:ilvl w:val="0"/>
          <w:numId w:val="5"/>
        </w:numPr>
      </w:pPr>
      <w:r>
        <w:t>Diễn họa kiến trúc.</w:t>
      </w:r>
    </w:p>
    <w:p w14:paraId="2514B587" w14:textId="77777777" w:rsidR="007974FF" w:rsidRDefault="00C55250" w:rsidP="001330AA">
      <w:pPr>
        <w:pStyle w:val="Nidungvnbn"/>
        <w:numPr>
          <w:ilvl w:val="0"/>
          <w:numId w:val="5"/>
        </w:numPr>
      </w:pPr>
      <w:r>
        <w:t>Tự động hóa và chuyển động.</w:t>
      </w:r>
    </w:p>
    <w:p w14:paraId="2684B9F0" w14:textId="77777777" w:rsidR="007974FF" w:rsidRDefault="00C55250" w:rsidP="001330AA">
      <w:pPr>
        <w:pStyle w:val="Nidungvnbn"/>
        <w:numPr>
          <w:ilvl w:val="0"/>
          <w:numId w:val="5"/>
        </w:numPr>
      </w:pPr>
      <w:r>
        <w:t>Broadcast và các sự kiện trực tuyến.</w:t>
      </w:r>
    </w:p>
    <w:p w14:paraId="0754CBD4" w14:textId="44C637A0" w:rsidR="007974FF" w:rsidRDefault="00C55250" w:rsidP="001330AA">
      <w:pPr>
        <w:pStyle w:val="Nidungvnbn"/>
        <w:numPr>
          <w:ilvl w:val="0"/>
          <w:numId w:val="5"/>
        </w:numPr>
      </w:pPr>
      <w:r>
        <w:t>Giả lập.</w:t>
      </w:r>
      <w:r w:rsidR="006805CF">
        <w:br w:type="page"/>
      </w:r>
    </w:p>
    <w:p w14:paraId="770E0C19" w14:textId="7924C9D3" w:rsidR="007974FF" w:rsidRDefault="00C55250">
      <w:pPr>
        <w:pStyle w:val="Heading3"/>
      </w:pPr>
      <w:bookmarkStart w:id="21" w:name="_Toc144644845"/>
      <w:r>
        <w:lastRenderedPageBreak/>
        <w:t>Các lĩnh vực trong UE5</w:t>
      </w:r>
      <w:bookmarkEnd w:id="21"/>
    </w:p>
    <w:p w14:paraId="70F31D61" w14:textId="77777777" w:rsidR="007974FF" w:rsidRPr="003477C9" w:rsidRDefault="00C55250" w:rsidP="000B5214">
      <w:pPr>
        <w:pStyle w:val="Heading4"/>
        <w:rPr>
          <w:b/>
          <w:bCs/>
        </w:rPr>
      </w:pPr>
      <w:r w:rsidRPr="003477C9">
        <w:rPr>
          <w:b/>
          <w:bCs/>
        </w:rPr>
        <w:t>Games</w:t>
      </w:r>
    </w:p>
    <w:p w14:paraId="12C938C0" w14:textId="4C4099B2" w:rsidR="00F424B2" w:rsidRPr="00F424B2" w:rsidRDefault="00C55250" w:rsidP="001330AA">
      <w:pPr>
        <w:pStyle w:val="Nidungvnbn"/>
        <w:numPr>
          <w:ilvl w:val="0"/>
          <w:numId w:val="6"/>
        </w:numPr>
        <w:rPr>
          <w:b/>
        </w:rPr>
      </w:pPr>
      <w:r>
        <w:rPr>
          <w:b/>
        </w:rPr>
        <w:t>Tổng quan</w:t>
      </w:r>
    </w:p>
    <w:p w14:paraId="58075313" w14:textId="77777777" w:rsidR="007974FF" w:rsidRDefault="00C55250" w:rsidP="001330AA">
      <w:pPr>
        <w:pStyle w:val="Nidungvnbn"/>
        <w:numPr>
          <w:ilvl w:val="0"/>
          <w:numId w:val="10"/>
        </w:numPr>
        <w:rPr>
          <w:b/>
        </w:rPr>
      </w:pPr>
      <w:r>
        <w:rPr>
          <w:b/>
        </w:rPr>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14:paraId="2C0ADB77" w14:textId="77777777" w:rsidR="007974FF" w:rsidRDefault="00C55250" w:rsidP="001330AA">
      <w:pPr>
        <w:pStyle w:val="Nidungvnbn"/>
        <w:numPr>
          <w:ilvl w:val="0"/>
          <w:numId w:val="9"/>
        </w:numPr>
        <w:rPr>
          <w:b/>
        </w:rPr>
      </w:pPr>
      <w:r>
        <w:rPr>
          <w:b/>
        </w:rPr>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14:paraId="37923CB9" w14:textId="77777777" w:rsidR="007974FF" w:rsidRDefault="00C55250" w:rsidP="001330AA">
      <w:pPr>
        <w:pStyle w:val="Nidungvnbn"/>
        <w:numPr>
          <w:ilvl w:val="0"/>
          <w:numId w:val="9"/>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14:paraId="00304C8B" w14:textId="77777777" w:rsidR="007974FF" w:rsidRDefault="00C55250" w:rsidP="001330AA">
      <w:pPr>
        <w:pStyle w:val="Nidungvnbn"/>
        <w:numPr>
          <w:ilvl w:val="0"/>
          <w:numId w:val="9"/>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14:paraId="57F520F9" w14:textId="77777777" w:rsidR="007974FF" w:rsidRDefault="00C55250" w:rsidP="001330AA">
      <w:pPr>
        <w:pStyle w:val="Nidungvnbn"/>
        <w:numPr>
          <w:ilvl w:val="0"/>
          <w:numId w:val="9"/>
        </w:numPr>
      </w:pPr>
      <w:r>
        <w:rPr>
          <w:b/>
        </w:rPr>
        <w:t xml:space="preserve">Các games tiêu biểu sử dụng Unreal Engine: </w:t>
      </w:r>
      <w:r>
        <w:t xml:space="preserve">Stray, Fornite, </w:t>
      </w:r>
      <w:proofErr w:type="gramStart"/>
      <w:r>
        <w:t>It</w:t>
      </w:r>
      <w:proofErr w:type="gramEnd"/>
      <w:r>
        <w:t xml:space="preserve"> takes two, …</w:t>
      </w:r>
    </w:p>
    <w:p w14:paraId="48C143D3" w14:textId="681785C3" w:rsidR="0030640F" w:rsidRPr="0030640F" w:rsidRDefault="00C55250" w:rsidP="001330AA">
      <w:pPr>
        <w:pStyle w:val="Nidungvnbn"/>
        <w:numPr>
          <w:ilvl w:val="0"/>
          <w:numId w:val="6"/>
        </w:numPr>
        <w:rPr>
          <w:b/>
        </w:rPr>
      </w:pPr>
      <w:r>
        <w:rPr>
          <w:b/>
        </w:rPr>
        <w:t>Các đặc trưng chính</w:t>
      </w:r>
    </w:p>
    <w:p w14:paraId="59A32323" w14:textId="77777777" w:rsidR="007974FF" w:rsidRDefault="00C55250" w:rsidP="001330AA">
      <w:pPr>
        <w:pStyle w:val="Nidungvnbn"/>
        <w:numPr>
          <w:ilvl w:val="1"/>
          <w:numId w:val="8"/>
        </w:numPr>
      </w:pPr>
      <w:r>
        <w:t>Dẫn đầu trong lĩnh vực đồ họa</w:t>
      </w:r>
    </w:p>
    <w:p w14:paraId="6287D698" w14:textId="77777777" w:rsidR="007974FF" w:rsidRDefault="00C55250" w:rsidP="001330AA">
      <w:pPr>
        <w:pStyle w:val="Nidungvnbn"/>
        <w:numPr>
          <w:ilvl w:val="1"/>
          <w:numId w:val="8"/>
        </w:numPr>
      </w:pPr>
      <w:r>
        <w:t>Multiplayer framework</w:t>
      </w:r>
    </w:p>
    <w:p w14:paraId="1040801B" w14:textId="77777777" w:rsidR="007974FF" w:rsidRDefault="00C55250" w:rsidP="001330AA">
      <w:pPr>
        <w:pStyle w:val="Nidungvnbn"/>
        <w:numPr>
          <w:ilvl w:val="1"/>
          <w:numId w:val="8"/>
        </w:numPr>
      </w:pPr>
      <w:r>
        <w:lastRenderedPageBreak/>
        <w:t>C++ source code</w:t>
      </w:r>
    </w:p>
    <w:p w14:paraId="157F3B17" w14:textId="77777777" w:rsidR="007974FF" w:rsidRDefault="00C55250" w:rsidP="001330AA">
      <w:pPr>
        <w:pStyle w:val="Nidungvnbn"/>
        <w:numPr>
          <w:ilvl w:val="1"/>
          <w:numId w:val="8"/>
        </w:numPr>
      </w:pPr>
      <w:r>
        <w:t>Blueprints</w:t>
      </w:r>
    </w:p>
    <w:p w14:paraId="4D0AAC6F" w14:textId="77777777" w:rsidR="007974FF" w:rsidRDefault="00C55250" w:rsidP="001330AA">
      <w:pPr>
        <w:pStyle w:val="Nidungvnbn"/>
        <w:numPr>
          <w:ilvl w:val="1"/>
          <w:numId w:val="8"/>
        </w:numPr>
      </w:pPr>
      <w:r>
        <w:t>Metahumans</w:t>
      </w:r>
    </w:p>
    <w:p w14:paraId="2D85F851" w14:textId="77777777" w:rsidR="007974FF" w:rsidRPr="003477C9" w:rsidRDefault="00C55250" w:rsidP="000B5214">
      <w:pPr>
        <w:pStyle w:val="Heading4"/>
        <w:rPr>
          <w:b/>
          <w:bCs/>
        </w:rPr>
      </w:pPr>
      <w:r w:rsidRPr="003477C9">
        <w:rPr>
          <w:b/>
          <w:bCs/>
        </w:rPr>
        <w:t>Làm phim và truyền hình</w:t>
      </w:r>
    </w:p>
    <w:p w14:paraId="2D03C97A" w14:textId="77777777" w:rsidR="005178AF" w:rsidRDefault="00C55250" w:rsidP="005178AF">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1F57C12" w14:textId="09A98FF5" w:rsidR="00714C24" w:rsidRDefault="005178AF" w:rsidP="005178AF">
      <w:pPr>
        <w:pStyle w:val="Caption"/>
      </w:pPr>
      <w:bookmarkStart w:id="22" w:name="_Toc144643648"/>
      <w:r>
        <w:t xml:space="preserve">Hình </w:t>
      </w:r>
      <w:fldSimple w:instr=" STYLEREF 1 \s ">
        <w:r w:rsidR="008F2E32">
          <w:rPr>
            <w:noProof/>
          </w:rPr>
          <w:t>2</w:t>
        </w:r>
      </w:fldSimple>
      <w:r w:rsidR="008F2E32">
        <w:t>.</w:t>
      </w:r>
      <w:fldSimple w:instr=" SEQ Hình \* ARABIC \s 1 ">
        <w:r w:rsidR="008F2E32">
          <w:rPr>
            <w:noProof/>
          </w:rPr>
          <w:t>7</w:t>
        </w:r>
      </w:fldSimple>
      <w:r>
        <w:t xml:space="preserve"> Phiên bản render Film mode của Unreal Engine</w:t>
      </w:r>
      <w:bookmarkEnd w:id="22"/>
    </w:p>
    <w:p w14:paraId="521E3BA2" w14:textId="77777777" w:rsidR="007974FF" w:rsidRDefault="00C55250" w:rsidP="001330AA">
      <w:pPr>
        <w:pStyle w:val="Nidungvnbn"/>
        <w:numPr>
          <w:ilvl w:val="0"/>
          <w:numId w:val="7"/>
        </w:numPr>
        <w:ind w:left="1170" w:hanging="450"/>
        <w:rPr>
          <w:b/>
        </w:rPr>
      </w:pPr>
      <w:r>
        <w:rPr>
          <w:b/>
        </w:rPr>
        <w:t>Tổng quan</w:t>
      </w:r>
    </w:p>
    <w:p w14:paraId="6CE284D3" w14:textId="77777777" w:rsidR="007974FF" w:rsidRDefault="00C55250" w:rsidP="001330AA">
      <w:pPr>
        <w:pStyle w:val="Nidungvnbn"/>
        <w:numPr>
          <w:ilvl w:val="0"/>
          <w:numId w:val="11"/>
        </w:numPr>
        <w:rPr>
          <w:b/>
        </w:rPr>
      </w:pPr>
      <w:r>
        <w:rPr>
          <w:b/>
        </w:rPr>
        <w:t>Tự do thỏa sức sáng tạo từ đầu đến cuối</w:t>
      </w:r>
    </w:p>
    <w:p w14:paraId="490E7DBA" w14:textId="77777777" w:rsidR="007974FF" w:rsidRDefault="00C55250" w:rsidP="001330AA">
      <w:pPr>
        <w:pStyle w:val="Nidungvnbn"/>
        <w:numPr>
          <w:ilvl w:val="0"/>
          <w:numId w:val="11"/>
        </w:numPr>
        <w:rPr>
          <w:b/>
        </w:rPr>
      </w:pPr>
      <w:r>
        <w:rPr>
          <w:b/>
        </w:rPr>
        <w:t xml:space="preserve">Phản hồi ngay lập tức: </w:t>
      </w:r>
      <w:r>
        <w:t>UE c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14:paraId="4BFA11C6" w14:textId="77777777" w:rsidR="007974FF" w:rsidRDefault="00C55250" w:rsidP="001330AA">
      <w:pPr>
        <w:pStyle w:val="Nidungvnbn"/>
        <w:numPr>
          <w:ilvl w:val="0"/>
          <w:numId w:val="11"/>
        </w:numPr>
        <w:rPr>
          <w:b/>
        </w:rPr>
      </w:pPr>
      <w:r>
        <w:rPr>
          <w:b/>
        </w:rPr>
        <w:t xml:space="preserve">Same asset, longer life: </w:t>
      </w:r>
      <w:r>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14:paraId="5388C487" w14:textId="77777777" w:rsidR="007974FF" w:rsidRDefault="00C55250" w:rsidP="001330AA">
      <w:pPr>
        <w:pStyle w:val="Nidungvnbn"/>
        <w:numPr>
          <w:ilvl w:val="0"/>
          <w:numId w:val="11"/>
        </w:numPr>
      </w:pPr>
      <w:r>
        <w:rPr>
          <w:b/>
        </w:rPr>
        <w:lastRenderedPageBreak/>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14:paraId="40E84297" w14:textId="77777777" w:rsidR="007974FF" w:rsidRDefault="00C55250" w:rsidP="001330AA">
      <w:pPr>
        <w:pStyle w:val="Nidungvnbn"/>
        <w:numPr>
          <w:ilvl w:val="0"/>
          <w:numId w:val="11"/>
        </w:numPr>
      </w:pPr>
      <w:r>
        <w:rPr>
          <w:b/>
        </w:rPr>
        <w:t xml:space="preserve">Những con người “kĩ thuật số” sẽ tiến đến gần như thật: </w:t>
      </w:r>
      <w:r>
        <w:t>MetaHuman là một framework hoàn chỉnh được phát triển bởi đội ngũ UE mà cho phép người dùng sức mạnh để tạo ra nhân vật cũng như animation cho các nhân vật “Kĩ thuật số” một cách chân thật nhất trong các dự án UE.</w:t>
      </w:r>
    </w:p>
    <w:p w14:paraId="294F62A3" w14:textId="77777777" w:rsidR="007974FF" w:rsidRDefault="00C55250" w:rsidP="001330AA">
      <w:pPr>
        <w:pStyle w:val="Nidungvnbn"/>
        <w:numPr>
          <w:ilvl w:val="0"/>
          <w:numId w:val="7"/>
        </w:numPr>
        <w:ind w:left="1170" w:hanging="450"/>
        <w:rPr>
          <w:b/>
        </w:rPr>
      </w:pPr>
      <w:r>
        <w:rPr>
          <w:b/>
        </w:rPr>
        <w:t>Các đặc trưng chính</w:t>
      </w:r>
    </w:p>
    <w:p w14:paraId="6587E180" w14:textId="77777777" w:rsidR="007974FF" w:rsidRDefault="00C55250" w:rsidP="001330AA">
      <w:pPr>
        <w:pStyle w:val="Nidungvnbn"/>
        <w:numPr>
          <w:ilvl w:val="0"/>
          <w:numId w:val="12"/>
        </w:numPr>
      </w:pPr>
      <w:r>
        <w:t>Virtual Production</w:t>
      </w:r>
    </w:p>
    <w:p w14:paraId="28E2E6FC" w14:textId="77777777" w:rsidR="007974FF" w:rsidRDefault="00C55250" w:rsidP="001330AA">
      <w:pPr>
        <w:pStyle w:val="Nidungvnbn"/>
        <w:numPr>
          <w:ilvl w:val="0"/>
          <w:numId w:val="12"/>
        </w:numPr>
      </w:pPr>
      <w:r>
        <w:t>Nonlinear Editing</w:t>
      </w:r>
    </w:p>
    <w:p w14:paraId="23C41236" w14:textId="77777777" w:rsidR="007974FF" w:rsidRDefault="00C55250" w:rsidP="001330AA">
      <w:pPr>
        <w:pStyle w:val="Nidungvnbn"/>
        <w:numPr>
          <w:ilvl w:val="0"/>
          <w:numId w:val="12"/>
        </w:numPr>
      </w:pPr>
      <w:r>
        <w:t>Final-pixel Output</w:t>
      </w:r>
    </w:p>
    <w:p w14:paraId="33FB7217" w14:textId="77777777" w:rsidR="007974FF" w:rsidRDefault="00C55250" w:rsidP="001330AA">
      <w:pPr>
        <w:pStyle w:val="Nidungvnbn"/>
        <w:numPr>
          <w:ilvl w:val="0"/>
          <w:numId w:val="12"/>
        </w:numPr>
      </w:pPr>
      <w:r>
        <w:t>Pipeline</w:t>
      </w:r>
    </w:p>
    <w:p w14:paraId="5054B957" w14:textId="77777777" w:rsidR="007974FF" w:rsidRPr="003477C9" w:rsidRDefault="00C55250" w:rsidP="000B5214">
      <w:pPr>
        <w:pStyle w:val="Heading4"/>
        <w:rPr>
          <w:b/>
          <w:bCs/>
        </w:rPr>
      </w:pPr>
      <w:r w:rsidRPr="003477C9">
        <w:rPr>
          <w:b/>
          <w:bCs/>
        </w:rPr>
        <w:t>Kiến trúc</w:t>
      </w:r>
    </w:p>
    <w:p w14:paraId="5D572867" w14:textId="77777777" w:rsidR="007974FF" w:rsidRDefault="00C55250" w:rsidP="001330AA">
      <w:pPr>
        <w:pStyle w:val="Nidungvnbn"/>
        <w:numPr>
          <w:ilvl w:val="0"/>
          <w:numId w:val="7"/>
        </w:numPr>
        <w:ind w:left="1170" w:hanging="450"/>
        <w:rPr>
          <w:b/>
        </w:rPr>
      </w:pPr>
      <w:r>
        <w:rPr>
          <w:b/>
        </w:rPr>
        <w:t>Tổng quan</w:t>
      </w:r>
    </w:p>
    <w:p w14:paraId="73B5E389" w14:textId="77777777" w:rsidR="007974FF" w:rsidRDefault="00C55250" w:rsidP="001330AA">
      <w:pPr>
        <w:pStyle w:val="Nidungvnbn"/>
        <w:numPr>
          <w:ilvl w:val="0"/>
          <w:numId w:val="13"/>
        </w:numPr>
        <w:rPr>
          <w:b/>
        </w:rPr>
      </w:pPr>
      <w:r>
        <w:rPr>
          <w:b/>
        </w:rPr>
        <w:t xml:space="preserve">Perfect pixels – at scale: </w:t>
      </w:r>
      <w:r>
        <w:t>Chuẩn chỉnh, sắc nét đến từng pixel.</w:t>
      </w:r>
    </w:p>
    <w:p w14:paraId="23E70318" w14:textId="77777777" w:rsidR="007974FF" w:rsidRDefault="00C55250" w:rsidP="001330AA">
      <w:pPr>
        <w:pStyle w:val="Nidungvnbn"/>
        <w:numPr>
          <w:ilvl w:val="0"/>
          <w:numId w:val="13"/>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14:paraId="706E812A" w14:textId="77777777" w:rsidR="007974FF" w:rsidRDefault="00C55250" w:rsidP="001330AA">
      <w:pPr>
        <w:pStyle w:val="Nidungvnbn"/>
        <w:numPr>
          <w:ilvl w:val="0"/>
          <w:numId w:val="13"/>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14:paraId="5A5E131B" w14:textId="77777777" w:rsidR="007974FF" w:rsidRDefault="00C55250" w:rsidP="001330AA">
      <w:pPr>
        <w:pStyle w:val="Nidungvnbn"/>
        <w:numPr>
          <w:ilvl w:val="0"/>
          <w:numId w:val="13"/>
        </w:numPr>
        <w:rPr>
          <w:b/>
        </w:rPr>
      </w:pPr>
      <w:r>
        <w:rPr>
          <w:b/>
        </w:rPr>
        <w:t xml:space="preserve">Tái định nghĩa Big data: </w:t>
      </w:r>
      <w:r>
        <w:t>Với UE, dữ liệu có thể có một cuộc sống mới, người dùng có thể tạo ra thế giới mở, trackers máy bay, …</w:t>
      </w:r>
    </w:p>
    <w:p w14:paraId="660FCD8B" w14:textId="77777777" w:rsidR="007974FF" w:rsidRDefault="00C55250" w:rsidP="001330AA">
      <w:pPr>
        <w:pStyle w:val="Nidungvnbn"/>
        <w:numPr>
          <w:ilvl w:val="0"/>
          <w:numId w:val="13"/>
        </w:numPr>
        <w:rPr>
          <w:b/>
        </w:rPr>
      </w:pPr>
      <w:r>
        <w:rPr>
          <w:b/>
        </w:rPr>
        <w:lastRenderedPageBreak/>
        <w:t xml:space="preserve">Twinmotion: </w:t>
      </w:r>
      <w:r>
        <w:t>Chuyển đổi dữ liệu BIM, CAD và những trải nghiệm VR thành những hiệu ứng hình ảnh đẹp tuyệt vời chỉ với một vài cú click.</w:t>
      </w:r>
    </w:p>
    <w:p w14:paraId="074D4C6E" w14:textId="77777777" w:rsidR="007974FF" w:rsidRDefault="00C55250" w:rsidP="001330AA">
      <w:pPr>
        <w:pStyle w:val="Nidungvnbn"/>
        <w:numPr>
          <w:ilvl w:val="0"/>
          <w:numId w:val="7"/>
        </w:numPr>
        <w:ind w:left="1170" w:hanging="450"/>
        <w:rPr>
          <w:b/>
        </w:rPr>
      </w:pPr>
      <w:r>
        <w:rPr>
          <w:b/>
        </w:rPr>
        <w:t>Các đặc trưng chính</w:t>
      </w:r>
    </w:p>
    <w:p w14:paraId="3B79BFE6" w14:textId="77777777" w:rsidR="007974FF" w:rsidRDefault="00C55250" w:rsidP="001330AA">
      <w:pPr>
        <w:pStyle w:val="Nidungvnbn"/>
        <w:numPr>
          <w:ilvl w:val="0"/>
          <w:numId w:val="14"/>
        </w:numPr>
      </w:pPr>
      <w:r>
        <w:t>Real time</w:t>
      </w:r>
    </w:p>
    <w:p w14:paraId="48C3AD46" w14:textId="77777777" w:rsidR="007974FF" w:rsidRDefault="00C55250" w:rsidP="001330AA">
      <w:pPr>
        <w:pStyle w:val="Nidungvnbn"/>
        <w:numPr>
          <w:ilvl w:val="0"/>
          <w:numId w:val="14"/>
        </w:numPr>
      </w:pPr>
      <w:r>
        <w:t>Góc nhìn sắc nét</w:t>
      </w:r>
    </w:p>
    <w:p w14:paraId="15DB44A7" w14:textId="77777777" w:rsidR="007974FF" w:rsidRDefault="00C55250" w:rsidP="001330AA">
      <w:pPr>
        <w:pStyle w:val="Nidungvnbn"/>
        <w:numPr>
          <w:ilvl w:val="0"/>
          <w:numId w:val="14"/>
        </w:numPr>
      </w:pPr>
      <w:r>
        <w:t>Kết hợp và chinh phục</w:t>
      </w:r>
    </w:p>
    <w:p w14:paraId="17E57590" w14:textId="77777777" w:rsidR="007974FF" w:rsidRDefault="00C55250" w:rsidP="001330AA">
      <w:pPr>
        <w:pStyle w:val="Nidungvnbn"/>
        <w:numPr>
          <w:ilvl w:val="0"/>
          <w:numId w:val="15"/>
        </w:numPr>
      </w:pPr>
      <w:r>
        <w:t>Một asset, có thể di chuyển mọi nơi</w:t>
      </w:r>
    </w:p>
    <w:p w14:paraId="58DBE64F" w14:textId="77777777" w:rsidR="007974FF" w:rsidRDefault="00C55250">
      <w:pPr>
        <w:pStyle w:val="Nidungvnbn"/>
        <w:rPr>
          <w:b/>
        </w:rPr>
      </w:pPr>
      <w:r>
        <w:rPr>
          <w:b/>
        </w:rPr>
        <w:t>Tự động hóa và chuyển động</w:t>
      </w:r>
    </w:p>
    <w:p w14:paraId="687D6E51" w14:textId="77777777" w:rsidR="00C557AE" w:rsidRDefault="00C55250" w:rsidP="00C557AE">
      <w:pPr>
        <w:pStyle w:val="Nidungvnbn"/>
        <w:keepNext/>
        <w:jc w:val="center"/>
      </w:pPr>
      <w:r>
        <w:rPr>
          <w:b/>
          <w:noProof/>
          <w:lang w:eastAsia="zh-CN"/>
        </w:rPr>
        <w:drawing>
          <wp:inline distT="0" distB="0" distL="0" distR="0" wp14:anchorId="571552B7" wp14:editId="1CDA6FE8">
            <wp:extent cx="4966401" cy="2022846"/>
            <wp:effectExtent l="0" t="0" r="571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5152" cy="2042703"/>
                    </a:xfrm>
                    <a:prstGeom prst="rect">
                      <a:avLst/>
                    </a:prstGeom>
                  </pic:spPr>
                </pic:pic>
              </a:graphicData>
            </a:graphic>
          </wp:inline>
        </w:drawing>
      </w:r>
    </w:p>
    <w:p w14:paraId="2E05B16E" w14:textId="4B0C2B13" w:rsidR="00714C24" w:rsidRDefault="00C557AE" w:rsidP="00C557AE">
      <w:pPr>
        <w:pStyle w:val="Caption"/>
      </w:pPr>
      <w:bookmarkStart w:id="23" w:name="_Toc144643649"/>
      <w:r>
        <w:t xml:space="preserve">Hình </w:t>
      </w:r>
      <w:fldSimple w:instr=" STYLEREF 1 \s ">
        <w:r w:rsidR="008F2E32">
          <w:rPr>
            <w:noProof/>
          </w:rPr>
          <w:t>2</w:t>
        </w:r>
      </w:fldSimple>
      <w:r w:rsidR="008F2E32">
        <w:t>.</w:t>
      </w:r>
      <w:fldSimple w:instr=" SEQ Hình \* ARABIC \s 1 ">
        <w:r w:rsidR="008F2E32">
          <w:rPr>
            <w:noProof/>
          </w:rPr>
          <w:t>8</w:t>
        </w:r>
      </w:fldSimple>
      <w:r>
        <w:t xml:space="preserve"> Ảnh minh họa chuyển động trong Unreal Engine</w:t>
      </w:r>
      <w:bookmarkEnd w:id="23"/>
    </w:p>
    <w:p w14:paraId="56B74E65" w14:textId="77777777" w:rsidR="007974FF" w:rsidRDefault="00C55250" w:rsidP="001330AA">
      <w:pPr>
        <w:pStyle w:val="Nidungvnbn"/>
        <w:numPr>
          <w:ilvl w:val="0"/>
          <w:numId w:val="7"/>
        </w:numPr>
        <w:ind w:left="1170" w:hanging="450"/>
        <w:rPr>
          <w:b/>
        </w:rPr>
      </w:pPr>
      <w:r>
        <w:rPr>
          <w:b/>
        </w:rPr>
        <w:t>Tổng quan</w:t>
      </w:r>
    </w:p>
    <w:p w14:paraId="5147676F" w14:textId="77777777" w:rsidR="007974FF" w:rsidRDefault="00C55250" w:rsidP="001330AA">
      <w:pPr>
        <w:pStyle w:val="Nidungvnbn"/>
        <w:numPr>
          <w:ilvl w:val="0"/>
          <w:numId w:val="16"/>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14:paraId="3B57F8FF" w14:textId="77777777" w:rsidR="007974FF" w:rsidRDefault="00C55250" w:rsidP="001330AA">
      <w:pPr>
        <w:pStyle w:val="Nidungvnbn"/>
        <w:numPr>
          <w:ilvl w:val="0"/>
          <w:numId w:val="16"/>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14:paraId="38F82927" w14:textId="77777777" w:rsidR="007974FF" w:rsidRDefault="00C55250" w:rsidP="001330AA">
      <w:pPr>
        <w:pStyle w:val="Nidungvnbn"/>
        <w:numPr>
          <w:ilvl w:val="0"/>
          <w:numId w:val="16"/>
        </w:numPr>
        <w:rPr>
          <w:b/>
        </w:rPr>
      </w:pPr>
      <w:r>
        <w:rPr>
          <w:b/>
        </w:rPr>
        <w:lastRenderedPageBreak/>
        <w:t xml:space="preserve">One source of truth: </w:t>
      </w:r>
      <w:r>
        <w:t>Lưu trữ tất cả các model reference của người dùng trong cùng một nơi, thúc đẩy tiến trình làm việc nhanh hơn, mọi thứ chỉ cách vài giây.</w:t>
      </w:r>
    </w:p>
    <w:p w14:paraId="234F80D5" w14:textId="77777777" w:rsidR="007974FF" w:rsidRDefault="00C55250" w:rsidP="001330AA">
      <w:pPr>
        <w:pStyle w:val="Nidungvnbn"/>
        <w:numPr>
          <w:ilvl w:val="0"/>
          <w:numId w:val="16"/>
        </w:numPr>
        <w:rPr>
          <w:b/>
        </w:rPr>
      </w:pPr>
      <w:r>
        <w:rPr>
          <w:b/>
        </w:rPr>
        <w:t xml:space="preserve">Automotive field guide: </w:t>
      </w:r>
      <w:r>
        <w:t>Công nghệ real-time đang thúc đẩy ngành công nghiệp ô tô từ thiết kế ban đầu đến sàn đại lý. UE đang thực sự hỗ trợ sự chuyển đổi doanh nghiệp.</w:t>
      </w:r>
    </w:p>
    <w:p w14:paraId="3C0E1FAE" w14:textId="77777777" w:rsidR="007974FF" w:rsidRDefault="00C55250" w:rsidP="001330AA">
      <w:pPr>
        <w:pStyle w:val="Nidungvnbn"/>
        <w:numPr>
          <w:ilvl w:val="0"/>
          <w:numId w:val="7"/>
        </w:numPr>
        <w:ind w:left="1170" w:hanging="450"/>
        <w:rPr>
          <w:b/>
        </w:rPr>
      </w:pPr>
      <w:r>
        <w:rPr>
          <w:b/>
        </w:rPr>
        <w:t>Các đặc trưng chính</w:t>
      </w:r>
    </w:p>
    <w:p w14:paraId="04E227D0" w14:textId="77777777" w:rsidR="007974FF" w:rsidRDefault="00C55250" w:rsidP="001330AA">
      <w:pPr>
        <w:pStyle w:val="Nidungvnbn"/>
        <w:numPr>
          <w:ilvl w:val="1"/>
          <w:numId w:val="7"/>
        </w:numPr>
      </w:pPr>
      <w:r>
        <w:t>Push the limits</w:t>
      </w:r>
    </w:p>
    <w:p w14:paraId="731E029E" w14:textId="77777777" w:rsidR="007974FF" w:rsidRDefault="00C55250" w:rsidP="001330AA">
      <w:pPr>
        <w:pStyle w:val="Nidungvnbn"/>
        <w:numPr>
          <w:ilvl w:val="1"/>
          <w:numId w:val="7"/>
        </w:numPr>
      </w:pPr>
      <w:r>
        <w:t>Accelerated, automated</w:t>
      </w:r>
    </w:p>
    <w:p w14:paraId="6157601B" w14:textId="77777777" w:rsidR="007974FF" w:rsidRDefault="00C55250" w:rsidP="001330AA">
      <w:pPr>
        <w:pStyle w:val="Nidungvnbn"/>
        <w:numPr>
          <w:ilvl w:val="1"/>
          <w:numId w:val="7"/>
        </w:numPr>
      </w:pPr>
      <w:r>
        <w:t>Multi-user collaboration</w:t>
      </w:r>
    </w:p>
    <w:p w14:paraId="700EDD9F" w14:textId="77777777" w:rsidR="007974FF" w:rsidRDefault="00C55250" w:rsidP="001330AA">
      <w:pPr>
        <w:pStyle w:val="Nidungvnbn"/>
        <w:numPr>
          <w:ilvl w:val="1"/>
          <w:numId w:val="7"/>
        </w:numPr>
      </w:pPr>
      <w:r>
        <w:t>Your data, your choice</w:t>
      </w:r>
    </w:p>
    <w:p w14:paraId="05591999" w14:textId="77777777" w:rsidR="007974FF" w:rsidRDefault="00C55250" w:rsidP="001330AA">
      <w:pPr>
        <w:pStyle w:val="Nidungvnbn"/>
        <w:numPr>
          <w:ilvl w:val="1"/>
          <w:numId w:val="7"/>
        </w:numPr>
      </w:pPr>
      <w:r>
        <w:t>HMI helpers</w:t>
      </w:r>
    </w:p>
    <w:p w14:paraId="4637A75F" w14:textId="77777777" w:rsidR="007974FF" w:rsidRPr="003477C9" w:rsidRDefault="00C55250" w:rsidP="000B5214">
      <w:pPr>
        <w:pStyle w:val="Heading4"/>
        <w:rPr>
          <w:b/>
          <w:bCs/>
        </w:rPr>
      </w:pPr>
      <w:r w:rsidRPr="003477C9">
        <w:rPr>
          <w:b/>
          <w:bCs/>
        </w:rPr>
        <w:t>Broadcast và các sự kiện trực tuyến</w:t>
      </w:r>
    </w:p>
    <w:p w14:paraId="360F6C04" w14:textId="77777777" w:rsidR="0055561F" w:rsidRDefault="00C55250" w:rsidP="0055561F">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21318662" w14:textId="1C50186B" w:rsidR="00534762" w:rsidRDefault="0055561F" w:rsidP="0055561F">
      <w:pPr>
        <w:pStyle w:val="Caption"/>
      </w:pPr>
      <w:bookmarkStart w:id="24" w:name="_Toc144643650"/>
      <w:r>
        <w:t xml:space="preserve">Hình </w:t>
      </w:r>
      <w:fldSimple w:instr=" STYLEREF 1 \s ">
        <w:r w:rsidR="008F2E32">
          <w:rPr>
            <w:noProof/>
          </w:rPr>
          <w:t>2</w:t>
        </w:r>
      </w:fldSimple>
      <w:r w:rsidR="008F2E32">
        <w:t>.</w:t>
      </w:r>
      <w:fldSimple w:instr=" SEQ Hình \* ARABIC \s 1 ">
        <w:r w:rsidR="008F2E32">
          <w:rPr>
            <w:noProof/>
          </w:rPr>
          <w:t>9</w:t>
        </w:r>
      </w:fldSimple>
      <w:r>
        <w:t xml:space="preserve"> Live action với Unreal Engine</w:t>
      </w:r>
      <w:bookmarkEnd w:id="24"/>
    </w:p>
    <w:p w14:paraId="4B437F15" w14:textId="77777777" w:rsidR="007974FF" w:rsidRDefault="00C55250" w:rsidP="001330AA">
      <w:pPr>
        <w:pStyle w:val="Nidungvnbn"/>
        <w:numPr>
          <w:ilvl w:val="0"/>
          <w:numId w:val="7"/>
        </w:numPr>
        <w:ind w:left="1170" w:hanging="450"/>
        <w:rPr>
          <w:b/>
        </w:rPr>
      </w:pPr>
      <w:r>
        <w:rPr>
          <w:b/>
        </w:rPr>
        <w:t>Tổng quan</w:t>
      </w:r>
    </w:p>
    <w:p w14:paraId="776F1A26" w14:textId="77777777" w:rsidR="007974FF" w:rsidRDefault="00C55250" w:rsidP="001330AA">
      <w:pPr>
        <w:pStyle w:val="Nidungvnbn"/>
        <w:numPr>
          <w:ilvl w:val="1"/>
          <w:numId w:val="7"/>
        </w:numPr>
        <w:rPr>
          <w:b/>
        </w:rPr>
      </w:pPr>
      <w:r>
        <w:rPr>
          <w:b/>
        </w:rPr>
        <w:t xml:space="preserve">Perfect pixels: </w:t>
      </w:r>
      <w:r>
        <w:t>UE giúp người dùng có thể pha trộn những hành động thực tế với đồ họa máy tính ở bất cứ nơi nào.</w:t>
      </w:r>
    </w:p>
    <w:p w14:paraId="7C4B159E" w14:textId="77777777" w:rsidR="007974FF" w:rsidRDefault="00C55250" w:rsidP="001330AA">
      <w:pPr>
        <w:pStyle w:val="Nidungvnbn"/>
        <w:numPr>
          <w:ilvl w:val="1"/>
          <w:numId w:val="7"/>
        </w:numPr>
        <w:rPr>
          <w:b/>
        </w:rPr>
      </w:pPr>
      <w:r>
        <w:rPr>
          <w:b/>
        </w:rPr>
        <w:t>The right fit</w:t>
      </w:r>
    </w:p>
    <w:p w14:paraId="67894B4D" w14:textId="77777777" w:rsidR="007974FF" w:rsidRDefault="00C55250" w:rsidP="001330AA">
      <w:pPr>
        <w:pStyle w:val="Nidungvnbn"/>
        <w:numPr>
          <w:ilvl w:val="1"/>
          <w:numId w:val="7"/>
        </w:numPr>
        <w:rPr>
          <w:b/>
        </w:rPr>
      </w:pPr>
      <w:r>
        <w:rPr>
          <w:b/>
        </w:rPr>
        <w:lastRenderedPageBreak/>
        <w:t>Strong &amp; steady:</w:t>
      </w:r>
      <w:r>
        <w:t xml:space="preserve"> Với UE, họ tự tin là một nền tảng có thể đoán được là sẽ không bao giờ sụp đổ. Khi người dùng cần, UE luôn có mặt.</w:t>
      </w:r>
    </w:p>
    <w:p w14:paraId="191AC163" w14:textId="77777777" w:rsidR="007974FF" w:rsidRDefault="00C55250" w:rsidP="001330AA">
      <w:pPr>
        <w:pStyle w:val="Nidungvnbn"/>
        <w:numPr>
          <w:ilvl w:val="0"/>
          <w:numId w:val="7"/>
        </w:numPr>
        <w:ind w:left="1170" w:hanging="450"/>
        <w:rPr>
          <w:b/>
        </w:rPr>
      </w:pPr>
      <w:r>
        <w:rPr>
          <w:b/>
        </w:rPr>
        <w:t>Các đặc trưng chính</w:t>
      </w:r>
    </w:p>
    <w:p w14:paraId="3279A278" w14:textId="77777777" w:rsidR="007974FF" w:rsidRDefault="00C55250" w:rsidP="001330AA">
      <w:pPr>
        <w:pStyle w:val="Nidungvnbn"/>
        <w:numPr>
          <w:ilvl w:val="1"/>
          <w:numId w:val="7"/>
        </w:numPr>
      </w:pPr>
      <w:r>
        <w:t>Integration</w:t>
      </w:r>
    </w:p>
    <w:p w14:paraId="7F5AB593" w14:textId="77777777" w:rsidR="007974FF" w:rsidRDefault="00C55250" w:rsidP="001330AA">
      <w:pPr>
        <w:pStyle w:val="Nidungvnbn"/>
        <w:numPr>
          <w:ilvl w:val="1"/>
          <w:numId w:val="7"/>
        </w:numPr>
      </w:pPr>
      <w:r>
        <w:t>Real-time compositing</w:t>
      </w:r>
    </w:p>
    <w:p w14:paraId="55F4BC64" w14:textId="77777777" w:rsidR="007974FF" w:rsidRDefault="00C55250" w:rsidP="001330AA">
      <w:pPr>
        <w:pStyle w:val="Nidungvnbn"/>
        <w:numPr>
          <w:ilvl w:val="1"/>
          <w:numId w:val="7"/>
        </w:numPr>
      </w:pPr>
      <w:r>
        <w:t>Muilti-display rendering</w:t>
      </w:r>
    </w:p>
    <w:p w14:paraId="28EC2910" w14:textId="77777777" w:rsidR="007974FF" w:rsidRDefault="00C55250" w:rsidP="001330AA">
      <w:pPr>
        <w:pStyle w:val="Nidungvnbn"/>
        <w:numPr>
          <w:ilvl w:val="1"/>
          <w:numId w:val="7"/>
        </w:numPr>
      </w:pPr>
      <w:r>
        <w:t>Particles, effects &amp; physics</w:t>
      </w:r>
    </w:p>
    <w:p w14:paraId="06F01166" w14:textId="77777777" w:rsidR="007974FF" w:rsidRPr="003477C9" w:rsidRDefault="00C55250" w:rsidP="000B5214">
      <w:pPr>
        <w:pStyle w:val="Heading4"/>
        <w:rPr>
          <w:b/>
          <w:bCs/>
          <w:sz w:val="26"/>
        </w:rPr>
      </w:pPr>
      <w:r w:rsidRPr="003477C9">
        <w:rPr>
          <w:b/>
          <w:bCs/>
        </w:rPr>
        <w:t>Giả lập</w:t>
      </w:r>
    </w:p>
    <w:p w14:paraId="5D3BA423" w14:textId="77777777" w:rsidR="0055122A" w:rsidRDefault="00C55250" w:rsidP="0055122A">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7544D271" w14:textId="6F1891C5" w:rsidR="00534762" w:rsidRDefault="0055122A" w:rsidP="0055122A">
      <w:pPr>
        <w:pStyle w:val="Caption"/>
      </w:pPr>
      <w:bookmarkStart w:id="25" w:name="_Toc144643651"/>
      <w:r>
        <w:t xml:space="preserve">Hình </w:t>
      </w:r>
      <w:fldSimple w:instr=" STYLEREF 1 \s ">
        <w:r w:rsidR="008F2E32">
          <w:rPr>
            <w:noProof/>
          </w:rPr>
          <w:t>2</w:t>
        </w:r>
      </w:fldSimple>
      <w:r w:rsidR="008F2E32">
        <w:t>.</w:t>
      </w:r>
      <w:fldSimple w:instr=" SEQ Hình \* ARABIC \s 1 ">
        <w:r w:rsidR="008F2E32">
          <w:rPr>
            <w:noProof/>
          </w:rPr>
          <w:t>10</w:t>
        </w:r>
      </w:fldSimple>
      <w:r>
        <w:t xml:space="preserve"> Hình ảnh giả lập chuyến bay</w:t>
      </w:r>
      <w:bookmarkEnd w:id="25"/>
    </w:p>
    <w:p w14:paraId="7A595117" w14:textId="77777777" w:rsidR="007974FF" w:rsidRDefault="00C55250" w:rsidP="001330AA">
      <w:pPr>
        <w:pStyle w:val="Nidungvnbn"/>
        <w:numPr>
          <w:ilvl w:val="0"/>
          <w:numId w:val="7"/>
        </w:numPr>
        <w:ind w:left="1170" w:hanging="450"/>
        <w:rPr>
          <w:b/>
        </w:rPr>
      </w:pPr>
      <w:r>
        <w:rPr>
          <w:b/>
        </w:rPr>
        <w:t>Tổng quan</w:t>
      </w:r>
    </w:p>
    <w:p w14:paraId="4F88E6C0" w14:textId="77777777" w:rsidR="007974FF" w:rsidRDefault="00C55250" w:rsidP="001330AA">
      <w:pPr>
        <w:pStyle w:val="Nidungvnbn"/>
        <w:numPr>
          <w:ilvl w:val="1"/>
          <w:numId w:val="7"/>
        </w:numPr>
        <w:rPr>
          <w:b/>
        </w:rPr>
      </w:pPr>
      <w:r>
        <w:rPr>
          <w:b/>
        </w:rPr>
        <w:t xml:space="preserve">Critical fidelity: </w:t>
      </w:r>
      <w:r>
        <w:t xml:space="preserve">Truyền thông tin thông qua những cú click chuột ngay lập tức, cho dù người dùng đang training con người </w:t>
      </w:r>
      <w:r>
        <w:lastRenderedPageBreak/>
        <w:t>hay training máy, UE sẽ phân tích thiết bị hoặc đánh giá các lựa chọn trong tương lai. UE cup cấp cho bạn hình ảnh có độ trung thực cao và khả năng kiểm soát mà bạn yêu cầu, miễn phí.</w:t>
      </w:r>
    </w:p>
    <w:p w14:paraId="52093648" w14:textId="77777777" w:rsidR="007974FF" w:rsidRDefault="00C55250" w:rsidP="001330AA">
      <w:pPr>
        <w:pStyle w:val="Nidungvnbn"/>
        <w:numPr>
          <w:ilvl w:val="1"/>
          <w:numId w:val="7"/>
        </w:numPr>
        <w:rPr>
          <w:b/>
        </w:rPr>
      </w:pPr>
      <w:r>
        <w:rPr>
          <w:b/>
        </w:rPr>
        <w:t xml:space="preserve">Full control: </w:t>
      </w:r>
      <w:r>
        <w:t>Với UE, người dùng có thể build, scale, và kiểm soát mọi khía cạnh thiết kế của họ chỉ với việc kéo thả.</w:t>
      </w:r>
    </w:p>
    <w:p w14:paraId="46743C87" w14:textId="77777777" w:rsidR="007974FF" w:rsidRDefault="00C55250" w:rsidP="001330AA">
      <w:pPr>
        <w:pStyle w:val="Nidungvnbn"/>
        <w:numPr>
          <w:ilvl w:val="1"/>
          <w:numId w:val="7"/>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14:paraId="7442CEBF" w14:textId="77777777" w:rsidR="007974FF" w:rsidRDefault="00C55250" w:rsidP="001330AA">
      <w:pPr>
        <w:pStyle w:val="Nidungvnbn"/>
        <w:numPr>
          <w:ilvl w:val="0"/>
          <w:numId w:val="7"/>
        </w:numPr>
        <w:ind w:left="1170" w:hanging="450"/>
        <w:rPr>
          <w:b/>
        </w:rPr>
      </w:pPr>
      <w:r>
        <w:rPr>
          <w:b/>
        </w:rPr>
        <w:t>Các đặc trưng chính</w:t>
      </w:r>
    </w:p>
    <w:p w14:paraId="42026F12" w14:textId="77777777" w:rsidR="007974FF" w:rsidRDefault="00C55250" w:rsidP="001330AA">
      <w:pPr>
        <w:pStyle w:val="Nidungvnbn"/>
        <w:numPr>
          <w:ilvl w:val="1"/>
          <w:numId w:val="7"/>
        </w:numPr>
      </w:pPr>
      <w:r>
        <w:t>Efficent data processing</w:t>
      </w:r>
    </w:p>
    <w:p w14:paraId="726BDEC7" w14:textId="77777777" w:rsidR="007974FF" w:rsidRDefault="00C55250" w:rsidP="001330AA">
      <w:pPr>
        <w:pStyle w:val="Nidungvnbn"/>
        <w:numPr>
          <w:ilvl w:val="1"/>
          <w:numId w:val="7"/>
        </w:numPr>
      </w:pPr>
      <w:r>
        <w:t>Terrain databases</w:t>
      </w:r>
    </w:p>
    <w:p w14:paraId="2F4E5EF2" w14:textId="77777777" w:rsidR="007974FF" w:rsidRDefault="00C55250" w:rsidP="001330AA">
      <w:pPr>
        <w:pStyle w:val="Nidungvnbn"/>
        <w:numPr>
          <w:ilvl w:val="1"/>
          <w:numId w:val="7"/>
        </w:numPr>
      </w:pPr>
      <w:r>
        <w:t>Multi-platform deployment</w:t>
      </w:r>
    </w:p>
    <w:p w14:paraId="6C9D3E0E" w14:textId="77777777" w:rsidR="007974FF" w:rsidRDefault="00C55250" w:rsidP="001330AA">
      <w:pPr>
        <w:pStyle w:val="Nidungvnbn"/>
        <w:numPr>
          <w:ilvl w:val="1"/>
          <w:numId w:val="7"/>
        </w:numPr>
      </w:pPr>
      <w:r>
        <w:t>A range of Realism</w:t>
      </w:r>
    </w:p>
    <w:p w14:paraId="67629E9D" w14:textId="77777777" w:rsidR="007974FF" w:rsidRDefault="00C55250" w:rsidP="001330AA">
      <w:pPr>
        <w:pStyle w:val="Nidungvnbn"/>
        <w:numPr>
          <w:ilvl w:val="1"/>
          <w:numId w:val="7"/>
        </w:numPr>
      </w:pPr>
      <w:r>
        <w:t>XR-Ready</w:t>
      </w:r>
    </w:p>
    <w:p w14:paraId="4D6BCCDE" w14:textId="77777777" w:rsidR="007974FF" w:rsidRDefault="00C55250">
      <w:pPr>
        <w:pStyle w:val="Heading3"/>
      </w:pPr>
      <w:bookmarkStart w:id="26" w:name="_Toc144644846"/>
      <w:r>
        <w:t>Các kiến thức nền tảng về Unreal Editor</w:t>
      </w:r>
      <w:bookmarkEnd w:id="26"/>
    </w:p>
    <w:p w14:paraId="3B9F46B4" w14:textId="77777777" w:rsidR="007974FF" w:rsidRDefault="00C55250" w:rsidP="001330AA">
      <w:pPr>
        <w:pStyle w:val="Nidungvnbn"/>
        <w:numPr>
          <w:ilvl w:val="0"/>
          <w:numId w:val="7"/>
        </w:numPr>
        <w:rPr>
          <w:b/>
          <w:bCs/>
        </w:rPr>
      </w:pPr>
      <w:r>
        <w:rPr>
          <w:b/>
          <w:bCs/>
        </w:rPr>
        <w:t>Unreal Editor Interface</w:t>
      </w:r>
    </w:p>
    <w:p w14:paraId="01954EB7" w14:textId="77777777" w:rsidR="007D746C" w:rsidRDefault="00C55250" w:rsidP="007D746C">
      <w:pPr>
        <w:pStyle w:val="Nidungvnbn"/>
        <w:keepNext/>
        <w:jc w:val="center"/>
      </w:pPr>
      <w:r>
        <w:rPr>
          <w:noProof/>
          <w:lang w:eastAsia="zh-CN"/>
        </w:rPr>
        <w:drawing>
          <wp:inline distT="0" distB="0" distL="0" distR="0" wp14:anchorId="5EB83484" wp14:editId="2D112E5B">
            <wp:extent cx="4439974" cy="29085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4464536" cy="2924635"/>
                    </a:xfrm>
                    <a:prstGeom prst="rect">
                      <a:avLst/>
                    </a:prstGeom>
                  </pic:spPr>
                </pic:pic>
              </a:graphicData>
            </a:graphic>
          </wp:inline>
        </w:drawing>
      </w:r>
    </w:p>
    <w:p w14:paraId="59E2AA8A" w14:textId="26909FA2" w:rsidR="00534762" w:rsidRDefault="007D746C" w:rsidP="007D746C">
      <w:pPr>
        <w:pStyle w:val="Caption"/>
      </w:pPr>
      <w:bookmarkStart w:id="27" w:name="_Toc144643652"/>
      <w:r>
        <w:t xml:space="preserve">Hình </w:t>
      </w:r>
      <w:fldSimple w:instr=" STYLEREF 1 \s ">
        <w:r w:rsidR="008F2E32">
          <w:rPr>
            <w:noProof/>
          </w:rPr>
          <w:t>2</w:t>
        </w:r>
      </w:fldSimple>
      <w:r w:rsidR="008F2E32">
        <w:t>.</w:t>
      </w:r>
      <w:fldSimple w:instr=" SEQ Hình \* ARABIC \s 1 ">
        <w:r w:rsidR="008F2E32">
          <w:rPr>
            <w:noProof/>
          </w:rPr>
          <w:t>11</w:t>
        </w:r>
      </w:fldSimple>
      <w:r>
        <w:t xml:space="preserve"> Unreal Engine Editor Interface</w:t>
      </w:r>
      <w:bookmarkEnd w:id="27"/>
    </w:p>
    <w:p w14:paraId="68682A00" w14:textId="34C682CD" w:rsidR="007974FF" w:rsidRDefault="007974FF" w:rsidP="00534762">
      <w:pPr>
        <w:pStyle w:val="Caption"/>
      </w:pPr>
    </w:p>
    <w:p w14:paraId="2C822A1D" w14:textId="22E15803" w:rsidR="000917A8" w:rsidRDefault="000917A8" w:rsidP="000917A8">
      <w:pPr>
        <w:pStyle w:val="Caption"/>
        <w:keepNext/>
      </w:pPr>
      <w:bookmarkStart w:id="28" w:name="_Toc144643705"/>
      <w:r>
        <w:t xml:space="preserve">Bảng </w:t>
      </w:r>
      <w:fldSimple w:instr=" STYLEREF 1 \s ">
        <w:r w:rsidR="00367EA3">
          <w:rPr>
            <w:noProof/>
          </w:rPr>
          <w:t>2</w:t>
        </w:r>
      </w:fldSimple>
      <w:r w:rsidR="00367EA3">
        <w:t>.</w:t>
      </w:r>
      <w:fldSimple w:instr=" SEQ Bảng \* ARABIC \s 1 ">
        <w:r w:rsidR="00367EA3">
          <w:rPr>
            <w:noProof/>
          </w:rPr>
          <w:t>1</w:t>
        </w:r>
      </w:fldSimple>
      <w:r>
        <w:t xml:space="preserve"> Các thành phần giao diện</w:t>
      </w:r>
      <w:bookmarkEnd w:id="28"/>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r>
              <w:rPr>
                <w:b/>
              </w:rPr>
              <w:t>Tên</w:t>
            </w:r>
          </w:p>
        </w:tc>
        <w:tc>
          <w:tcPr>
            <w:tcW w:w="5867" w:type="dxa"/>
          </w:tcPr>
          <w:p w14:paraId="5C647AF8" w14:textId="77777777" w:rsidR="007974FF" w:rsidRDefault="00C55250">
            <w:pPr>
              <w:pStyle w:val="Nidungvnbn"/>
              <w:ind w:firstLine="0"/>
              <w:jc w:val="left"/>
              <w:rPr>
                <w:b/>
              </w:rPr>
            </w:pPr>
            <w:r>
              <w:rPr>
                <w:b/>
              </w:rPr>
              <w:t>Mô tả</w:t>
            </w:r>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r>
              <w:t>Sử dụng menu bar để truy cập những command đặc biệt cũng như những chức năng của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r>
              <w:t xml:space="preserve">Chứa các phím tắt cho một số tools và editors thông dụng nhất trong UE, cũng như các phím tắt để vào chế độ </w:t>
            </w:r>
            <w:r>
              <w:rPr>
                <w:b/>
              </w:rPr>
              <w:t xml:space="preserve">“Play” (chạy trò chơi bên trong Unreal Editor) </w:t>
            </w:r>
            <w:r>
              <w:t>và để triển khai dự án của người dùng trên các nên tảng khác.</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Hiển thị nội dung của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r>
              <w:t>Nơi chứa tất cả các asset mà người dùng sử dụng trong dự án.</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r>
              <w:t>Chứa các phím tắt đến chức năng Command Console, Output Log và Derived Data. Cũng như hiển thị trạng thái của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Hiển thị Hierarchi dạng cây của tất cả nội dung trong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r>
              <w:t>Xuất hiện khi bạn chọn bất kì 1 Actor.</w:t>
            </w:r>
          </w:p>
          <w:p w14:paraId="046E1606" w14:textId="77777777" w:rsidR="007974FF" w:rsidRDefault="00C55250">
            <w:pPr>
              <w:pStyle w:val="Nidungvnbn"/>
              <w:ind w:firstLine="0"/>
            </w:pPr>
            <w:r>
              <w:t>Hiển thị các thuộc tính khác nhau cho Actor đó.</w:t>
            </w:r>
          </w:p>
          <w:p w14:paraId="0E4F9A22" w14:textId="77777777" w:rsidR="007974FF" w:rsidRDefault="00C55250">
            <w:pPr>
              <w:pStyle w:val="Nidungvnbn"/>
              <w:ind w:firstLine="0"/>
            </w:pPr>
            <w:r>
              <w:t>Bảng điều khiển này hiển thị các cài đặt khác nhau tùy thuộc vào những gì người dùng chọn trong Level Viewport.</w:t>
            </w:r>
          </w:p>
        </w:tc>
      </w:tr>
    </w:tbl>
    <w:p w14:paraId="47A9398D" w14:textId="77777777" w:rsidR="00B009D5" w:rsidRDefault="00B009D5" w:rsidP="001330AA">
      <w:pPr>
        <w:pStyle w:val="Nidungvnbn"/>
        <w:numPr>
          <w:ilvl w:val="0"/>
          <w:numId w:val="17"/>
        </w:numPr>
        <w:rPr>
          <w:b/>
          <w:bCs/>
        </w:rPr>
      </w:pPr>
      <w:r>
        <w:rPr>
          <w:b/>
          <w:bCs/>
        </w:rPr>
        <w:br w:type="page"/>
      </w:r>
    </w:p>
    <w:p w14:paraId="7AB54E2B" w14:textId="0EE37918" w:rsidR="007974FF" w:rsidRDefault="00C55250" w:rsidP="001330AA">
      <w:pPr>
        <w:pStyle w:val="Nidungvnbn"/>
        <w:numPr>
          <w:ilvl w:val="0"/>
          <w:numId w:val="17"/>
        </w:numPr>
        <w:rPr>
          <w:b/>
          <w:bCs/>
        </w:rPr>
      </w:pPr>
      <w:r>
        <w:rPr>
          <w:b/>
          <w:bCs/>
        </w:rPr>
        <w:lastRenderedPageBreak/>
        <w:t>Menu Bar</w:t>
      </w:r>
    </w:p>
    <w:p w14:paraId="090BFEEE" w14:textId="77777777" w:rsidR="00B009D5" w:rsidRDefault="00C55250" w:rsidP="00B009D5">
      <w:pPr>
        <w:pStyle w:val="Nidungvnbn"/>
        <w:keepNext/>
        <w:jc w:val="center"/>
      </w:pPr>
      <w:r>
        <w:rPr>
          <w:noProof/>
          <w:lang w:eastAsia="zh-CN"/>
        </w:rPr>
        <w:drawing>
          <wp:inline distT="0" distB="0" distL="0" distR="0" wp14:anchorId="7674F3FA" wp14:editId="720D26BD">
            <wp:extent cx="5042997" cy="12573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8917" cy="1263762"/>
                    </a:xfrm>
                    <a:prstGeom prst="rect">
                      <a:avLst/>
                    </a:prstGeom>
                  </pic:spPr>
                </pic:pic>
              </a:graphicData>
            </a:graphic>
          </wp:inline>
        </w:drawing>
      </w:r>
    </w:p>
    <w:p w14:paraId="0BAA31A3" w14:textId="1249B9E0" w:rsidR="00D46A97" w:rsidRDefault="00B009D5" w:rsidP="00B009D5">
      <w:pPr>
        <w:pStyle w:val="Caption"/>
      </w:pPr>
      <w:bookmarkStart w:id="29" w:name="_Toc144643653"/>
      <w:r>
        <w:t xml:space="preserve">Hình </w:t>
      </w:r>
      <w:fldSimple w:instr=" STYLEREF 1 \s ">
        <w:r w:rsidR="008F2E32">
          <w:rPr>
            <w:noProof/>
          </w:rPr>
          <w:t>2</w:t>
        </w:r>
      </w:fldSimple>
      <w:r w:rsidR="008F2E32">
        <w:t>.</w:t>
      </w:r>
      <w:fldSimple w:instr=" SEQ Hình \* ARABIC \s 1 ">
        <w:r w:rsidR="008F2E32">
          <w:rPr>
            <w:noProof/>
          </w:rPr>
          <w:t>12</w:t>
        </w:r>
      </w:fldSimple>
      <w:r>
        <w:t xml:space="preserve"> Menu Bar</w:t>
      </w:r>
      <w:bookmarkEnd w:id="29"/>
    </w:p>
    <w:p w14:paraId="390F7A1B" w14:textId="77777777" w:rsidR="007974FF" w:rsidRDefault="00C55250">
      <w:pPr>
        <w:pStyle w:val="Nidungvnbn"/>
      </w:pPr>
      <w:r>
        <w:t>Tích hợp các chức năng đặc biệt của Unreal Engine</w:t>
      </w:r>
    </w:p>
    <w:p w14:paraId="21CC3B52" w14:textId="77777777" w:rsidR="007974FF" w:rsidRDefault="00C55250" w:rsidP="001330AA">
      <w:pPr>
        <w:pStyle w:val="Nidungvnbn"/>
        <w:numPr>
          <w:ilvl w:val="0"/>
          <w:numId w:val="17"/>
        </w:numPr>
      </w:pPr>
      <w:r>
        <w:rPr>
          <w:b/>
          <w:bCs/>
        </w:rPr>
        <w:t>Main Toolbar</w:t>
      </w:r>
    </w:p>
    <w:p w14:paraId="5DDE1957" w14:textId="77777777" w:rsidR="00B009D5" w:rsidRDefault="00C55250" w:rsidP="00DC71C6">
      <w:pPr>
        <w:pStyle w:val="Nidungvnbn"/>
        <w:keepNext/>
        <w:ind w:left="1440" w:firstLine="0"/>
        <w:jc w:val="center"/>
      </w:pPr>
      <w:r>
        <w:rPr>
          <w:noProof/>
          <w:lang w:eastAsia="zh-CN"/>
        </w:rPr>
        <w:drawing>
          <wp:inline distT="0" distB="0" distL="0" distR="0" wp14:anchorId="1E04F800" wp14:editId="7D80F72F">
            <wp:extent cx="4971415" cy="838122"/>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5194099" cy="875664"/>
                    </a:xfrm>
                    <a:prstGeom prst="rect">
                      <a:avLst/>
                    </a:prstGeom>
                  </pic:spPr>
                </pic:pic>
              </a:graphicData>
            </a:graphic>
          </wp:inline>
        </w:drawing>
      </w:r>
    </w:p>
    <w:p w14:paraId="180FFFD9" w14:textId="65502C0C" w:rsidR="00B009D5" w:rsidRPr="00B009D5" w:rsidRDefault="00B009D5" w:rsidP="00B009D5">
      <w:pPr>
        <w:pStyle w:val="Caption"/>
      </w:pPr>
      <w:bookmarkStart w:id="30" w:name="_Toc144643654"/>
      <w:r>
        <w:t xml:space="preserve">Hình </w:t>
      </w:r>
      <w:fldSimple w:instr=" STYLEREF 1 \s ">
        <w:r w:rsidR="008F2E32">
          <w:rPr>
            <w:noProof/>
          </w:rPr>
          <w:t>2</w:t>
        </w:r>
      </w:fldSimple>
      <w:r w:rsidR="008F2E32">
        <w:t>.</w:t>
      </w:r>
      <w:fldSimple w:instr=" SEQ Hình \* ARABIC \s 1 ">
        <w:r w:rsidR="008F2E32">
          <w:rPr>
            <w:noProof/>
          </w:rPr>
          <w:t>13</w:t>
        </w:r>
      </w:fldSimple>
      <w:r>
        <w:t xml:space="preserve"> Main Toolbar</w:t>
      </w:r>
      <w:bookmarkEnd w:id="30"/>
    </w:p>
    <w:p w14:paraId="029610DB" w14:textId="77777777" w:rsidR="007974FF" w:rsidRDefault="00C55250">
      <w:pPr>
        <w:pStyle w:val="Nidungvnbn"/>
        <w:ind w:left="720" w:firstLine="0"/>
      </w:pPr>
      <w:r>
        <w:t xml:space="preserve">1 – Nút save </w:t>
      </w:r>
    </w:p>
    <w:p w14:paraId="52115BC7" w14:textId="77777777" w:rsidR="007974FF" w:rsidRDefault="00C55250">
      <w:pPr>
        <w:pStyle w:val="Nidungvnbn"/>
        <w:ind w:left="720" w:firstLine="0"/>
      </w:pPr>
      <w:r>
        <w:t>2 – Chọn Mode</w:t>
      </w:r>
    </w:p>
    <w:p w14:paraId="7EFAC04D" w14:textId="77777777" w:rsidR="007974FF" w:rsidRDefault="00C55250">
      <w:pPr>
        <w:pStyle w:val="Nidungvnbn"/>
        <w:ind w:left="720" w:firstLine="0"/>
      </w:pPr>
      <w:r>
        <w:t>3 – Các phím tắt cho phần tạo content</w:t>
      </w:r>
    </w:p>
    <w:p w14:paraId="74B0471A" w14:textId="77777777" w:rsidR="007974FF" w:rsidRDefault="00C55250">
      <w:pPr>
        <w:pStyle w:val="Nidungvnbn"/>
        <w:ind w:left="720" w:firstLine="0"/>
      </w:pPr>
      <w:r>
        <w:t>4 – Điều khiển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1330AA">
      <w:pPr>
        <w:pStyle w:val="Nidungvnbn"/>
        <w:numPr>
          <w:ilvl w:val="0"/>
          <w:numId w:val="18"/>
        </w:numPr>
        <w:rPr>
          <w:b/>
          <w:bCs/>
        </w:rPr>
      </w:pPr>
      <w:r>
        <w:rPr>
          <w:b/>
          <w:bCs/>
        </w:rPr>
        <w:t>Level Viewport</w:t>
      </w:r>
    </w:p>
    <w:p w14:paraId="4B55849A" w14:textId="77777777" w:rsidR="007974FF" w:rsidRDefault="00C55250" w:rsidP="001330AA">
      <w:pPr>
        <w:pStyle w:val="Nidungvnbn"/>
        <w:numPr>
          <w:ilvl w:val="2"/>
          <w:numId w:val="7"/>
        </w:numPr>
      </w:pPr>
      <w:r>
        <w:t>Level Viewport hiển thị nội dung của Level đang được mở.</w:t>
      </w:r>
    </w:p>
    <w:p w14:paraId="2ACCF485" w14:textId="44972F62" w:rsidR="007974FF" w:rsidRDefault="00C55250" w:rsidP="001330AA">
      <w:pPr>
        <w:pStyle w:val="Nidungvnbn"/>
        <w:numPr>
          <w:ilvl w:val="2"/>
          <w:numId w:val="7"/>
        </w:numPr>
      </w:pPr>
      <w:r>
        <w:t>Level Viewport nói chung có thể hiển thị nội dung của Le</w:t>
      </w:r>
      <w:r w:rsidR="0022400D">
        <w:t xml:space="preserve">vel theo hai cách </w:t>
      </w:r>
      <w:r w:rsidR="0022400D">
        <w:rPr>
          <w:b/>
          <w:bCs/>
        </w:rPr>
        <w:t>Perspective – 3D</w:t>
      </w:r>
      <w:r w:rsidR="0022400D">
        <w:t xml:space="preserve">/ </w:t>
      </w:r>
      <w:r w:rsidR="0022400D">
        <w:rPr>
          <w:b/>
          <w:bCs/>
        </w:rPr>
        <w:t>Ortographic – 2D</w:t>
      </w:r>
    </w:p>
    <w:p w14:paraId="7E182F46" w14:textId="77777777" w:rsidR="002D3979" w:rsidRDefault="00C55250" w:rsidP="002D3979">
      <w:pPr>
        <w:pStyle w:val="Nidungvnbn"/>
        <w:keepNext/>
        <w:jc w:val="center"/>
      </w:pPr>
      <w:r>
        <w:rPr>
          <w:noProof/>
          <w:lang w:eastAsia="zh-CN"/>
        </w:rPr>
        <w:lastRenderedPageBreak/>
        <w:drawing>
          <wp:inline distT="0" distB="0" distL="0" distR="0" wp14:anchorId="15FC5C9E" wp14:editId="30000310">
            <wp:extent cx="2499598" cy="5314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501359" cy="5318695"/>
                    </a:xfrm>
                    <a:prstGeom prst="rect">
                      <a:avLst/>
                    </a:prstGeom>
                  </pic:spPr>
                </pic:pic>
              </a:graphicData>
            </a:graphic>
          </wp:inline>
        </w:drawing>
      </w:r>
    </w:p>
    <w:p w14:paraId="1AE1DA2D" w14:textId="6E8264F4" w:rsidR="00D46A97" w:rsidRDefault="002D3979" w:rsidP="002D3979">
      <w:pPr>
        <w:pStyle w:val="Caption"/>
      </w:pPr>
      <w:bookmarkStart w:id="31" w:name="_Toc144643655"/>
      <w:r>
        <w:t xml:space="preserve">Hình </w:t>
      </w:r>
      <w:fldSimple w:instr=" STYLEREF 1 \s ">
        <w:r w:rsidR="008F2E32">
          <w:rPr>
            <w:noProof/>
          </w:rPr>
          <w:t>2</w:t>
        </w:r>
      </w:fldSimple>
      <w:r w:rsidR="008F2E32">
        <w:t>.</w:t>
      </w:r>
      <w:fldSimple w:instr=" SEQ Hình \* ARABIC \s 1 ">
        <w:r w:rsidR="008F2E32">
          <w:rPr>
            <w:noProof/>
          </w:rPr>
          <w:t>14</w:t>
        </w:r>
      </w:fldSimple>
      <w:r>
        <w:t xml:space="preserve"> View mode trong Level Viewport</w:t>
      </w:r>
      <w:bookmarkEnd w:id="31"/>
    </w:p>
    <w:p w14:paraId="6F22D50B" w14:textId="46411471" w:rsidR="007974FF" w:rsidRDefault="00C55250">
      <w:pPr>
        <w:pStyle w:val="Nidungvnbn"/>
      </w:pPr>
      <w:r>
        <w:rPr>
          <w:b/>
          <w:bCs/>
        </w:rPr>
        <w:t>Lit</w:t>
      </w:r>
      <w:r>
        <w:t xml:space="preserve">: Chế độ render realtime với chất liệu và ánh sáng. </w:t>
      </w:r>
    </w:p>
    <w:p w14:paraId="2653EEC6" w14:textId="1BF7B545" w:rsidR="007974FF" w:rsidRDefault="00C55250">
      <w:pPr>
        <w:pStyle w:val="Nidungvnbn"/>
      </w:pPr>
      <w:r>
        <w:rPr>
          <w:b/>
          <w:bCs/>
        </w:rPr>
        <w:t>Unlit</w:t>
      </w:r>
      <w:r>
        <w:t xml:space="preserve">: Chế độ render không có ánh sáng, chỉ hiển thị màu của chất liệu cơ bản. </w:t>
      </w:r>
    </w:p>
    <w:p w14:paraId="7CFBEB6E" w14:textId="6595A137" w:rsidR="007974FF" w:rsidRDefault="00C55250">
      <w:pPr>
        <w:pStyle w:val="Nidungvnbn"/>
      </w:pPr>
      <w:r>
        <w:rPr>
          <w:b/>
          <w:bCs/>
        </w:rPr>
        <w:t>Wireframe</w:t>
      </w:r>
      <w:r>
        <w:t xml:space="preserve">: Chế độ chỉ show lưới. </w:t>
      </w:r>
    </w:p>
    <w:p w14:paraId="6783E26E" w14:textId="2A9CBF50" w:rsidR="007974FF" w:rsidRDefault="00C55250">
      <w:pPr>
        <w:pStyle w:val="Nidungvnbn"/>
      </w:pPr>
      <w:r>
        <w:rPr>
          <w:b/>
          <w:bCs/>
        </w:rPr>
        <w:t>Detail</w:t>
      </w:r>
      <w:r>
        <w:t xml:space="preserve"> </w:t>
      </w:r>
      <w:r>
        <w:rPr>
          <w:b/>
          <w:bCs/>
        </w:rPr>
        <w:t>Lighting</w:t>
      </w:r>
      <w:r>
        <w:t xml:space="preserve">: Chế độ render chi tiết ánh sáng thông qua các map (normal, roughness, emissive). </w:t>
      </w:r>
    </w:p>
    <w:p w14:paraId="49927F63" w14:textId="4202A2AC" w:rsidR="007974FF" w:rsidRDefault="00C55250">
      <w:pPr>
        <w:pStyle w:val="Nidungvnbn"/>
      </w:pPr>
      <w:r>
        <w:rPr>
          <w:b/>
          <w:bCs/>
        </w:rPr>
        <w:t>Lighting</w:t>
      </w:r>
      <w:r>
        <w:t xml:space="preserve"> </w:t>
      </w:r>
      <w:r>
        <w:rPr>
          <w:b/>
          <w:bCs/>
        </w:rPr>
        <w:t>Only</w:t>
      </w:r>
      <w:r>
        <w:t xml:space="preserve">: Chế độ render chỉ hiển thị ánh sáng phản xạ lên vật thể. </w:t>
      </w:r>
    </w:p>
    <w:p w14:paraId="782B521E" w14:textId="77777777" w:rsidR="001826DD" w:rsidRDefault="001826DD" w:rsidP="001330AA">
      <w:pPr>
        <w:pStyle w:val="Nidungvnbn"/>
        <w:numPr>
          <w:ilvl w:val="0"/>
          <w:numId w:val="19"/>
        </w:numPr>
        <w:rPr>
          <w:b/>
          <w:bCs/>
        </w:rPr>
      </w:pPr>
      <w:r>
        <w:rPr>
          <w:b/>
          <w:bCs/>
        </w:rPr>
        <w:br w:type="page"/>
      </w:r>
    </w:p>
    <w:p w14:paraId="142DC23F" w14:textId="253833E3" w:rsidR="007974FF" w:rsidRDefault="00C55250" w:rsidP="001330AA">
      <w:pPr>
        <w:pStyle w:val="Nidungvnbn"/>
        <w:numPr>
          <w:ilvl w:val="0"/>
          <w:numId w:val="19"/>
        </w:numPr>
      </w:pPr>
      <w:r>
        <w:rPr>
          <w:b/>
          <w:bCs/>
        </w:rPr>
        <w:lastRenderedPageBreak/>
        <w:t>Content Drawer &amp; Content Browser</w:t>
      </w:r>
    </w:p>
    <w:p w14:paraId="01F25376" w14:textId="77777777" w:rsidR="001826DD" w:rsidRDefault="00C55250" w:rsidP="001826DD">
      <w:pPr>
        <w:pStyle w:val="Nidungvnbn"/>
        <w:keepNext/>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0C62F27F" w14:textId="37EEA731" w:rsidR="000D12E6" w:rsidRDefault="001826DD" w:rsidP="001826DD">
      <w:pPr>
        <w:pStyle w:val="Caption"/>
      </w:pPr>
      <w:bookmarkStart w:id="32" w:name="_Toc144643656"/>
      <w:r>
        <w:t xml:space="preserve">Hình </w:t>
      </w:r>
      <w:fldSimple w:instr=" STYLEREF 1 \s ">
        <w:r w:rsidR="008F2E32">
          <w:rPr>
            <w:noProof/>
          </w:rPr>
          <w:t>2</w:t>
        </w:r>
      </w:fldSimple>
      <w:r w:rsidR="008F2E32">
        <w:t>.</w:t>
      </w:r>
      <w:fldSimple w:instr=" SEQ Hình \* ARABIC \s 1 ">
        <w:r w:rsidR="008F2E32">
          <w:rPr>
            <w:noProof/>
          </w:rPr>
          <w:t>15</w:t>
        </w:r>
      </w:fldSimple>
      <w:r>
        <w:t xml:space="preserve"> Content Browser</w:t>
      </w:r>
      <w:bookmarkEnd w:id="32"/>
    </w:p>
    <w:p w14:paraId="1D59BCC8" w14:textId="77777777" w:rsidR="007974FF" w:rsidRDefault="00C55250" w:rsidP="001330AA">
      <w:pPr>
        <w:pStyle w:val="Nidungvnbn"/>
        <w:numPr>
          <w:ilvl w:val="0"/>
          <w:numId w:val="21"/>
        </w:numPr>
      </w:pPr>
      <w:r>
        <w:t>Content Browser đóng vai trò như là một cửa sổ file explorer, chứa tất cả content mà người dùng sử dụng trong dự án bao gồm: assets, blueprints, những files khác có liên quan đến nhau.</w:t>
      </w:r>
    </w:p>
    <w:p w14:paraId="16AC0CD1" w14:textId="77777777" w:rsidR="007974FF" w:rsidRDefault="00C55250" w:rsidP="001330AA">
      <w:pPr>
        <w:pStyle w:val="Nidungvnbn"/>
        <w:numPr>
          <w:ilvl w:val="0"/>
          <w:numId w:val="21"/>
        </w:numPr>
      </w:pPr>
      <w:r>
        <w:t>Content Drawer là một biến thể đặc biệt của Content Browser.</w:t>
      </w:r>
    </w:p>
    <w:p w14:paraId="61745E54" w14:textId="77777777" w:rsidR="007974FF" w:rsidRDefault="00C55250" w:rsidP="001330AA">
      <w:pPr>
        <w:pStyle w:val="Nidungvnbn"/>
        <w:numPr>
          <w:ilvl w:val="0"/>
          <w:numId w:val="20"/>
        </w:numPr>
      </w:pPr>
      <w:r>
        <w:rPr>
          <w:b/>
          <w:bCs/>
        </w:rPr>
        <w:t>Bottom Toolbar</w:t>
      </w:r>
    </w:p>
    <w:p w14:paraId="6A28FB0D" w14:textId="77777777" w:rsidR="001326BB" w:rsidRDefault="00C55250" w:rsidP="001326BB">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06431EC3" w14:textId="18DA22D3" w:rsidR="000D12E6" w:rsidRDefault="001326BB" w:rsidP="001326BB">
      <w:pPr>
        <w:pStyle w:val="Caption"/>
      </w:pPr>
      <w:bookmarkStart w:id="33" w:name="_Toc144643657"/>
      <w:r>
        <w:t xml:space="preserve">Hình </w:t>
      </w:r>
      <w:fldSimple w:instr=" STYLEREF 1 \s ">
        <w:r w:rsidR="008F2E32">
          <w:rPr>
            <w:noProof/>
          </w:rPr>
          <w:t>2</w:t>
        </w:r>
      </w:fldSimple>
      <w:r w:rsidR="008F2E32">
        <w:t>.</w:t>
      </w:r>
      <w:fldSimple w:instr=" SEQ Hình \* ARABIC \s 1 ">
        <w:r w:rsidR="008F2E32">
          <w:rPr>
            <w:noProof/>
          </w:rPr>
          <w:t>16</w:t>
        </w:r>
      </w:fldSimple>
      <w:r>
        <w:t xml:space="preserve"> Bottom Toolbar</w:t>
      </w:r>
      <w:bookmarkEnd w:id="33"/>
    </w:p>
    <w:p w14:paraId="4BB01C3A" w14:textId="77777777" w:rsidR="007974FF" w:rsidRDefault="00C55250">
      <w:pPr>
        <w:pStyle w:val="Nidungvnbn"/>
      </w:pPr>
      <w:r>
        <w:t>1 – Output Log: khi người dùng ấn vào nút này, một popup window sẽ được hiển thị và show ra các thông số cũng như các lệnh hoặc lỗi có thể xảy ra trong quá trình người sử dụng thực hiện dự án</w:t>
      </w:r>
    </w:p>
    <w:p w14:paraId="3E37C24D" w14:textId="77777777" w:rsidR="007974FF" w:rsidRDefault="00C55250">
      <w:pPr>
        <w:pStyle w:val="Nidungvnbn"/>
      </w:pPr>
      <w:r>
        <w:t>2 – Command Console: khi ấn vào cũng sẽ hiển thị ra một popup window đồng thời cũng là một code editor là nơi người để các nhà phát triển có thể code dựa trên ý tưởng của mình.</w:t>
      </w:r>
    </w:p>
    <w:p w14:paraId="7C25C6A8" w14:textId="77777777" w:rsidR="007974FF" w:rsidRDefault="00C55250">
      <w:pPr>
        <w:pStyle w:val="Nidungvnbn"/>
      </w:pPr>
      <w:r>
        <w:t>3 – Derived Data: là nơi lưu bộ nhớ tạm cũng như cache của dự án mà người dùng đang làm trên đó.</w:t>
      </w:r>
    </w:p>
    <w:p w14:paraId="50430E32" w14:textId="77777777" w:rsidR="007974FF" w:rsidRDefault="00C55250">
      <w:pPr>
        <w:pStyle w:val="Nidungvnbn"/>
      </w:pPr>
      <w:r>
        <w:t>4 – Source Control Status: chỉ trạng thái của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1330AA">
      <w:pPr>
        <w:pStyle w:val="Nidungvnbn"/>
        <w:numPr>
          <w:ilvl w:val="0"/>
          <w:numId w:val="22"/>
        </w:numPr>
        <w:rPr>
          <w:b/>
          <w:bCs/>
        </w:rPr>
      </w:pPr>
      <w:r>
        <w:rPr>
          <w:b/>
          <w:bCs/>
        </w:rPr>
        <w:lastRenderedPageBreak/>
        <w:t>Outliner</w:t>
      </w:r>
    </w:p>
    <w:p w14:paraId="6C601842" w14:textId="77777777" w:rsidR="002A0219" w:rsidRDefault="00C55250" w:rsidP="002A0219">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55EF83AC" w14:textId="16F62022" w:rsidR="00665BE4" w:rsidRDefault="002A0219" w:rsidP="002A0219">
      <w:pPr>
        <w:pStyle w:val="Caption"/>
      </w:pPr>
      <w:bookmarkStart w:id="34" w:name="_Toc144643658"/>
      <w:r>
        <w:t xml:space="preserve">Hình </w:t>
      </w:r>
      <w:fldSimple w:instr=" STYLEREF 1 \s ">
        <w:r w:rsidR="008F2E32">
          <w:rPr>
            <w:noProof/>
          </w:rPr>
          <w:t>2</w:t>
        </w:r>
      </w:fldSimple>
      <w:r w:rsidR="008F2E32">
        <w:t>.</w:t>
      </w:r>
      <w:fldSimple w:instr=" SEQ Hình \* ARABIC \s 1 ">
        <w:r w:rsidR="008F2E32">
          <w:rPr>
            <w:noProof/>
          </w:rPr>
          <w:t>17</w:t>
        </w:r>
      </w:fldSimple>
      <w:r>
        <w:t xml:space="preserve"> Outliner/ Hierachy</w:t>
      </w:r>
      <w:bookmarkEnd w:id="34"/>
    </w:p>
    <w:p w14:paraId="479F8A62" w14:textId="77777777" w:rsidR="007974FF" w:rsidRDefault="00C55250">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14:paraId="4E8C9CC1" w14:textId="77777777" w:rsidR="007974FF" w:rsidRDefault="00C55250" w:rsidP="001330AA">
      <w:pPr>
        <w:pStyle w:val="Nidungvnbn"/>
        <w:numPr>
          <w:ilvl w:val="0"/>
          <w:numId w:val="23"/>
        </w:numPr>
      </w:pPr>
      <w:r>
        <w:rPr>
          <w:b/>
          <w:bCs/>
        </w:rPr>
        <w:t>Details Panel</w:t>
      </w:r>
    </w:p>
    <w:p w14:paraId="03667913" w14:textId="77777777" w:rsidR="007974FF" w:rsidRDefault="00C55250">
      <w:pPr>
        <w:pStyle w:val="Nidungvnbn"/>
      </w:pPr>
      <w:r>
        <w:t>Khi người dùng chọn một Actor trong Level Viewport, Details Panel sẽ hiển thị tất cả các settings cũng như thuộc tính của Actor được chọn.</w:t>
      </w:r>
    </w:p>
    <w:p w14:paraId="543DA203" w14:textId="77777777" w:rsidR="00B369F8" w:rsidRDefault="00C55250" w:rsidP="00B369F8">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40539055" w14:textId="09FB6297" w:rsidR="004D19C2" w:rsidRDefault="00B369F8" w:rsidP="00B369F8">
      <w:pPr>
        <w:pStyle w:val="Caption"/>
      </w:pPr>
      <w:bookmarkStart w:id="35" w:name="_Toc144643659"/>
      <w:r>
        <w:t xml:space="preserve">Hình </w:t>
      </w:r>
      <w:fldSimple w:instr=" STYLEREF 1 \s ">
        <w:r w:rsidR="008F2E32">
          <w:rPr>
            <w:noProof/>
          </w:rPr>
          <w:t>2</w:t>
        </w:r>
      </w:fldSimple>
      <w:r w:rsidR="008F2E32">
        <w:t>.</w:t>
      </w:r>
      <w:fldSimple w:instr=" SEQ Hình \* ARABIC \s 1 ">
        <w:r w:rsidR="008F2E32">
          <w:rPr>
            <w:noProof/>
          </w:rPr>
          <w:t>18</w:t>
        </w:r>
      </w:fldSimple>
      <w:r>
        <w:t xml:space="preserve"> Details panel</w:t>
      </w:r>
      <w:bookmarkEnd w:id="35"/>
    </w:p>
    <w:p w14:paraId="05A1D8A2" w14:textId="77777777" w:rsidR="007974FF" w:rsidRDefault="00C55250">
      <w:pPr>
        <w:pStyle w:val="Heading3"/>
      </w:pPr>
      <w:bookmarkStart w:id="36" w:name="_Toc144644847"/>
      <w:r>
        <w:t>Các thuật ngữ trong Unreal Engine</w:t>
      </w:r>
      <w:bookmarkEnd w:id="36"/>
    </w:p>
    <w:p w14:paraId="2D006EF5" w14:textId="77777777" w:rsidR="007974FF" w:rsidRDefault="00C55250">
      <w:pPr>
        <w:pStyle w:val="Nidungvnbn"/>
      </w:pPr>
      <w:r>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14:paraId="071EE882" w14:textId="77777777" w:rsidR="00B369F8" w:rsidRDefault="00E45CEC" w:rsidP="00B369F8">
      <w:pPr>
        <w:pStyle w:val="Nidungvnbn"/>
        <w:keepNext/>
      </w:pPr>
      <w:r>
        <w:rPr>
          <w:noProof/>
          <w:lang w:eastAsia="zh-CN"/>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0050D29" w14:textId="738BAE58" w:rsidR="00AF52FF" w:rsidRDefault="00B369F8" w:rsidP="00B369F8">
      <w:pPr>
        <w:pStyle w:val="Caption"/>
      </w:pPr>
      <w:bookmarkStart w:id="37" w:name="_Toc144643660"/>
      <w:r>
        <w:t xml:space="preserve">Hình </w:t>
      </w:r>
      <w:fldSimple w:instr=" STYLEREF 1 \s ">
        <w:r w:rsidR="008F2E32">
          <w:rPr>
            <w:noProof/>
          </w:rPr>
          <w:t>2</w:t>
        </w:r>
      </w:fldSimple>
      <w:r w:rsidR="008F2E32">
        <w:t>.</w:t>
      </w:r>
      <w:fldSimple w:instr=" SEQ Hình \* ARABIC \s 1 ">
        <w:r w:rsidR="008F2E32">
          <w:rPr>
            <w:noProof/>
          </w:rPr>
          <w:t>19</w:t>
        </w:r>
      </w:fldSimple>
      <w:r>
        <w:t xml:space="preserve"> Blueprint actor</w:t>
      </w:r>
      <w:bookmarkEnd w:id="37"/>
    </w:p>
    <w:p w14:paraId="0DE1B7C0" w14:textId="77777777" w:rsidR="007974FF" w:rsidRDefault="00C55250">
      <w:pPr>
        <w:pStyle w:val="Nidungvnbn"/>
      </w:pPr>
      <w:r>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14:paraId="2752FE1E" w14:textId="77777777" w:rsidR="007974FF" w:rsidRDefault="00C55250" w:rsidP="001330AA">
      <w:pPr>
        <w:pStyle w:val="Nidungvnbn"/>
        <w:numPr>
          <w:ilvl w:val="0"/>
          <w:numId w:val="7"/>
        </w:numPr>
      </w:pPr>
      <w:r>
        <w:rPr>
          <w:b/>
          <w:bCs/>
        </w:rPr>
        <w:lastRenderedPageBreak/>
        <w:t>Nodes:</w:t>
      </w:r>
      <w:r>
        <w:t xml:space="preserve"> Là nut được sử dụng để thực hiện những hành động khác nhau. Nodes có thể bao gồm các hàm, biến, sự kiện, điều kiện, …</w:t>
      </w:r>
    </w:p>
    <w:p w14:paraId="35EB95AC" w14:textId="77777777" w:rsidR="007974FF" w:rsidRDefault="00C55250" w:rsidP="001330AA">
      <w:pPr>
        <w:pStyle w:val="Nidungvnbn"/>
        <w:numPr>
          <w:ilvl w:val="0"/>
          <w:numId w:val="7"/>
        </w:numPr>
      </w:pPr>
      <w:r>
        <w:rPr>
          <w:b/>
          <w:bCs/>
        </w:rPr>
        <w:t>Wires:</w:t>
      </w:r>
      <w:r>
        <w:t xml:space="preserve"> Kết nối các nodes với nhau, cho phép truyền dữ liệu và giá trị giữa các nodes.</w:t>
      </w:r>
    </w:p>
    <w:p w14:paraId="29D9B9FB" w14:textId="77777777" w:rsidR="007974FF" w:rsidRDefault="00C55250" w:rsidP="001330AA">
      <w:pPr>
        <w:pStyle w:val="Nidungvnbn"/>
        <w:numPr>
          <w:ilvl w:val="0"/>
          <w:numId w:val="7"/>
        </w:numPr>
      </w:pPr>
      <w:r>
        <w:rPr>
          <w:b/>
          <w:bCs/>
        </w:rPr>
        <w:t>Variables:</w:t>
      </w:r>
      <w:r>
        <w:t xml:space="preserve"> Lưu trữ giá trị và trạng thái của các thành phần trong game.</w:t>
      </w:r>
    </w:p>
    <w:p w14:paraId="20C0AB80" w14:textId="77777777" w:rsidR="007974FF" w:rsidRDefault="00C55250" w:rsidP="001330AA">
      <w:pPr>
        <w:pStyle w:val="Nidungvnbn"/>
        <w:numPr>
          <w:ilvl w:val="0"/>
          <w:numId w:val="7"/>
        </w:numPr>
      </w:pPr>
      <w:r>
        <w:rPr>
          <w:b/>
          <w:bCs/>
        </w:rPr>
        <w:t>Functions:</w:t>
      </w:r>
      <w:r>
        <w:t xml:space="preserve"> Là các nodes đại diện cho chức năng được thực hiện trong game. Có thể được tái sử dụng nhiều lần.</w:t>
      </w:r>
    </w:p>
    <w:p w14:paraId="1A8014C2" w14:textId="77777777" w:rsidR="007974FF" w:rsidRDefault="00C55250" w:rsidP="001330AA">
      <w:pPr>
        <w:pStyle w:val="Nidungvnbn"/>
        <w:numPr>
          <w:ilvl w:val="0"/>
          <w:numId w:val="7"/>
        </w:numPr>
      </w:pPr>
      <w:r>
        <w:rPr>
          <w:b/>
          <w:bCs/>
        </w:rPr>
        <w:t>Events:</w:t>
      </w:r>
      <w:r>
        <w:t xml:space="preserve"> Các nodes đại diện cho các sự kiện trong game, chẳng hạn như nhấm phím hoặc va chạm vật thể.</w:t>
      </w:r>
    </w:p>
    <w:p w14:paraId="3EA9265A" w14:textId="77777777" w:rsidR="007974FF" w:rsidRDefault="00C55250" w:rsidP="001330AA">
      <w:pPr>
        <w:pStyle w:val="Nidungvnbn"/>
        <w:numPr>
          <w:ilvl w:val="0"/>
          <w:numId w:val="7"/>
        </w:numPr>
      </w:pPr>
      <w:r>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14:paraId="7A31164B" w14:textId="77777777" w:rsidR="007974FF" w:rsidRDefault="00C55250" w:rsidP="001330AA">
      <w:pPr>
        <w:pStyle w:val="Nidungvnbn"/>
        <w:numPr>
          <w:ilvl w:val="0"/>
          <w:numId w:val="7"/>
        </w:numPr>
      </w:pPr>
      <w:r>
        <w:rPr>
          <w:b/>
          <w:bCs/>
        </w:rPr>
        <w:t>Comments:</w:t>
      </w:r>
      <w:r>
        <w:t xml:space="preserve"> Là chú thích và ghi chú được thêm vào blueprint để giải thích logic hoặc chức năng của node hoặc function nào đó.</w:t>
      </w:r>
    </w:p>
    <w:p w14:paraId="30206957" w14:textId="77777777" w:rsidR="00AF52FF" w:rsidRDefault="00AF52FF" w:rsidP="00AF52FF">
      <w:pPr>
        <w:pStyle w:val="Nidungvnbn"/>
        <w:ind w:firstLine="0"/>
      </w:pPr>
    </w:p>
    <w:p w14:paraId="2557CA37" w14:textId="77777777" w:rsidR="007974FF" w:rsidRDefault="00C55250">
      <w:pPr>
        <w:pStyle w:val="Nidungvnbn"/>
      </w:pPr>
      <w:r>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14:paraId="5DB073C5" w14:textId="77777777" w:rsidR="0020652A" w:rsidRDefault="007F0010" w:rsidP="0020652A">
      <w:pPr>
        <w:pStyle w:val="Nidungvnbn"/>
        <w:keepNext/>
        <w:jc w:val="center"/>
      </w:pPr>
      <w:r>
        <w:rPr>
          <w:noProof/>
          <w:lang w:eastAsia="zh-CN"/>
        </w:rPr>
        <w:drawing>
          <wp:inline distT="0" distB="0" distL="0" distR="0" wp14:anchorId="0A04C631" wp14:editId="509A313A">
            <wp:extent cx="3504576" cy="2489200"/>
            <wp:effectExtent l="0" t="0" r="635" b="635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3511981" cy="2494460"/>
                    </a:xfrm>
                    <a:prstGeom prst="rect">
                      <a:avLst/>
                    </a:prstGeom>
                  </pic:spPr>
                </pic:pic>
              </a:graphicData>
            </a:graphic>
          </wp:inline>
        </w:drawing>
      </w:r>
    </w:p>
    <w:p w14:paraId="1BB84D93" w14:textId="35C3754D" w:rsidR="007F0010" w:rsidRDefault="0020652A" w:rsidP="0020652A">
      <w:pPr>
        <w:pStyle w:val="Caption"/>
      </w:pPr>
      <w:bookmarkStart w:id="38" w:name="_Toc144643661"/>
      <w:r>
        <w:t xml:space="preserve">Hình </w:t>
      </w:r>
      <w:fldSimple w:instr=" STYLEREF 1 \s ">
        <w:r w:rsidR="008F2E32">
          <w:rPr>
            <w:noProof/>
          </w:rPr>
          <w:t>2</w:t>
        </w:r>
      </w:fldSimple>
      <w:r w:rsidR="008F2E32">
        <w:t>.</w:t>
      </w:r>
      <w:fldSimple w:instr=" SEQ Hình \* ARABIC \s 1 ">
        <w:r w:rsidR="008F2E32">
          <w:rPr>
            <w:noProof/>
          </w:rPr>
          <w:t>20</w:t>
        </w:r>
      </w:fldSimple>
      <w:r>
        <w:t xml:space="preserve"> Các class trong dự án</w:t>
      </w:r>
      <w:bookmarkEnd w:id="38"/>
    </w:p>
    <w:p w14:paraId="399A548E" w14:textId="702747AD" w:rsidR="00AF52FF" w:rsidRDefault="00C55250" w:rsidP="0030039A">
      <w:pPr>
        <w:pStyle w:val="Nidungvnbn"/>
      </w:pPr>
      <w:r>
        <w:rPr>
          <w:b/>
          <w:bCs/>
        </w:rPr>
        <w:lastRenderedPageBreak/>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p>
    <w:p w14:paraId="5D3FFC47" w14:textId="44118BA6" w:rsidR="00AF52FF" w:rsidRDefault="00C55250" w:rsidP="0030039A">
      <w:pPr>
        <w:pStyle w:val="Nidungvnbn"/>
      </w:pPr>
      <w:r>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14:paraId="4B3DA8A3" w14:textId="77777777" w:rsidR="00EF00E7" w:rsidRDefault="0064246F" w:rsidP="00EF00E7">
      <w:pPr>
        <w:pStyle w:val="Nidungvnbn"/>
        <w:keepNext/>
      </w:pPr>
      <w:r>
        <w:rPr>
          <w:noProof/>
          <w:lang w:eastAsia="zh-CN"/>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05C73FE3" w14:textId="5065E6A3" w:rsidR="0064246F" w:rsidRDefault="00EF00E7" w:rsidP="00EF00E7">
      <w:pPr>
        <w:pStyle w:val="Caption"/>
      </w:pPr>
      <w:bookmarkStart w:id="39" w:name="_Toc144643662"/>
      <w:r>
        <w:t xml:space="preserve">Hình </w:t>
      </w:r>
      <w:fldSimple w:instr=" STYLEREF 1 \s ">
        <w:r w:rsidR="008F2E32">
          <w:rPr>
            <w:noProof/>
          </w:rPr>
          <w:t>2</w:t>
        </w:r>
      </w:fldSimple>
      <w:r w:rsidR="008F2E32">
        <w:t>.</w:t>
      </w:r>
      <w:fldSimple w:instr=" SEQ Hình \* ARABIC \s 1 ">
        <w:r w:rsidR="008F2E32">
          <w:rPr>
            <w:noProof/>
          </w:rPr>
          <w:t>21</w:t>
        </w:r>
      </w:fldSimple>
      <w:r w:rsidR="0040446C">
        <w:t xml:space="preserve"> Blueprint Pawn</w:t>
      </w:r>
      <w:bookmarkEnd w:id="39"/>
    </w:p>
    <w:p w14:paraId="695BC850" w14:textId="519108F5" w:rsidR="00AF52FF" w:rsidRDefault="00C55250" w:rsidP="0030039A">
      <w:pPr>
        <w:pStyle w:val="Nidungvnbn"/>
      </w:pPr>
      <w:r>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 </w:t>
      </w:r>
      <w:r>
        <w:rPr>
          <w:b/>
          <w:bCs/>
        </w:rPr>
        <w:t>Master material</w:t>
      </w:r>
      <w:r>
        <w:t xml:space="preserve"> chứa các tham số và chức năng được phát triển dựa vào mục đích sử dụng, đặc điểm của texture, shader, … </w:t>
      </w:r>
    </w:p>
    <w:p w14:paraId="58D91CC2" w14:textId="6C8E87D5" w:rsidR="00AF52FF" w:rsidRPr="0030039A" w:rsidRDefault="00C55250" w:rsidP="0030039A">
      <w:pPr>
        <w:pStyle w:val="Nidungvnbn"/>
      </w:pPr>
      <w:r>
        <w:rPr>
          <w:b/>
          <w:bCs/>
        </w:rPr>
        <w:t>Material Instance</w:t>
      </w:r>
      <w:r>
        <w:t xml:space="preserve"> là material phái sinh của master material, có ảnh hưởng real-time đến các đối tượng sử dụng nó</w:t>
      </w:r>
      <w:r w:rsidR="00213FCA">
        <w:t>.</w:t>
      </w:r>
    </w:p>
    <w:p w14:paraId="24956082" w14:textId="597E5B70" w:rsidR="00AF52FF" w:rsidRPr="0030039A" w:rsidRDefault="00C55250" w:rsidP="0030039A">
      <w:pPr>
        <w:pStyle w:val="Nidungvnbn"/>
      </w:pPr>
      <w:r>
        <w:rPr>
          <w:b/>
          <w:bCs/>
        </w:rPr>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14:paraId="626C8C2B" w14:textId="04B16B53" w:rsidR="00AF52FF" w:rsidRPr="00331154" w:rsidRDefault="00C55250" w:rsidP="00331154">
      <w:pPr>
        <w:pStyle w:val="Nidungvnbn"/>
      </w:pPr>
      <w:r>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14:paraId="59A7C185" w14:textId="4EECE661" w:rsidR="007974FF" w:rsidRPr="001250A5" w:rsidRDefault="00C55250" w:rsidP="002F3D1B">
      <w:pPr>
        <w:pStyle w:val="Nidungvnbn"/>
      </w:pPr>
      <w:r>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r w:rsidR="0017650B">
        <w:br w:type="page"/>
      </w:r>
    </w:p>
    <w:p w14:paraId="5000C2FC" w14:textId="77777777" w:rsidR="007974FF" w:rsidRDefault="00C55250">
      <w:pPr>
        <w:pStyle w:val="Heading3"/>
      </w:pPr>
      <w:bookmarkStart w:id="40" w:name="_Toc144644848"/>
      <w:r>
        <w:lastRenderedPageBreak/>
        <w:t>Các mode thường được sử dụng trong Unreal Editor</w:t>
      </w:r>
      <w:bookmarkEnd w:id="40"/>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14:paraId="242C111E" w14:textId="77777777" w:rsidR="007974FF" w:rsidRDefault="00C55250">
      <w:pPr>
        <w:pStyle w:val="Nidungvnbn"/>
        <w:rPr>
          <w:b/>
          <w:bCs/>
        </w:rPr>
      </w:pPr>
      <w:r>
        <w:rPr>
          <w:b/>
          <w:bCs/>
        </w:rPr>
        <w:t>Landscape Mode</w:t>
      </w:r>
    </w:p>
    <w:p w14:paraId="2D3B8402" w14:textId="77777777" w:rsidR="0017650B" w:rsidRDefault="00C55250" w:rsidP="0017650B">
      <w:pPr>
        <w:pStyle w:val="Nidungvnbn"/>
        <w:keepNext/>
        <w:jc w:val="center"/>
      </w:pPr>
      <w:r>
        <w:rPr>
          <w:noProof/>
          <w:lang w:eastAsia="zh-CN"/>
        </w:rPr>
        <w:drawing>
          <wp:inline distT="0" distB="0" distL="0" distR="0" wp14:anchorId="60198D7F" wp14:editId="5ACD2089">
            <wp:extent cx="2749984" cy="5241908"/>
            <wp:effectExtent l="0" t="0" r="0"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755307" cy="5252054"/>
                    </a:xfrm>
                    <a:prstGeom prst="rect">
                      <a:avLst/>
                    </a:prstGeom>
                  </pic:spPr>
                </pic:pic>
              </a:graphicData>
            </a:graphic>
          </wp:inline>
        </w:drawing>
      </w:r>
    </w:p>
    <w:p w14:paraId="204FE5BD" w14:textId="35AE6531" w:rsidR="00633483" w:rsidRDefault="0017650B" w:rsidP="0017650B">
      <w:pPr>
        <w:pStyle w:val="Caption"/>
      </w:pPr>
      <w:bookmarkStart w:id="41" w:name="_Toc144643663"/>
      <w:r>
        <w:t xml:space="preserve">Hình </w:t>
      </w:r>
      <w:fldSimple w:instr=" STYLEREF 1 \s ">
        <w:r w:rsidR="008F2E32">
          <w:rPr>
            <w:noProof/>
          </w:rPr>
          <w:t>2</w:t>
        </w:r>
      </w:fldSimple>
      <w:r w:rsidR="008F2E32">
        <w:t>.</w:t>
      </w:r>
      <w:fldSimple w:instr=" SEQ Hình \* ARABIC \s 1 ">
        <w:r w:rsidR="008F2E32">
          <w:rPr>
            <w:noProof/>
          </w:rPr>
          <w:t>22</w:t>
        </w:r>
      </w:fldSimple>
      <w:r>
        <w:t xml:space="preserve"> Tạo mới một vùng landscape trong Level Viewport</w:t>
      </w:r>
      <w:bookmarkEnd w:id="41"/>
    </w:p>
    <w:p w14:paraId="1E149EB8" w14:textId="0EBA6424" w:rsidR="007974FF" w:rsidRDefault="00C55250">
      <w:pPr>
        <w:pStyle w:val="Nidungvnbn"/>
      </w:pPr>
      <w:r>
        <w:t>Với Landscape Mode, UE cho phép người dùng có thể tạo ra một thế giới mở trong game bằng cách sử dụng các chức năng như Paint, Sculpt cũng như có thể blend được nhiều loại chất liệu vào vùng đất do mình tạo ra.</w:t>
      </w:r>
      <w:r w:rsidR="00D07816">
        <w:fldChar w:fldCharType="begin"/>
      </w:r>
      <w:r w:rsidR="00D07816">
        <w:instrText xml:space="preserve"> ADDIN ZOTERO_ITEM CSL_CITATION {"citationID":"NB2RseB8","properties":{"formattedCitation":"(\\uc0\\u8220{}Creating Landscapes,\\uc0\\u8221{} n.d.)","plainCitation":"(“Creating Landscapes,” n.d.)","noteIndex":0},"citationItems":[{"id":17,"uris":["http://zotero.org/users/local/tlEZtHqM/items/YC6Y89RH"],"itemData":{"id":17,"type":"webpage","abstract":"Guide to creating new Landscape terrains.","language":"en-US","title":"Creating Landscapes","URL":"https://docs.unrealengine.com/5.2/en-US/creating-landscapes-in-unreal-engine/","accessed":{"date-parts":[["2023",7,8]]}}}],"schema":"https://github.com/citation-style-language/schema/raw/master/csl-citation.json"} </w:instrText>
      </w:r>
      <w:r w:rsidR="00D07816">
        <w:fldChar w:fldCharType="separate"/>
      </w:r>
      <w:r w:rsidR="00D07816" w:rsidRPr="00D07816">
        <w:rPr>
          <w:rFonts w:cs="Times New Roman"/>
          <w:szCs w:val="24"/>
        </w:rPr>
        <w:t>(“Creating Landscapes,” n.d.)</w:t>
      </w:r>
      <w:r w:rsidR="00D07816">
        <w:fldChar w:fldCharType="end"/>
      </w:r>
    </w:p>
    <w:p w14:paraId="1819BA42" w14:textId="77777777" w:rsidR="007974FF" w:rsidRDefault="00C55250">
      <w:pPr>
        <w:pStyle w:val="Nidungvnbn"/>
        <w:rPr>
          <w:b/>
          <w:bCs/>
        </w:rPr>
      </w:pPr>
      <w:r>
        <w:rPr>
          <w:b/>
          <w:bCs/>
        </w:rPr>
        <w:lastRenderedPageBreak/>
        <w:t>Foliage Mode</w:t>
      </w:r>
    </w:p>
    <w:p w14:paraId="28911284" w14:textId="77777777" w:rsidR="006E2121" w:rsidRDefault="00C55250" w:rsidP="006E2121">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18B59BE0" w14:textId="06565776" w:rsidR="00FA3213" w:rsidRDefault="006E2121" w:rsidP="006E2121">
      <w:pPr>
        <w:pStyle w:val="Caption"/>
      </w:pPr>
      <w:bookmarkStart w:id="42" w:name="_Toc144643664"/>
      <w:r>
        <w:t xml:space="preserve">Hình </w:t>
      </w:r>
      <w:fldSimple w:instr=" STYLEREF 1 \s ">
        <w:r w:rsidR="008F2E32">
          <w:rPr>
            <w:noProof/>
          </w:rPr>
          <w:t>2</w:t>
        </w:r>
      </w:fldSimple>
      <w:r w:rsidR="008F2E32">
        <w:t>.</w:t>
      </w:r>
      <w:fldSimple w:instr=" SEQ Hình \* ARABIC \s 1 ">
        <w:r w:rsidR="008F2E32">
          <w:rPr>
            <w:noProof/>
          </w:rPr>
          <w:t>23</w:t>
        </w:r>
      </w:fldSimple>
      <w:r>
        <w:t xml:space="preserve"> Foliage Mode – Brushes (bộ cọ)</w:t>
      </w:r>
      <w:bookmarkEnd w:id="42"/>
    </w:p>
    <w:p w14:paraId="008C52ED" w14:textId="51C7D466" w:rsidR="007974FF" w:rsidRDefault="00C55250">
      <w:pPr>
        <w:pStyle w:val="Nidungvnbn"/>
      </w:pPr>
      <w:r>
        <w:t>Với Foliage Mode, UE cho phép người dùng làm cho thế giới của mình tạo ra được sinh động hơn bằng cách thêm cây cỏ, gạch, đá, các vật thể nhỏ,… một cách tùy ý và theo những tùy chọn mà người dùng có thể điều chỉnh.</w:t>
      </w:r>
      <w:r w:rsidR="0010063E">
        <w:fldChar w:fldCharType="begin"/>
      </w:r>
      <w:r w:rsidR="0010063E">
        <w:instrText xml:space="preserve"> ADDIN ZOTERO_ITEM CSL_CITATION {"citationID":"o2xYu7xt","properties":{"formattedCitation":"(\\uc0\\u8220{}Foliage Mode,\\uc0\\u8221{} n.d.)","plainCitation":"(“Foliage Mode,” n.d.)","noteIndex":0},"citationItems":[{"id":5,"uris":["http://zotero.org/users/local/tlEZtHqM/items/LJEFXAEB"],"itemData":{"id":5,"type":"webpage","abstract":"How to render Static Mesh or Actor Foliage on the surfaces of other geometry for creating ground cover effects.","language":"en-US","title":"Foliage Mode","URL":"https://docs.unrealengine.com/5.2/en-US/foliage-mode-in-unreal-engine/","accessed":{"date-parts":[["2023",7,25]]}}}],"schema":"https://github.com/citation-style-language/schema/raw/master/csl-citation.json"} </w:instrText>
      </w:r>
      <w:r w:rsidR="0010063E">
        <w:fldChar w:fldCharType="separate"/>
      </w:r>
      <w:r w:rsidR="0010063E" w:rsidRPr="0010063E">
        <w:rPr>
          <w:rFonts w:cs="Times New Roman"/>
          <w:szCs w:val="24"/>
        </w:rPr>
        <w:t>(“Foliage Mode,” n.d.)</w:t>
      </w:r>
      <w:r w:rsidR="0010063E">
        <w:fldChar w:fldCharType="end"/>
      </w:r>
    </w:p>
    <w:p w14:paraId="5FD9BFFC" w14:textId="77777777" w:rsidR="006E2121" w:rsidRDefault="006E2121">
      <w:pPr>
        <w:pStyle w:val="Nidungvnbn"/>
      </w:pPr>
    </w:p>
    <w:p w14:paraId="2255EEEB" w14:textId="77777777" w:rsidR="007974FF" w:rsidRDefault="00C55250">
      <w:pPr>
        <w:pStyle w:val="Nidungvnbn"/>
        <w:rPr>
          <w:b/>
          <w:bCs/>
        </w:rPr>
      </w:pPr>
      <w:r>
        <w:rPr>
          <w:b/>
          <w:bCs/>
        </w:rPr>
        <w:lastRenderedPageBreak/>
        <w:t>Fracture Mode</w:t>
      </w:r>
    </w:p>
    <w:p w14:paraId="209D6853" w14:textId="77777777" w:rsidR="006E2121" w:rsidRDefault="00C55250" w:rsidP="006E2121">
      <w:pPr>
        <w:pStyle w:val="Nidungvnbn"/>
        <w:keepNext/>
        <w:jc w:val="center"/>
      </w:pPr>
      <w:r>
        <w:rPr>
          <w:noProof/>
          <w:lang w:eastAsia="zh-CN"/>
        </w:rPr>
        <w:drawing>
          <wp:inline distT="0" distB="0" distL="0" distR="0" wp14:anchorId="16A4E1E5" wp14:editId="750640B3">
            <wp:extent cx="2513378" cy="6432164"/>
            <wp:effectExtent l="0" t="0" r="1270" b="6985"/>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523064" cy="6456951"/>
                    </a:xfrm>
                    <a:prstGeom prst="rect">
                      <a:avLst/>
                    </a:prstGeom>
                  </pic:spPr>
                </pic:pic>
              </a:graphicData>
            </a:graphic>
          </wp:inline>
        </w:drawing>
      </w:r>
    </w:p>
    <w:p w14:paraId="3EDED607" w14:textId="485F339C" w:rsidR="009E2C0E" w:rsidRDefault="006E2121" w:rsidP="006E2121">
      <w:pPr>
        <w:pStyle w:val="Caption"/>
      </w:pPr>
      <w:bookmarkStart w:id="43" w:name="_Toc144643665"/>
      <w:r>
        <w:t xml:space="preserve">Hình </w:t>
      </w:r>
      <w:fldSimple w:instr=" STYLEREF 1 \s ">
        <w:r w:rsidR="008F2E32">
          <w:rPr>
            <w:noProof/>
          </w:rPr>
          <w:t>2</w:t>
        </w:r>
      </w:fldSimple>
      <w:r w:rsidR="008F2E32">
        <w:t>.</w:t>
      </w:r>
      <w:fldSimple w:instr=" SEQ Hình \* ARABIC \s 1 ">
        <w:r w:rsidR="008F2E32">
          <w:rPr>
            <w:noProof/>
          </w:rPr>
          <w:t>24</w:t>
        </w:r>
      </w:fldSimple>
      <w:r>
        <w:t xml:space="preserve"> Fracture Mode – Chaos System (Destructable Mode)</w:t>
      </w:r>
      <w:bookmarkEnd w:id="43"/>
    </w:p>
    <w:p w14:paraId="2FBE5518" w14:textId="1506FA59" w:rsidR="007974FF" w:rsidRDefault="00C55250" w:rsidP="00864F9F">
      <w:pPr>
        <w:pStyle w:val="Nidungvnbn"/>
      </w:pPr>
      <w:r>
        <w:t>Với Fracture Mode, UE cho phép người dùng tạo ra các hiệu ứng đổ vỡ kết hợp với plugin Chaos được phát triển bởi đội ngũ UE làm cho trò chơi của người dùng trở nên chân thật hơn với mỗi lần va chạm hoặc tác động vật lý lên một vật thể nào đó</w:t>
      </w:r>
      <w:r w:rsidR="0010063E">
        <w:t xml:space="preserve">. </w:t>
      </w:r>
      <w:r w:rsidR="0010063E">
        <w:fldChar w:fldCharType="begin"/>
      </w:r>
      <w:r w:rsidR="0010063E">
        <w:instrText xml:space="preserve"> ADDIN ZOTERO_ITEM CSL_CITATION {"citationID":"eHk5qpUt","properties":{"formattedCitation":"(\\uc0\\u8220{}Fracture Mode Selection Tools User Guide,\\uc0\\u8221{} n.d.)","plainCitation":"(“Fracture Mode Selection Tools User Guide,” n.d.)","noteIndex":0},"citationItems":[{"id":7,"uris":["http://zotero.org/users/local/tlEZtHqM/items/7IH9JS4H"],"itemData":{"id":7,"type":"webpage","abstract":"Overview of the various selection tools included in the Fracture Mode.","language":"en-US","title":"Fracture Mode Selection Tools User Guide","URL":"https://docs.unrealengine.com/5.2/en-US/fracture-mode-selection-tools-user-guide/","accessed":{"date-parts":[["2023",7,25]]}}}],"schema":"https://github.com/citation-style-language/schema/raw/master/csl-citation.json"} </w:instrText>
      </w:r>
      <w:r w:rsidR="0010063E">
        <w:fldChar w:fldCharType="separate"/>
      </w:r>
      <w:r w:rsidR="0010063E" w:rsidRPr="0010063E">
        <w:rPr>
          <w:rFonts w:cs="Times New Roman"/>
          <w:szCs w:val="24"/>
        </w:rPr>
        <w:t>(“Fracture Mode Selection Tools User Guide,” n.d.)</w:t>
      </w:r>
      <w:r w:rsidR="0010063E">
        <w:fldChar w:fldCharType="end"/>
      </w:r>
      <w:r w:rsidR="00EE6C34">
        <w:t xml:space="preserve"> </w:t>
      </w:r>
    </w:p>
    <w:p w14:paraId="33D3501D" w14:textId="77777777" w:rsidR="007974FF" w:rsidRDefault="00C55250">
      <w:pPr>
        <w:pStyle w:val="Heading2"/>
        <w:rPr>
          <w:lang w:val="en-US"/>
        </w:rPr>
      </w:pPr>
      <w:bookmarkStart w:id="44" w:name="_Toc144644849"/>
      <w:r>
        <w:rPr>
          <w:lang w:val="en-US"/>
        </w:rPr>
        <w:lastRenderedPageBreak/>
        <w:t>Mixamo</w:t>
      </w:r>
      <w:bookmarkEnd w:id="44"/>
    </w:p>
    <w:p w14:paraId="6E7537A7" w14:textId="77777777" w:rsidR="00257E08" w:rsidRDefault="00C55250" w:rsidP="00257E08">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22E4EF00" w14:textId="14D60C08" w:rsidR="00864F9F" w:rsidRDefault="00257E08" w:rsidP="00257E08">
      <w:pPr>
        <w:pStyle w:val="Caption"/>
      </w:pPr>
      <w:bookmarkStart w:id="45" w:name="_Toc144643666"/>
      <w:r>
        <w:t xml:space="preserve">Hình </w:t>
      </w:r>
      <w:fldSimple w:instr=" STYLEREF 1 \s ">
        <w:r w:rsidR="008F2E32">
          <w:rPr>
            <w:noProof/>
          </w:rPr>
          <w:t>2</w:t>
        </w:r>
      </w:fldSimple>
      <w:r w:rsidR="008F2E32">
        <w:t>.</w:t>
      </w:r>
      <w:fldSimple w:instr=" SEQ Hình \* ARABIC \s 1 ">
        <w:r w:rsidR="008F2E32">
          <w:rPr>
            <w:noProof/>
          </w:rPr>
          <w:t>25</w:t>
        </w:r>
      </w:fldSimple>
      <w:r>
        <w:t xml:space="preserve"> Logo mixamo</w:t>
      </w:r>
      <w:bookmarkEnd w:id="45"/>
    </w:p>
    <w:p w14:paraId="5D7BB42E" w14:textId="77777777" w:rsidR="007974FF" w:rsidRDefault="00C55250">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14:paraId="6DBC2C10" w14:textId="1031F7D4" w:rsidR="007974FF" w:rsidRDefault="00C55250">
      <w:pPr>
        <w:pStyle w:val="Nidungvnbn"/>
      </w:pPr>
      <w:r>
        <w:t>Mixamo có thể hỗ trợ tốt cho các phần mềm làm game như Unity cũng như Unreal Engine.</w:t>
      </w:r>
      <w:r w:rsidR="0010063E">
        <w:fldChar w:fldCharType="begin"/>
      </w:r>
      <w:r w:rsidR="0010063E">
        <w:instrText xml:space="preserve"> ADDIN ZOTERO_ITEM CSL_CITATION {"citationID":"HgaaXSA7","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10063E">
        <w:fldChar w:fldCharType="separate"/>
      </w:r>
      <w:r w:rsidR="0010063E" w:rsidRPr="0010063E">
        <w:rPr>
          <w:rFonts w:cs="Times New Roman"/>
          <w:szCs w:val="24"/>
        </w:rPr>
        <w:t>(“Mixamo,” n.d.)</w:t>
      </w:r>
      <w:r w:rsidR="0010063E">
        <w:fldChar w:fldCharType="end"/>
      </w:r>
    </w:p>
    <w:p w14:paraId="66F35C78" w14:textId="77777777" w:rsidR="007974FF" w:rsidRDefault="00C55250">
      <w:pPr>
        <w:pStyle w:val="Heading2"/>
        <w:rPr>
          <w:lang w:val="en-US"/>
        </w:rPr>
      </w:pPr>
      <w:bookmarkStart w:id="46" w:name="_Toc144644850"/>
      <w:r>
        <w:rPr>
          <w:lang w:val="en-US"/>
        </w:rPr>
        <w:t>Cargo Kitbash 3D</w:t>
      </w:r>
      <w:bookmarkEnd w:id="46"/>
    </w:p>
    <w:p w14:paraId="2309003D" w14:textId="77777777" w:rsidR="00257E08" w:rsidRDefault="00C55250" w:rsidP="00257E08">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57D1CD1F" w14:textId="32B4CCF3" w:rsidR="00864F9F" w:rsidRDefault="00257E08" w:rsidP="00257E08">
      <w:pPr>
        <w:pStyle w:val="Caption"/>
      </w:pPr>
      <w:bookmarkStart w:id="47" w:name="_Toc144643667"/>
      <w:r>
        <w:t xml:space="preserve">Hình </w:t>
      </w:r>
      <w:fldSimple w:instr=" STYLEREF 1 \s ">
        <w:r w:rsidR="008F2E32">
          <w:rPr>
            <w:noProof/>
          </w:rPr>
          <w:t>2</w:t>
        </w:r>
      </w:fldSimple>
      <w:r w:rsidR="008F2E32">
        <w:t>.</w:t>
      </w:r>
      <w:fldSimple w:instr=" SEQ Hình \* ARABIC \s 1 ">
        <w:r w:rsidR="008F2E32">
          <w:rPr>
            <w:noProof/>
          </w:rPr>
          <w:t>26</w:t>
        </w:r>
      </w:fldSimple>
      <w:r>
        <w:t xml:space="preserve"> Logo Cargo Kitbash 3D</w:t>
      </w:r>
      <w:bookmarkEnd w:id="47"/>
    </w:p>
    <w:p w14:paraId="5CBDF1D8" w14:textId="7B55F4BD" w:rsidR="00913D85" w:rsidRDefault="00C55250" w:rsidP="0010063E">
      <w:pPr>
        <w:pStyle w:val="Nidungvnbn"/>
      </w:pPr>
      <w:r>
        <w:t>Cargo Kitbash 3D là một phần mềm hỗ trợ các nhà làm game về các assets, materials tuyệt đẹp. Các project điển hình sử dụng KitBash như: Cyberpunk 2077, Medieval, …</w:t>
      </w:r>
      <w:r w:rsidR="0010063E">
        <w:t xml:space="preserve"> </w:t>
      </w:r>
      <w:r w:rsidR="0010063E">
        <w:fldChar w:fldCharType="begin"/>
      </w:r>
      <w:r w:rsidR="0010063E">
        <w:instrText xml:space="preserve"> ADDIN ZOTERO_ITEM CSL_CITATION {"citationID":"nIvTkQDX","properties":{"formattedCitation":"(\\uc0\\u8220{}Cargo by KitBash3D | Free 3D Asset Manager for Blender, Unreal Engine 5, Cinema4D, 3ds Max, Maya, and More,\\uc0\\u8221{} n.d.)","plainCitation":"(“Cargo by KitBash3D | Free 3D Asset Manager for Blender, Unreal Engine 5, Cinema4D, 3ds Max, Maya, and More,” n.d.)","noteIndex":0},"citationItems":[{"id":9,"uris":["http://zotero.org/users/local/tlEZtHqM/items/YQYFZGHY"],"itemData":{"id":9,"type":"webpage","abstract":"Cargo is a free software which will revolutionize the way you work with 3D assets. Cargo features 1-Click Import to your 3D software, powerful search and filtering, and a vast library of over 10,000 Models and Materials from a wide variety of genres. Download Cargo for free to get started!","container-title":"KitBash3D","language":"en","title":"Cargo by KitBash3D | Free 3D Asset Manager for Blender, Unreal Engine 5, Cinema4D, 3ds Max, Maya, and more","URL":"https://kitbash3d.com/pages/cargo","accessed":{"date-parts":[["2023",8,2]]}}}],"schema":"https://github.com/citation-style-language/schema/raw/master/csl-citation.json"} </w:instrText>
      </w:r>
      <w:r w:rsidR="0010063E">
        <w:fldChar w:fldCharType="separate"/>
      </w:r>
      <w:r w:rsidR="0010063E" w:rsidRPr="0010063E">
        <w:rPr>
          <w:rFonts w:cs="Times New Roman"/>
          <w:szCs w:val="24"/>
        </w:rPr>
        <w:t>(“Cargo by KitBash3D | Free 3D Asset Manager for Blender, Unreal Engine 5, Cinema4D, 3ds Max, Maya, and More,” n.d.)</w:t>
      </w:r>
      <w:r w:rsidR="0010063E">
        <w:fldChar w:fldCharType="end"/>
      </w:r>
    </w:p>
    <w:p w14:paraId="59D45742" w14:textId="12268204" w:rsidR="00846A38" w:rsidRDefault="00C55250" w:rsidP="00846A38">
      <w:pPr>
        <w:pStyle w:val="Heading1"/>
        <w:rPr>
          <w:lang w:val="en-US"/>
        </w:rPr>
      </w:pPr>
      <w:r>
        <w:br w:type="page"/>
      </w:r>
      <w:bookmarkStart w:id="48" w:name="_Toc144644851"/>
      <w:r w:rsidR="00913D85">
        <w:rPr>
          <w:lang w:val="en-US"/>
        </w:rPr>
        <w:lastRenderedPageBreak/>
        <w:t>PHÂN TÍCH THIẾT KẾ</w:t>
      </w:r>
      <w:bookmarkEnd w:id="48"/>
    </w:p>
    <w:p w14:paraId="6A56941D" w14:textId="5A3A8534" w:rsidR="007B7901" w:rsidRDefault="007B7901" w:rsidP="007B7901">
      <w:pPr>
        <w:pStyle w:val="Heading2"/>
        <w:rPr>
          <w:lang w:val="en-US"/>
        </w:rPr>
      </w:pPr>
      <w:bookmarkStart w:id="49" w:name="_Toc144644852"/>
      <w:r>
        <w:rPr>
          <w:lang w:val="en-US"/>
        </w:rPr>
        <w:t>Sơ đồ Use-case của Game</w:t>
      </w:r>
      <w:bookmarkEnd w:id="49"/>
    </w:p>
    <w:p w14:paraId="76834017" w14:textId="77777777" w:rsidR="006800C1" w:rsidRDefault="007B7901" w:rsidP="00F22226">
      <w:pPr>
        <w:pStyle w:val="Nidungvnbn"/>
        <w:keepNext/>
        <w:jc w:val="center"/>
      </w:pPr>
      <w:r>
        <w:rPr>
          <w:noProof/>
          <w:lang w:eastAsia="zh-CN"/>
        </w:rPr>
        <w:drawing>
          <wp:inline distT="0" distB="0" distL="0" distR="0" wp14:anchorId="0FE5C3F3" wp14:editId="6C218271">
            <wp:extent cx="3569856" cy="3290862"/>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7f554b59bea4eb417fb.jpg"/>
                    <pic:cNvPicPr/>
                  </pic:nvPicPr>
                  <pic:blipFill>
                    <a:blip r:embed="rId43">
                      <a:extLst>
                        <a:ext uri="{28A0092B-C50C-407E-A947-70E740481C1C}">
                          <a14:useLocalDpi xmlns:a14="http://schemas.microsoft.com/office/drawing/2010/main" val="0"/>
                        </a:ext>
                      </a:extLst>
                    </a:blip>
                    <a:stretch>
                      <a:fillRect/>
                    </a:stretch>
                  </pic:blipFill>
                  <pic:spPr>
                    <a:xfrm>
                      <a:off x="0" y="0"/>
                      <a:ext cx="3609763" cy="3327650"/>
                    </a:xfrm>
                    <a:prstGeom prst="rect">
                      <a:avLst/>
                    </a:prstGeom>
                  </pic:spPr>
                </pic:pic>
              </a:graphicData>
            </a:graphic>
          </wp:inline>
        </w:drawing>
      </w:r>
    </w:p>
    <w:p w14:paraId="1215010C" w14:textId="05351C60" w:rsidR="007B7901" w:rsidRDefault="006800C1" w:rsidP="006800C1">
      <w:pPr>
        <w:pStyle w:val="Caption"/>
      </w:pPr>
      <w:bookmarkStart w:id="50" w:name="_Toc144643668"/>
      <w:r>
        <w:t xml:space="preserve">Hình </w:t>
      </w:r>
      <w:fldSimple w:instr=" STYLEREF 1 \s ">
        <w:r w:rsidR="008F2E32">
          <w:rPr>
            <w:noProof/>
          </w:rPr>
          <w:t>3</w:t>
        </w:r>
      </w:fldSimple>
      <w:r w:rsidR="008F2E32">
        <w:t>.</w:t>
      </w:r>
      <w:fldSimple w:instr=" SEQ Hình \* ARABIC \s 1 ">
        <w:r w:rsidR="008F2E32">
          <w:rPr>
            <w:noProof/>
          </w:rPr>
          <w:t>1</w:t>
        </w:r>
      </w:fldSimple>
      <w:r>
        <w:t xml:space="preserve"> Sơ đồ usecase</w:t>
      </w:r>
      <w:bookmarkEnd w:id="50"/>
    </w:p>
    <w:p w14:paraId="6AB0AD25" w14:textId="4AB60128" w:rsidR="007B7901" w:rsidRDefault="007B7901" w:rsidP="007B7901">
      <w:pPr>
        <w:pStyle w:val="Nidungvnbn"/>
      </w:pPr>
      <w:r>
        <w:t>Tựa game sẽ gồm 1 actor chính là Player cùng 2 actor hệ thống là các AI</w:t>
      </w:r>
      <w:r w:rsidR="00E1240D">
        <w:t xml:space="preserve"> có nhiệm vụ cạnh tranh với Player.</w:t>
      </w:r>
    </w:p>
    <w:p w14:paraId="565DA9D1" w14:textId="749C3F8D" w:rsidR="00367EA3" w:rsidRDefault="00367EA3" w:rsidP="00367EA3">
      <w:pPr>
        <w:pStyle w:val="Caption"/>
        <w:keepNext/>
      </w:pPr>
      <w:bookmarkStart w:id="51" w:name="_Toc144643706"/>
      <w:r>
        <w:t xml:space="preserve">Bảng </w:t>
      </w:r>
      <w:fldSimple w:instr=" STYLEREF 1 \s ">
        <w:r>
          <w:rPr>
            <w:noProof/>
          </w:rPr>
          <w:t>3</w:t>
        </w:r>
      </w:fldSimple>
      <w:r>
        <w:t>.</w:t>
      </w:r>
      <w:fldSimple w:instr=" SEQ Bảng \* ARABIC \s 1 ">
        <w:r>
          <w:rPr>
            <w:noProof/>
          </w:rPr>
          <w:t>1</w:t>
        </w:r>
      </w:fldSimple>
      <w:r>
        <w:t xml:space="preserve"> Đặc tả use case</w:t>
      </w:r>
      <w:bookmarkEnd w:id="51"/>
    </w:p>
    <w:tbl>
      <w:tblPr>
        <w:tblStyle w:val="TableGrid"/>
        <w:tblW w:w="0" w:type="auto"/>
        <w:tblLook w:val="04A0" w:firstRow="1" w:lastRow="0" w:firstColumn="1" w:lastColumn="0" w:noHBand="0" w:noVBand="1"/>
      </w:tblPr>
      <w:tblGrid>
        <w:gridCol w:w="1980"/>
        <w:gridCol w:w="6797"/>
      </w:tblGrid>
      <w:tr w:rsidR="00EE7FE7" w14:paraId="4EB23E9C" w14:textId="77777777" w:rsidTr="006800C1">
        <w:tc>
          <w:tcPr>
            <w:tcW w:w="1980" w:type="dxa"/>
            <w:shd w:val="clear" w:color="auto" w:fill="D9D9D9" w:themeFill="background1" w:themeFillShade="D9"/>
          </w:tcPr>
          <w:p w14:paraId="580EFE64" w14:textId="4D56D6E4" w:rsidR="00EE7FE7" w:rsidRDefault="00EE7FE7" w:rsidP="007B7901">
            <w:pPr>
              <w:pStyle w:val="Nidungvnbn"/>
              <w:ind w:firstLine="0"/>
            </w:pPr>
            <w:r>
              <w:t>Use case name</w:t>
            </w:r>
          </w:p>
        </w:tc>
        <w:tc>
          <w:tcPr>
            <w:tcW w:w="6797" w:type="dxa"/>
            <w:shd w:val="clear" w:color="auto" w:fill="D9D9D9" w:themeFill="background1" w:themeFillShade="D9"/>
          </w:tcPr>
          <w:p w14:paraId="524225D5" w14:textId="37823DF5" w:rsidR="00EE7FE7" w:rsidRDefault="00EE7FE7" w:rsidP="007B7901">
            <w:pPr>
              <w:pStyle w:val="Nidungvnbn"/>
              <w:ind w:firstLine="0"/>
            </w:pPr>
            <w:r>
              <w:t>Play game</w:t>
            </w:r>
          </w:p>
        </w:tc>
      </w:tr>
      <w:tr w:rsidR="00EE7FE7" w14:paraId="5B8F2167" w14:textId="77777777" w:rsidTr="00EE7FE7">
        <w:tc>
          <w:tcPr>
            <w:tcW w:w="1980" w:type="dxa"/>
          </w:tcPr>
          <w:p w14:paraId="2718C588" w14:textId="31A1647D" w:rsidR="00EE7FE7" w:rsidRDefault="00EE7FE7" w:rsidP="007B7901">
            <w:pPr>
              <w:pStyle w:val="Nidungvnbn"/>
              <w:ind w:firstLine="0"/>
            </w:pPr>
            <w:r>
              <w:t>Description</w:t>
            </w:r>
          </w:p>
        </w:tc>
        <w:tc>
          <w:tcPr>
            <w:tcW w:w="6797" w:type="dxa"/>
          </w:tcPr>
          <w:p w14:paraId="7C5ECA98" w14:textId="7018BD38" w:rsidR="00EE7FE7" w:rsidRDefault="00EE7FE7" w:rsidP="007B7901">
            <w:pPr>
              <w:pStyle w:val="Nidungvnbn"/>
              <w:ind w:firstLine="0"/>
            </w:pPr>
            <w:r>
              <w:t>Là người dùng,</w:t>
            </w:r>
            <w:r w:rsidR="006800C1">
              <w:t xml:space="preserve"> tôi</w:t>
            </w:r>
            <w:r>
              <w:t xml:space="preserve"> muốn bắt đầu chơi tựa game</w:t>
            </w:r>
          </w:p>
        </w:tc>
      </w:tr>
      <w:tr w:rsidR="00EE7FE7" w14:paraId="4B73E503" w14:textId="77777777" w:rsidTr="00EE7FE7">
        <w:tc>
          <w:tcPr>
            <w:tcW w:w="1980" w:type="dxa"/>
          </w:tcPr>
          <w:p w14:paraId="1D0153BF" w14:textId="117E1060" w:rsidR="00EE7FE7" w:rsidRDefault="00EE7FE7" w:rsidP="007B7901">
            <w:pPr>
              <w:pStyle w:val="Nidungvnbn"/>
              <w:ind w:firstLine="0"/>
            </w:pPr>
            <w:r>
              <w:t>Actor(s)</w:t>
            </w:r>
          </w:p>
        </w:tc>
        <w:tc>
          <w:tcPr>
            <w:tcW w:w="6797" w:type="dxa"/>
          </w:tcPr>
          <w:p w14:paraId="56F68C5E" w14:textId="344690C6" w:rsidR="00EE7FE7" w:rsidRDefault="00EE7FE7" w:rsidP="007B7901">
            <w:pPr>
              <w:pStyle w:val="Nidungvnbn"/>
              <w:ind w:firstLine="0"/>
            </w:pPr>
            <w:r>
              <w:t>Player</w:t>
            </w:r>
          </w:p>
        </w:tc>
      </w:tr>
      <w:tr w:rsidR="00EE7FE7" w14:paraId="11E58345" w14:textId="77777777" w:rsidTr="00EE7FE7">
        <w:tc>
          <w:tcPr>
            <w:tcW w:w="1980" w:type="dxa"/>
          </w:tcPr>
          <w:p w14:paraId="38258F63" w14:textId="1BA47CA6" w:rsidR="00EE7FE7" w:rsidRDefault="00EE7FE7" w:rsidP="007B7901">
            <w:pPr>
              <w:pStyle w:val="Nidungvnbn"/>
              <w:ind w:firstLine="0"/>
            </w:pPr>
            <w:r>
              <w:t>Trigger</w:t>
            </w:r>
          </w:p>
        </w:tc>
        <w:tc>
          <w:tcPr>
            <w:tcW w:w="6797" w:type="dxa"/>
          </w:tcPr>
          <w:p w14:paraId="13FAA701" w14:textId="524607BA" w:rsidR="00EE7FE7" w:rsidRDefault="00EE7FE7" w:rsidP="00EE7FE7">
            <w:pPr>
              <w:pStyle w:val="Nidungvnbn"/>
              <w:ind w:firstLine="0"/>
            </w:pPr>
            <w:r>
              <w:t>Người dùng muốn chơi game</w:t>
            </w:r>
          </w:p>
        </w:tc>
      </w:tr>
      <w:tr w:rsidR="00A21249" w14:paraId="27C880F3" w14:textId="77777777" w:rsidTr="00EE7FE7">
        <w:tc>
          <w:tcPr>
            <w:tcW w:w="1980" w:type="dxa"/>
          </w:tcPr>
          <w:p w14:paraId="60852BCE" w14:textId="1647E735" w:rsidR="00A21249" w:rsidRDefault="00A21249" w:rsidP="007B7901">
            <w:pPr>
              <w:pStyle w:val="Nidungvnbn"/>
              <w:ind w:firstLine="0"/>
            </w:pPr>
            <w:r>
              <w:t>Pre-condition(s)</w:t>
            </w:r>
          </w:p>
        </w:tc>
        <w:tc>
          <w:tcPr>
            <w:tcW w:w="6797" w:type="dxa"/>
          </w:tcPr>
          <w:p w14:paraId="6FEE65E9" w14:textId="7A5EB6C2" w:rsidR="00A21249" w:rsidRDefault="00A21249" w:rsidP="00EE7FE7">
            <w:pPr>
              <w:pStyle w:val="Nidungvnbn"/>
              <w:ind w:firstLine="0"/>
            </w:pPr>
            <w:r>
              <w:t>Người dùng đã cài đặt ứng dụng</w:t>
            </w:r>
          </w:p>
        </w:tc>
      </w:tr>
      <w:tr w:rsidR="00EE7FE7" w14:paraId="4B63378A" w14:textId="77777777" w:rsidTr="00EE7FE7">
        <w:tc>
          <w:tcPr>
            <w:tcW w:w="1980" w:type="dxa"/>
          </w:tcPr>
          <w:p w14:paraId="2CE9A07F" w14:textId="40D9C5B1" w:rsidR="00EE7FE7" w:rsidRDefault="00EE7FE7" w:rsidP="007B7901">
            <w:pPr>
              <w:pStyle w:val="Nidungvnbn"/>
              <w:ind w:firstLine="0"/>
            </w:pPr>
            <w:r>
              <w:t>Flow</w:t>
            </w:r>
          </w:p>
        </w:tc>
        <w:tc>
          <w:tcPr>
            <w:tcW w:w="6797" w:type="dxa"/>
          </w:tcPr>
          <w:p w14:paraId="709334DF" w14:textId="77777777" w:rsidR="00EE7FE7" w:rsidRDefault="00EE7FE7" w:rsidP="001330AA">
            <w:pPr>
              <w:pStyle w:val="Nidungvnbn"/>
              <w:numPr>
                <w:ilvl w:val="0"/>
                <w:numId w:val="32"/>
              </w:numPr>
            </w:pPr>
            <w:r>
              <w:t>Người dùng mở ứng dụng</w:t>
            </w:r>
          </w:p>
          <w:p w14:paraId="61F6184F" w14:textId="77777777" w:rsidR="00EE7FE7" w:rsidRDefault="00EE7FE7" w:rsidP="001330AA">
            <w:pPr>
              <w:pStyle w:val="Nidungvnbn"/>
              <w:numPr>
                <w:ilvl w:val="0"/>
                <w:numId w:val="32"/>
              </w:numPr>
            </w:pPr>
            <w:r>
              <w:t>UI hiển thị các tùy chọn</w:t>
            </w:r>
          </w:p>
          <w:p w14:paraId="69B6CD2C" w14:textId="77777777" w:rsidR="00EE7FE7" w:rsidRDefault="00EE7FE7" w:rsidP="001330AA">
            <w:pPr>
              <w:pStyle w:val="Nidungvnbn"/>
              <w:numPr>
                <w:ilvl w:val="0"/>
                <w:numId w:val="32"/>
              </w:numPr>
            </w:pPr>
            <w:r>
              <w:t>Người dùng chọn “Play”</w:t>
            </w:r>
          </w:p>
          <w:p w14:paraId="6E4D1AC8" w14:textId="77777777" w:rsidR="00EE7FE7" w:rsidRDefault="00EE7FE7" w:rsidP="001330AA">
            <w:pPr>
              <w:pStyle w:val="Nidungvnbn"/>
              <w:numPr>
                <w:ilvl w:val="0"/>
                <w:numId w:val="32"/>
              </w:numPr>
            </w:pPr>
            <w:r>
              <w:t>UI hiển thị cốt truyện và hướng dẫn</w:t>
            </w:r>
          </w:p>
          <w:p w14:paraId="19BEE4FB" w14:textId="6160E123" w:rsidR="00EE7FE7" w:rsidRDefault="00EE7FE7" w:rsidP="001330AA">
            <w:pPr>
              <w:pStyle w:val="Nidungvnbn"/>
              <w:numPr>
                <w:ilvl w:val="0"/>
                <w:numId w:val="32"/>
              </w:numPr>
            </w:pPr>
            <w:r>
              <w:t>Hệ thống chuyển người dùng đến map1 của game</w:t>
            </w:r>
          </w:p>
        </w:tc>
      </w:tr>
      <w:tr w:rsidR="00EE7FE7" w14:paraId="262AEE00" w14:textId="77777777" w:rsidTr="006800C1">
        <w:tc>
          <w:tcPr>
            <w:tcW w:w="1980" w:type="dxa"/>
            <w:shd w:val="clear" w:color="auto" w:fill="D9D9D9" w:themeFill="background1" w:themeFillShade="D9"/>
          </w:tcPr>
          <w:p w14:paraId="3856987A" w14:textId="67440BCC" w:rsidR="00EE7FE7" w:rsidRDefault="00EE7FE7" w:rsidP="00EE7FE7">
            <w:pPr>
              <w:pStyle w:val="Nidungvnbn"/>
              <w:ind w:firstLine="0"/>
            </w:pPr>
            <w:r>
              <w:lastRenderedPageBreak/>
              <w:t>Use case name</w:t>
            </w:r>
          </w:p>
        </w:tc>
        <w:tc>
          <w:tcPr>
            <w:tcW w:w="6797" w:type="dxa"/>
            <w:shd w:val="clear" w:color="auto" w:fill="D9D9D9" w:themeFill="background1" w:themeFillShade="D9"/>
          </w:tcPr>
          <w:p w14:paraId="6D245703" w14:textId="12D218F2" w:rsidR="00EE7FE7" w:rsidRDefault="00A21249" w:rsidP="00EE7FE7">
            <w:pPr>
              <w:pStyle w:val="Nidungvnbn"/>
              <w:ind w:firstLine="0"/>
            </w:pPr>
            <w:r>
              <w:t>Quit game</w:t>
            </w:r>
          </w:p>
        </w:tc>
      </w:tr>
      <w:tr w:rsidR="00EE7FE7" w14:paraId="768513AB" w14:textId="77777777" w:rsidTr="006800C1">
        <w:tc>
          <w:tcPr>
            <w:tcW w:w="1980" w:type="dxa"/>
            <w:shd w:val="clear" w:color="auto" w:fill="FFFFFF" w:themeFill="background1"/>
          </w:tcPr>
          <w:p w14:paraId="57F93CA8" w14:textId="38857A29" w:rsidR="00EE7FE7" w:rsidRDefault="00EE7FE7" w:rsidP="00EE7FE7">
            <w:pPr>
              <w:pStyle w:val="Nidungvnbn"/>
              <w:ind w:firstLine="0"/>
            </w:pPr>
            <w:r>
              <w:t>Description</w:t>
            </w:r>
          </w:p>
        </w:tc>
        <w:tc>
          <w:tcPr>
            <w:tcW w:w="6797" w:type="dxa"/>
            <w:shd w:val="clear" w:color="auto" w:fill="FFFFFF" w:themeFill="background1"/>
          </w:tcPr>
          <w:p w14:paraId="0F98DDE3" w14:textId="41B565F2" w:rsidR="00EE7FE7" w:rsidRDefault="006800C1" w:rsidP="006800C1">
            <w:pPr>
              <w:pStyle w:val="Nidungvnbn"/>
              <w:ind w:firstLine="0"/>
            </w:pPr>
            <w:r>
              <w:t>Là n</w:t>
            </w:r>
            <w:r w:rsidR="00A21249">
              <w:t>gười dùng</w:t>
            </w:r>
            <w:r>
              <w:t>, tôi</w:t>
            </w:r>
            <w:r w:rsidR="00A21249">
              <w:t xml:space="preserve"> muố</w:t>
            </w:r>
            <w:r>
              <w:t>n dừng không chơi nữa</w:t>
            </w:r>
          </w:p>
        </w:tc>
      </w:tr>
      <w:tr w:rsidR="00EE7FE7" w14:paraId="5AABDAFF" w14:textId="77777777" w:rsidTr="006800C1">
        <w:tc>
          <w:tcPr>
            <w:tcW w:w="1980" w:type="dxa"/>
            <w:shd w:val="clear" w:color="auto" w:fill="FFFFFF" w:themeFill="background1"/>
          </w:tcPr>
          <w:p w14:paraId="6A508EE4" w14:textId="73AC43B1" w:rsidR="00EE7FE7" w:rsidRDefault="00EE7FE7" w:rsidP="00EE7FE7">
            <w:pPr>
              <w:pStyle w:val="Nidungvnbn"/>
              <w:ind w:firstLine="0"/>
            </w:pPr>
            <w:r>
              <w:t>Actor(s)</w:t>
            </w:r>
          </w:p>
        </w:tc>
        <w:tc>
          <w:tcPr>
            <w:tcW w:w="6797" w:type="dxa"/>
            <w:shd w:val="clear" w:color="auto" w:fill="FFFFFF" w:themeFill="background1"/>
          </w:tcPr>
          <w:p w14:paraId="2F869FC3" w14:textId="716E058C" w:rsidR="00EE7FE7" w:rsidRDefault="00A21249" w:rsidP="00EE7FE7">
            <w:pPr>
              <w:pStyle w:val="Nidungvnbn"/>
              <w:ind w:firstLine="0"/>
            </w:pPr>
            <w:r>
              <w:t>Player</w:t>
            </w:r>
          </w:p>
        </w:tc>
      </w:tr>
      <w:tr w:rsidR="00EE7FE7" w14:paraId="65734954" w14:textId="77777777" w:rsidTr="006800C1">
        <w:tc>
          <w:tcPr>
            <w:tcW w:w="1980" w:type="dxa"/>
            <w:shd w:val="clear" w:color="auto" w:fill="FFFFFF" w:themeFill="background1"/>
          </w:tcPr>
          <w:p w14:paraId="54B32BFD" w14:textId="12D10FBC" w:rsidR="00EE7FE7" w:rsidRDefault="00EE7FE7" w:rsidP="00EE7FE7">
            <w:pPr>
              <w:pStyle w:val="Nidungvnbn"/>
              <w:ind w:firstLine="0"/>
            </w:pPr>
            <w:r>
              <w:t>Trigger</w:t>
            </w:r>
          </w:p>
        </w:tc>
        <w:tc>
          <w:tcPr>
            <w:tcW w:w="6797" w:type="dxa"/>
            <w:shd w:val="clear" w:color="auto" w:fill="FFFFFF" w:themeFill="background1"/>
          </w:tcPr>
          <w:p w14:paraId="78AB79F9" w14:textId="63DFB028" w:rsidR="00EE7FE7" w:rsidRDefault="006800C1" w:rsidP="00EE7FE7">
            <w:pPr>
              <w:pStyle w:val="Nidungvnbn"/>
              <w:ind w:firstLine="0"/>
            </w:pPr>
            <w:r>
              <w:t>Người dùng thoát tựa game</w:t>
            </w:r>
          </w:p>
        </w:tc>
      </w:tr>
      <w:tr w:rsidR="00A21249" w14:paraId="21F5DD67" w14:textId="77777777" w:rsidTr="006800C1">
        <w:tc>
          <w:tcPr>
            <w:tcW w:w="1980" w:type="dxa"/>
            <w:shd w:val="clear" w:color="auto" w:fill="FFFFFF" w:themeFill="background1"/>
          </w:tcPr>
          <w:p w14:paraId="36A3EB5B" w14:textId="7E2E51B7" w:rsidR="00A21249" w:rsidRDefault="00A21249" w:rsidP="00EE7FE7">
            <w:pPr>
              <w:pStyle w:val="Nidungvnbn"/>
              <w:ind w:firstLine="0"/>
            </w:pPr>
            <w:r>
              <w:t>Pre-condition(s)</w:t>
            </w:r>
          </w:p>
        </w:tc>
        <w:tc>
          <w:tcPr>
            <w:tcW w:w="6797" w:type="dxa"/>
            <w:shd w:val="clear" w:color="auto" w:fill="FFFFFF" w:themeFill="background1"/>
          </w:tcPr>
          <w:p w14:paraId="4988D8E6" w14:textId="63918E48" w:rsidR="00A21249" w:rsidRDefault="006800C1" w:rsidP="00EE7FE7">
            <w:pPr>
              <w:pStyle w:val="Nidungvnbn"/>
              <w:ind w:firstLine="0"/>
            </w:pPr>
            <w:r>
              <w:t>Người dùng đang chơi game</w:t>
            </w:r>
          </w:p>
        </w:tc>
      </w:tr>
      <w:tr w:rsidR="00EE7FE7" w14:paraId="16BA5736" w14:textId="77777777" w:rsidTr="006800C1">
        <w:tc>
          <w:tcPr>
            <w:tcW w:w="1980" w:type="dxa"/>
            <w:shd w:val="clear" w:color="auto" w:fill="FFFFFF" w:themeFill="background1"/>
          </w:tcPr>
          <w:p w14:paraId="7AE065D3" w14:textId="05B074B5" w:rsidR="00EE7FE7" w:rsidRDefault="00EE7FE7" w:rsidP="00EE7FE7">
            <w:pPr>
              <w:pStyle w:val="Nidungvnbn"/>
              <w:ind w:firstLine="0"/>
            </w:pPr>
            <w:r>
              <w:t>Flow</w:t>
            </w:r>
          </w:p>
        </w:tc>
        <w:tc>
          <w:tcPr>
            <w:tcW w:w="6797" w:type="dxa"/>
            <w:shd w:val="clear" w:color="auto" w:fill="FFFFFF" w:themeFill="background1"/>
          </w:tcPr>
          <w:p w14:paraId="6D364E72" w14:textId="77777777" w:rsidR="00EE7FE7" w:rsidRDefault="006800C1" w:rsidP="001330AA">
            <w:pPr>
              <w:pStyle w:val="Nidungvnbn"/>
              <w:numPr>
                <w:ilvl w:val="0"/>
                <w:numId w:val="33"/>
              </w:numPr>
            </w:pPr>
            <w:r>
              <w:t>Người dùng mở menu tùy chọn</w:t>
            </w:r>
          </w:p>
          <w:p w14:paraId="57D833AF" w14:textId="77777777" w:rsidR="006800C1" w:rsidRDefault="006800C1" w:rsidP="001330AA">
            <w:pPr>
              <w:pStyle w:val="Nidungvnbn"/>
              <w:numPr>
                <w:ilvl w:val="0"/>
                <w:numId w:val="33"/>
              </w:numPr>
            </w:pPr>
            <w:r>
              <w:t>UI hiển thị các tùy chọn</w:t>
            </w:r>
          </w:p>
          <w:p w14:paraId="426F01E9" w14:textId="77777777" w:rsidR="006800C1" w:rsidRDefault="006800C1" w:rsidP="001330AA">
            <w:pPr>
              <w:pStyle w:val="Nidungvnbn"/>
              <w:numPr>
                <w:ilvl w:val="0"/>
                <w:numId w:val="33"/>
              </w:numPr>
            </w:pPr>
            <w:r>
              <w:t>Người dùng chọn “Quit”</w:t>
            </w:r>
          </w:p>
          <w:p w14:paraId="0DAF3CC0" w14:textId="0FD24879" w:rsidR="006800C1" w:rsidRDefault="006800C1" w:rsidP="001330AA">
            <w:pPr>
              <w:pStyle w:val="Nidungvnbn"/>
              <w:numPr>
                <w:ilvl w:val="0"/>
                <w:numId w:val="33"/>
              </w:numPr>
            </w:pPr>
            <w:r>
              <w:t>Trò chơi đóng ứng dụng</w:t>
            </w:r>
          </w:p>
        </w:tc>
      </w:tr>
      <w:tr w:rsidR="006800C1" w14:paraId="399933A9" w14:textId="77777777" w:rsidTr="006800C1">
        <w:tc>
          <w:tcPr>
            <w:tcW w:w="1980" w:type="dxa"/>
            <w:shd w:val="clear" w:color="auto" w:fill="D9D9D9" w:themeFill="background1" w:themeFillShade="D9"/>
          </w:tcPr>
          <w:p w14:paraId="38023E2D" w14:textId="75B6B59A" w:rsidR="006800C1" w:rsidRDefault="006800C1" w:rsidP="00EE7FE7">
            <w:pPr>
              <w:pStyle w:val="Nidungvnbn"/>
              <w:ind w:firstLine="0"/>
            </w:pPr>
            <w:r>
              <w:t>Use case name</w:t>
            </w:r>
          </w:p>
        </w:tc>
        <w:tc>
          <w:tcPr>
            <w:tcW w:w="6797" w:type="dxa"/>
            <w:shd w:val="clear" w:color="auto" w:fill="D9D9D9" w:themeFill="background1" w:themeFillShade="D9"/>
          </w:tcPr>
          <w:p w14:paraId="49180589" w14:textId="5798D065" w:rsidR="006800C1" w:rsidRDefault="009E0C67" w:rsidP="006800C1">
            <w:pPr>
              <w:pStyle w:val="Nidungvnbn"/>
              <w:ind w:firstLine="0"/>
            </w:pPr>
            <w:r>
              <w:t>Patrol</w:t>
            </w:r>
          </w:p>
        </w:tc>
      </w:tr>
      <w:tr w:rsidR="006800C1" w14:paraId="4002D401" w14:textId="77777777" w:rsidTr="00EE7FE7">
        <w:tc>
          <w:tcPr>
            <w:tcW w:w="1980" w:type="dxa"/>
          </w:tcPr>
          <w:p w14:paraId="0AAEFAAB" w14:textId="4FE93630" w:rsidR="006800C1" w:rsidRDefault="006800C1" w:rsidP="00EE7FE7">
            <w:pPr>
              <w:pStyle w:val="Nidungvnbn"/>
              <w:ind w:firstLine="0"/>
            </w:pPr>
            <w:r>
              <w:t>Descripton</w:t>
            </w:r>
          </w:p>
        </w:tc>
        <w:tc>
          <w:tcPr>
            <w:tcW w:w="6797" w:type="dxa"/>
          </w:tcPr>
          <w:p w14:paraId="75D3236C" w14:textId="5BEEE31E" w:rsidR="006800C1" w:rsidRDefault="009E0C67" w:rsidP="006800C1">
            <w:pPr>
              <w:pStyle w:val="Nidungvnbn"/>
              <w:ind w:firstLine="0"/>
            </w:pPr>
            <w:r>
              <w:t>Defender tuần tra bảo vệ mục tiêu</w:t>
            </w:r>
          </w:p>
        </w:tc>
      </w:tr>
      <w:tr w:rsidR="006800C1" w14:paraId="28B082E5" w14:textId="77777777" w:rsidTr="00EE7FE7">
        <w:tc>
          <w:tcPr>
            <w:tcW w:w="1980" w:type="dxa"/>
          </w:tcPr>
          <w:p w14:paraId="3E45C8FD" w14:textId="15CF8D02" w:rsidR="006800C1" w:rsidRDefault="006800C1" w:rsidP="00EE7FE7">
            <w:pPr>
              <w:pStyle w:val="Nidungvnbn"/>
              <w:ind w:firstLine="0"/>
            </w:pPr>
            <w:r>
              <w:t>Actor(s)</w:t>
            </w:r>
          </w:p>
        </w:tc>
        <w:tc>
          <w:tcPr>
            <w:tcW w:w="6797" w:type="dxa"/>
          </w:tcPr>
          <w:p w14:paraId="163C7711" w14:textId="4AEFE952" w:rsidR="006800C1" w:rsidRDefault="009E0C67" w:rsidP="006800C1">
            <w:pPr>
              <w:pStyle w:val="Nidungvnbn"/>
              <w:ind w:firstLine="0"/>
            </w:pPr>
            <w:r>
              <w:t>Defender</w:t>
            </w:r>
          </w:p>
        </w:tc>
      </w:tr>
      <w:tr w:rsidR="006800C1" w14:paraId="57E18F2A" w14:textId="77777777" w:rsidTr="00EE7FE7">
        <w:tc>
          <w:tcPr>
            <w:tcW w:w="1980" w:type="dxa"/>
          </w:tcPr>
          <w:p w14:paraId="169A5C1E" w14:textId="6596B2E3" w:rsidR="006800C1" w:rsidRDefault="006800C1" w:rsidP="00EE7FE7">
            <w:pPr>
              <w:pStyle w:val="Nidungvnbn"/>
              <w:ind w:firstLine="0"/>
            </w:pPr>
            <w:r>
              <w:t>Trigger</w:t>
            </w:r>
          </w:p>
        </w:tc>
        <w:tc>
          <w:tcPr>
            <w:tcW w:w="6797" w:type="dxa"/>
          </w:tcPr>
          <w:p w14:paraId="3ACCA4F8" w14:textId="5079E16A" w:rsidR="006800C1" w:rsidRDefault="009E0C67" w:rsidP="006800C1">
            <w:pPr>
              <w:pStyle w:val="Nidungvnbn"/>
              <w:ind w:firstLine="0"/>
            </w:pPr>
            <w:r>
              <w:t>Defender không có mục tiêu tấn công, xác định được tuyến tuần tra và thực hiện đi tuần</w:t>
            </w:r>
          </w:p>
        </w:tc>
      </w:tr>
      <w:tr w:rsidR="006800C1" w14:paraId="2DF10526" w14:textId="77777777" w:rsidTr="00EE7FE7">
        <w:tc>
          <w:tcPr>
            <w:tcW w:w="1980" w:type="dxa"/>
          </w:tcPr>
          <w:p w14:paraId="112564D0" w14:textId="0C13888B" w:rsidR="006800C1" w:rsidRDefault="006800C1" w:rsidP="00EE7FE7">
            <w:pPr>
              <w:pStyle w:val="Nidungvnbn"/>
              <w:ind w:firstLine="0"/>
            </w:pPr>
            <w:r>
              <w:t>Pre-condition(s)</w:t>
            </w:r>
          </w:p>
        </w:tc>
        <w:tc>
          <w:tcPr>
            <w:tcW w:w="6797" w:type="dxa"/>
          </w:tcPr>
          <w:p w14:paraId="18AA3FB6" w14:textId="77777777" w:rsidR="006800C1" w:rsidRDefault="009E0C67" w:rsidP="006800C1">
            <w:pPr>
              <w:pStyle w:val="Nidungvnbn"/>
              <w:ind w:firstLine="0"/>
            </w:pPr>
            <w:r>
              <w:t>Defender đã được spawn trên map</w:t>
            </w:r>
          </w:p>
          <w:p w14:paraId="62994B77" w14:textId="7241BCF8" w:rsidR="003C5CDE" w:rsidRDefault="003C5CDE" w:rsidP="006800C1">
            <w:pPr>
              <w:pStyle w:val="Nidungvnbn"/>
              <w:ind w:firstLine="0"/>
            </w:pPr>
            <w:r>
              <w:t>Defender đang không overheated</w:t>
            </w:r>
          </w:p>
        </w:tc>
      </w:tr>
      <w:tr w:rsidR="006800C1" w14:paraId="10350F67" w14:textId="77777777" w:rsidTr="00EE7FE7">
        <w:tc>
          <w:tcPr>
            <w:tcW w:w="1980" w:type="dxa"/>
          </w:tcPr>
          <w:p w14:paraId="2EA8CA0C" w14:textId="1E592058" w:rsidR="006800C1" w:rsidRDefault="006800C1" w:rsidP="00EE7FE7">
            <w:pPr>
              <w:pStyle w:val="Nidungvnbn"/>
              <w:ind w:firstLine="0"/>
            </w:pPr>
            <w:r>
              <w:t>Flow</w:t>
            </w:r>
          </w:p>
        </w:tc>
        <w:tc>
          <w:tcPr>
            <w:tcW w:w="6797" w:type="dxa"/>
          </w:tcPr>
          <w:p w14:paraId="0DD51A91" w14:textId="77777777" w:rsidR="006800C1" w:rsidRDefault="00424C4E" w:rsidP="001330AA">
            <w:pPr>
              <w:pStyle w:val="Nidungvnbn"/>
              <w:numPr>
                <w:ilvl w:val="0"/>
                <w:numId w:val="34"/>
              </w:numPr>
            </w:pPr>
            <w:r>
              <w:t>Defender không có mục tiêu</w:t>
            </w:r>
          </w:p>
          <w:p w14:paraId="118F346C" w14:textId="77777777" w:rsidR="00424C4E" w:rsidRDefault="00424C4E" w:rsidP="001330AA">
            <w:pPr>
              <w:pStyle w:val="Nidungvnbn"/>
              <w:numPr>
                <w:ilvl w:val="0"/>
                <w:numId w:val="34"/>
              </w:numPr>
            </w:pPr>
            <w:r>
              <w:t>Defender lấy vị trí của tuyến tuần tra</w:t>
            </w:r>
          </w:p>
          <w:p w14:paraId="1C5BFE3C" w14:textId="2CD584E0" w:rsidR="00424C4E" w:rsidRDefault="00424C4E" w:rsidP="001330AA">
            <w:pPr>
              <w:pStyle w:val="Nidungvnbn"/>
              <w:numPr>
                <w:ilvl w:val="0"/>
                <w:numId w:val="34"/>
              </w:numPr>
            </w:pPr>
            <w:r>
              <w:t>Defender thực hiện di chuyển giữa các node trên tuyến tuần tra</w:t>
            </w:r>
          </w:p>
        </w:tc>
      </w:tr>
      <w:tr w:rsidR="00424C4E" w14:paraId="36AD9C61" w14:textId="77777777" w:rsidTr="00B642D2">
        <w:tc>
          <w:tcPr>
            <w:tcW w:w="1980" w:type="dxa"/>
            <w:shd w:val="clear" w:color="auto" w:fill="D9D9D9" w:themeFill="background1" w:themeFillShade="D9"/>
          </w:tcPr>
          <w:p w14:paraId="5999A4D2" w14:textId="77145860" w:rsidR="00424C4E" w:rsidRDefault="00424C4E" w:rsidP="00EE7FE7">
            <w:pPr>
              <w:pStyle w:val="Nidungvnbn"/>
              <w:ind w:firstLine="0"/>
            </w:pPr>
            <w:r>
              <w:t>Use case name</w:t>
            </w:r>
          </w:p>
        </w:tc>
        <w:tc>
          <w:tcPr>
            <w:tcW w:w="6797" w:type="dxa"/>
            <w:shd w:val="clear" w:color="auto" w:fill="D9D9D9" w:themeFill="background1" w:themeFillShade="D9"/>
          </w:tcPr>
          <w:p w14:paraId="765504FF" w14:textId="5A471581" w:rsidR="00424C4E" w:rsidRDefault="00B642D2" w:rsidP="006800C1">
            <w:pPr>
              <w:pStyle w:val="Nidungvnbn"/>
              <w:ind w:firstLine="0"/>
            </w:pPr>
            <w:r>
              <w:t>Attack Intruder</w:t>
            </w:r>
          </w:p>
        </w:tc>
      </w:tr>
      <w:tr w:rsidR="00424C4E" w14:paraId="5842E672" w14:textId="77777777" w:rsidTr="00EE7FE7">
        <w:tc>
          <w:tcPr>
            <w:tcW w:w="1980" w:type="dxa"/>
          </w:tcPr>
          <w:p w14:paraId="3D5504E3" w14:textId="72ECED12" w:rsidR="00424C4E" w:rsidRDefault="00B642D2" w:rsidP="00EE7FE7">
            <w:pPr>
              <w:pStyle w:val="Nidungvnbn"/>
              <w:ind w:firstLine="0"/>
            </w:pPr>
            <w:r>
              <w:t>Descripton</w:t>
            </w:r>
          </w:p>
        </w:tc>
        <w:tc>
          <w:tcPr>
            <w:tcW w:w="6797" w:type="dxa"/>
          </w:tcPr>
          <w:p w14:paraId="01A95588" w14:textId="09591E97" w:rsidR="00424C4E" w:rsidRDefault="007822BF" w:rsidP="006800C1">
            <w:pPr>
              <w:pStyle w:val="Nidungvnbn"/>
              <w:ind w:firstLine="0"/>
            </w:pPr>
            <w:r>
              <w:t>Defender tấn công mục tiêu xâm chiếm</w:t>
            </w:r>
          </w:p>
        </w:tc>
      </w:tr>
      <w:tr w:rsidR="00424C4E" w14:paraId="7B29DB74" w14:textId="77777777" w:rsidTr="00EE7FE7">
        <w:tc>
          <w:tcPr>
            <w:tcW w:w="1980" w:type="dxa"/>
          </w:tcPr>
          <w:p w14:paraId="198F8B6B" w14:textId="4F5E07EE" w:rsidR="00424C4E" w:rsidRDefault="00B642D2" w:rsidP="00EE7FE7">
            <w:pPr>
              <w:pStyle w:val="Nidungvnbn"/>
              <w:ind w:firstLine="0"/>
            </w:pPr>
            <w:r>
              <w:t>Actor(s)</w:t>
            </w:r>
          </w:p>
        </w:tc>
        <w:tc>
          <w:tcPr>
            <w:tcW w:w="6797" w:type="dxa"/>
          </w:tcPr>
          <w:p w14:paraId="32E44B4F" w14:textId="2537F334" w:rsidR="00424C4E" w:rsidRDefault="007822BF" w:rsidP="006800C1">
            <w:pPr>
              <w:pStyle w:val="Nidungvnbn"/>
              <w:ind w:firstLine="0"/>
            </w:pPr>
            <w:r>
              <w:t>Defender</w:t>
            </w:r>
          </w:p>
        </w:tc>
      </w:tr>
      <w:tr w:rsidR="00424C4E" w14:paraId="3F7C1B6A" w14:textId="77777777" w:rsidTr="00EE7FE7">
        <w:tc>
          <w:tcPr>
            <w:tcW w:w="1980" w:type="dxa"/>
          </w:tcPr>
          <w:p w14:paraId="059CA0DF" w14:textId="502F68D8" w:rsidR="00424C4E" w:rsidRDefault="00B642D2" w:rsidP="00EE7FE7">
            <w:pPr>
              <w:pStyle w:val="Nidungvnbn"/>
              <w:ind w:firstLine="0"/>
            </w:pPr>
            <w:r>
              <w:t>Trigger</w:t>
            </w:r>
          </w:p>
        </w:tc>
        <w:tc>
          <w:tcPr>
            <w:tcW w:w="6797" w:type="dxa"/>
          </w:tcPr>
          <w:p w14:paraId="64D44C33" w14:textId="27B755A8" w:rsidR="00424C4E" w:rsidRDefault="003C5CDE" w:rsidP="006800C1">
            <w:pPr>
              <w:pStyle w:val="Nidungvnbn"/>
              <w:ind w:firstLine="0"/>
            </w:pPr>
            <w:r>
              <w:t>Có kẻ địch đứng trong tầm nhìn của Defender</w:t>
            </w:r>
          </w:p>
        </w:tc>
      </w:tr>
      <w:tr w:rsidR="00424C4E" w14:paraId="59D99246" w14:textId="77777777" w:rsidTr="00EE7FE7">
        <w:tc>
          <w:tcPr>
            <w:tcW w:w="1980" w:type="dxa"/>
          </w:tcPr>
          <w:p w14:paraId="17349803" w14:textId="28D6B969" w:rsidR="00424C4E" w:rsidRDefault="00B642D2" w:rsidP="00EE7FE7">
            <w:pPr>
              <w:pStyle w:val="Nidungvnbn"/>
              <w:ind w:firstLine="0"/>
            </w:pPr>
            <w:r>
              <w:t>Pre-condition(s)</w:t>
            </w:r>
          </w:p>
        </w:tc>
        <w:tc>
          <w:tcPr>
            <w:tcW w:w="6797" w:type="dxa"/>
          </w:tcPr>
          <w:p w14:paraId="06835748" w14:textId="77777777" w:rsidR="00424C4E" w:rsidRDefault="003C5CDE" w:rsidP="006800C1">
            <w:pPr>
              <w:pStyle w:val="Nidungvnbn"/>
              <w:ind w:firstLine="0"/>
            </w:pPr>
            <w:r>
              <w:t>Defender đang không có mục tiêu khác</w:t>
            </w:r>
          </w:p>
          <w:p w14:paraId="57B87126" w14:textId="02DC5D5F" w:rsidR="003C5CDE" w:rsidRDefault="003C5CDE" w:rsidP="006800C1">
            <w:pPr>
              <w:pStyle w:val="Nidungvnbn"/>
              <w:ind w:firstLine="0"/>
            </w:pPr>
            <w:r>
              <w:t>Defender đang không overheated</w:t>
            </w:r>
          </w:p>
        </w:tc>
      </w:tr>
      <w:tr w:rsidR="00424C4E" w14:paraId="0A567D97" w14:textId="77777777" w:rsidTr="00EE7FE7">
        <w:tc>
          <w:tcPr>
            <w:tcW w:w="1980" w:type="dxa"/>
          </w:tcPr>
          <w:p w14:paraId="0ACD6E9C" w14:textId="73B88658" w:rsidR="00424C4E" w:rsidRDefault="00B642D2" w:rsidP="00EE7FE7">
            <w:pPr>
              <w:pStyle w:val="Nidungvnbn"/>
              <w:ind w:firstLine="0"/>
            </w:pPr>
            <w:r>
              <w:t>Flow</w:t>
            </w:r>
          </w:p>
        </w:tc>
        <w:tc>
          <w:tcPr>
            <w:tcW w:w="6797" w:type="dxa"/>
          </w:tcPr>
          <w:p w14:paraId="7B8DB17E" w14:textId="77777777" w:rsidR="00424C4E" w:rsidRDefault="007822BF" w:rsidP="006800C1">
            <w:pPr>
              <w:pStyle w:val="Nidungvnbn"/>
              <w:ind w:firstLine="0"/>
            </w:pPr>
            <w:r>
              <w:t>Mục tiêu bị Sight Perception của Defender phát hiện</w:t>
            </w:r>
          </w:p>
          <w:p w14:paraId="0906EDCE" w14:textId="77777777" w:rsidR="007822BF" w:rsidRDefault="007822BF" w:rsidP="006800C1">
            <w:pPr>
              <w:pStyle w:val="Nidungvnbn"/>
              <w:ind w:firstLine="0"/>
            </w:pPr>
            <w:r>
              <w:t>Defender xác định mục tiêu để tấn công</w:t>
            </w:r>
          </w:p>
          <w:p w14:paraId="4C73A835" w14:textId="77777777" w:rsidR="007822BF" w:rsidRDefault="007822BF" w:rsidP="006800C1">
            <w:pPr>
              <w:pStyle w:val="Nidungvnbn"/>
              <w:ind w:firstLine="0"/>
            </w:pPr>
            <w:r>
              <w:lastRenderedPageBreak/>
              <w:t>Defender di chuyển đến mục tiêu</w:t>
            </w:r>
          </w:p>
          <w:p w14:paraId="06190EB9" w14:textId="2989E0E6" w:rsidR="007822BF" w:rsidRDefault="007822BF" w:rsidP="006800C1">
            <w:pPr>
              <w:pStyle w:val="Nidungvnbn"/>
              <w:ind w:firstLine="0"/>
            </w:pPr>
            <w:r>
              <w:t>Defender thực hiện tấn công tiêu diệt</w:t>
            </w:r>
          </w:p>
        </w:tc>
      </w:tr>
      <w:tr w:rsidR="003C5CDE" w14:paraId="7503E5EC" w14:textId="77777777" w:rsidTr="003C5CDE">
        <w:tc>
          <w:tcPr>
            <w:tcW w:w="1980" w:type="dxa"/>
            <w:shd w:val="clear" w:color="auto" w:fill="D9D9D9" w:themeFill="background1" w:themeFillShade="D9"/>
          </w:tcPr>
          <w:p w14:paraId="7A772396" w14:textId="71E00ABA" w:rsidR="003C5CDE" w:rsidRDefault="003C5CDE" w:rsidP="00EE7FE7">
            <w:pPr>
              <w:pStyle w:val="Nidungvnbn"/>
              <w:ind w:firstLine="0"/>
            </w:pPr>
            <w:r>
              <w:lastRenderedPageBreak/>
              <w:t>Use case name</w:t>
            </w:r>
          </w:p>
        </w:tc>
        <w:tc>
          <w:tcPr>
            <w:tcW w:w="6797" w:type="dxa"/>
            <w:shd w:val="clear" w:color="auto" w:fill="D9D9D9" w:themeFill="background1" w:themeFillShade="D9"/>
          </w:tcPr>
          <w:p w14:paraId="479D34EB" w14:textId="0168B203" w:rsidR="003C5CDE" w:rsidRDefault="003C5CDE" w:rsidP="006800C1">
            <w:pPr>
              <w:pStyle w:val="Nidungvnbn"/>
              <w:ind w:firstLine="0"/>
            </w:pPr>
            <w:r>
              <w:t>Hearing sound</w:t>
            </w:r>
          </w:p>
        </w:tc>
      </w:tr>
      <w:tr w:rsidR="003C5CDE" w14:paraId="398B0C08" w14:textId="77777777" w:rsidTr="00EE7FE7">
        <w:tc>
          <w:tcPr>
            <w:tcW w:w="1980" w:type="dxa"/>
          </w:tcPr>
          <w:p w14:paraId="319884AC" w14:textId="260F1006" w:rsidR="003C5CDE" w:rsidRDefault="003C5CDE" w:rsidP="00EE7FE7">
            <w:pPr>
              <w:pStyle w:val="Nidungvnbn"/>
              <w:ind w:firstLine="0"/>
            </w:pPr>
            <w:r>
              <w:t>Descripton</w:t>
            </w:r>
          </w:p>
        </w:tc>
        <w:tc>
          <w:tcPr>
            <w:tcW w:w="6797" w:type="dxa"/>
          </w:tcPr>
          <w:p w14:paraId="432690BA" w14:textId="6EED301E" w:rsidR="003C5CDE" w:rsidRDefault="003C5CDE" w:rsidP="006800C1">
            <w:pPr>
              <w:pStyle w:val="Nidungvnbn"/>
              <w:ind w:firstLine="0"/>
            </w:pPr>
            <w:r>
              <w:t>Defender nghe âm thanh và đi điều tra</w:t>
            </w:r>
          </w:p>
        </w:tc>
      </w:tr>
      <w:tr w:rsidR="003C5CDE" w14:paraId="363869C0" w14:textId="77777777" w:rsidTr="00EE7FE7">
        <w:tc>
          <w:tcPr>
            <w:tcW w:w="1980" w:type="dxa"/>
          </w:tcPr>
          <w:p w14:paraId="26596E4B" w14:textId="5FB40D11" w:rsidR="003C5CDE" w:rsidRDefault="003C5CDE" w:rsidP="00EE7FE7">
            <w:pPr>
              <w:pStyle w:val="Nidungvnbn"/>
              <w:ind w:firstLine="0"/>
            </w:pPr>
            <w:r>
              <w:t>Actor(s)</w:t>
            </w:r>
          </w:p>
        </w:tc>
        <w:tc>
          <w:tcPr>
            <w:tcW w:w="6797" w:type="dxa"/>
          </w:tcPr>
          <w:p w14:paraId="4FE8EF7D" w14:textId="1032DB7F" w:rsidR="003C5CDE" w:rsidRDefault="003C5CDE" w:rsidP="006800C1">
            <w:pPr>
              <w:pStyle w:val="Nidungvnbn"/>
              <w:ind w:firstLine="0"/>
            </w:pPr>
            <w:r>
              <w:t>Defender</w:t>
            </w:r>
          </w:p>
        </w:tc>
      </w:tr>
      <w:tr w:rsidR="003C5CDE" w14:paraId="256F88E8" w14:textId="77777777" w:rsidTr="00EE7FE7">
        <w:tc>
          <w:tcPr>
            <w:tcW w:w="1980" w:type="dxa"/>
          </w:tcPr>
          <w:p w14:paraId="2D3DAE56" w14:textId="15D888E4" w:rsidR="003C5CDE" w:rsidRDefault="003C5CDE" w:rsidP="00EE7FE7">
            <w:pPr>
              <w:pStyle w:val="Nidungvnbn"/>
              <w:ind w:firstLine="0"/>
            </w:pPr>
            <w:r>
              <w:t>Trigger</w:t>
            </w:r>
          </w:p>
        </w:tc>
        <w:tc>
          <w:tcPr>
            <w:tcW w:w="6797" w:type="dxa"/>
          </w:tcPr>
          <w:p w14:paraId="3255ECF0" w14:textId="01BD5601" w:rsidR="003C5CDE" w:rsidRDefault="003C5CDE" w:rsidP="006800C1">
            <w:pPr>
              <w:pStyle w:val="Nidungvnbn"/>
              <w:ind w:firstLine="0"/>
            </w:pPr>
            <w:r>
              <w:t>Có âm thanh phát ra trong tầm nghe của Defender</w:t>
            </w:r>
          </w:p>
        </w:tc>
      </w:tr>
      <w:tr w:rsidR="003C5CDE" w14:paraId="12E83996" w14:textId="77777777" w:rsidTr="00EE7FE7">
        <w:tc>
          <w:tcPr>
            <w:tcW w:w="1980" w:type="dxa"/>
          </w:tcPr>
          <w:p w14:paraId="42E3FE54" w14:textId="248931BF" w:rsidR="003C5CDE" w:rsidRDefault="003C5CDE" w:rsidP="00EE7FE7">
            <w:pPr>
              <w:pStyle w:val="Nidungvnbn"/>
              <w:ind w:firstLine="0"/>
            </w:pPr>
            <w:r>
              <w:t>Pre-condition(s)</w:t>
            </w:r>
          </w:p>
        </w:tc>
        <w:tc>
          <w:tcPr>
            <w:tcW w:w="6797" w:type="dxa"/>
          </w:tcPr>
          <w:p w14:paraId="729E2DBD" w14:textId="77777777" w:rsidR="003C5CDE" w:rsidRDefault="003C5CDE" w:rsidP="003C5CDE">
            <w:pPr>
              <w:pStyle w:val="Nidungvnbn"/>
              <w:ind w:firstLine="0"/>
            </w:pPr>
            <w:r>
              <w:t>Defender đang không có mục tiêu khác</w:t>
            </w:r>
          </w:p>
          <w:p w14:paraId="3FA0B262" w14:textId="394D94DC" w:rsidR="003C5CDE" w:rsidRDefault="003C5CDE" w:rsidP="003C5CDE">
            <w:pPr>
              <w:pStyle w:val="Nidungvnbn"/>
              <w:ind w:firstLine="0"/>
            </w:pPr>
            <w:r>
              <w:t>Defender đang không overheated</w:t>
            </w:r>
          </w:p>
        </w:tc>
      </w:tr>
      <w:tr w:rsidR="003C5CDE" w14:paraId="5D7B3582" w14:textId="77777777" w:rsidTr="00EE7FE7">
        <w:tc>
          <w:tcPr>
            <w:tcW w:w="1980" w:type="dxa"/>
          </w:tcPr>
          <w:p w14:paraId="71F5FD1D" w14:textId="7E6E6D76" w:rsidR="003C5CDE" w:rsidRDefault="003C5CDE" w:rsidP="00EE7FE7">
            <w:pPr>
              <w:pStyle w:val="Nidungvnbn"/>
              <w:ind w:firstLine="0"/>
            </w:pPr>
            <w:r>
              <w:t>Flow</w:t>
            </w:r>
          </w:p>
        </w:tc>
        <w:tc>
          <w:tcPr>
            <w:tcW w:w="6797" w:type="dxa"/>
          </w:tcPr>
          <w:p w14:paraId="23647E10" w14:textId="77777777" w:rsidR="003C5CDE" w:rsidRDefault="003C5CDE" w:rsidP="001330AA">
            <w:pPr>
              <w:pStyle w:val="Nidungvnbn"/>
              <w:numPr>
                <w:ilvl w:val="0"/>
                <w:numId w:val="35"/>
              </w:numPr>
            </w:pPr>
            <w:r>
              <w:t>Hearing Perception của Defender phát hiện vị trí phát ra âm thanh</w:t>
            </w:r>
          </w:p>
          <w:p w14:paraId="30B79FC1" w14:textId="6F9CAE2E" w:rsidR="003C5CDE" w:rsidRDefault="003C5CDE" w:rsidP="001330AA">
            <w:pPr>
              <w:pStyle w:val="Nidungvnbn"/>
              <w:numPr>
                <w:ilvl w:val="0"/>
                <w:numId w:val="35"/>
              </w:numPr>
            </w:pPr>
            <w:r>
              <w:t>Defender di chuyển đến vị trí phát ra âm thanh</w:t>
            </w:r>
          </w:p>
          <w:p w14:paraId="04FC48A3" w14:textId="5EE6CF55" w:rsidR="003C5CDE" w:rsidRDefault="003C5CDE" w:rsidP="001330AA">
            <w:pPr>
              <w:pStyle w:val="Nidungvnbn"/>
              <w:numPr>
                <w:ilvl w:val="0"/>
                <w:numId w:val="35"/>
              </w:numPr>
            </w:pPr>
            <w:r>
              <w:t>Defender thực hiện điều tra</w:t>
            </w:r>
          </w:p>
        </w:tc>
      </w:tr>
      <w:tr w:rsidR="003C5CDE" w14:paraId="7EAE1A6E" w14:textId="77777777" w:rsidTr="007D3713">
        <w:tc>
          <w:tcPr>
            <w:tcW w:w="1980" w:type="dxa"/>
            <w:shd w:val="clear" w:color="auto" w:fill="D9D9D9" w:themeFill="background1" w:themeFillShade="D9"/>
          </w:tcPr>
          <w:p w14:paraId="1F83B9E5" w14:textId="2F9EEE39" w:rsidR="003C5CDE" w:rsidRDefault="003C5CDE" w:rsidP="00EE7FE7">
            <w:pPr>
              <w:pStyle w:val="Nidungvnbn"/>
              <w:ind w:firstLine="0"/>
            </w:pPr>
            <w:r>
              <w:t>Use case name</w:t>
            </w:r>
          </w:p>
        </w:tc>
        <w:tc>
          <w:tcPr>
            <w:tcW w:w="6797" w:type="dxa"/>
            <w:shd w:val="clear" w:color="auto" w:fill="D9D9D9" w:themeFill="background1" w:themeFillShade="D9"/>
          </w:tcPr>
          <w:p w14:paraId="1B7F535F" w14:textId="6EC200AB" w:rsidR="003C5CDE" w:rsidRDefault="007D3713" w:rsidP="003C5CDE">
            <w:pPr>
              <w:pStyle w:val="Nidungvnbn"/>
              <w:ind w:firstLine="0"/>
            </w:pPr>
            <w:r>
              <w:t>Interact with Target</w:t>
            </w:r>
          </w:p>
        </w:tc>
      </w:tr>
      <w:tr w:rsidR="003C5CDE" w14:paraId="37C6BFF2" w14:textId="77777777" w:rsidTr="00EE7FE7">
        <w:tc>
          <w:tcPr>
            <w:tcW w:w="1980" w:type="dxa"/>
          </w:tcPr>
          <w:p w14:paraId="7838F3A1" w14:textId="54BCCEAE" w:rsidR="003C5CDE" w:rsidRDefault="007D3713" w:rsidP="00EE7FE7">
            <w:pPr>
              <w:pStyle w:val="Nidungvnbn"/>
              <w:ind w:firstLine="0"/>
            </w:pPr>
            <w:r>
              <w:t>Descripton</w:t>
            </w:r>
          </w:p>
        </w:tc>
        <w:tc>
          <w:tcPr>
            <w:tcW w:w="6797" w:type="dxa"/>
          </w:tcPr>
          <w:p w14:paraId="3BE7697D" w14:textId="44D2281C" w:rsidR="003C5CDE" w:rsidRDefault="007D3713" w:rsidP="003C5CDE">
            <w:pPr>
              <w:pStyle w:val="Nidungvnbn"/>
              <w:ind w:firstLine="0"/>
            </w:pPr>
            <w:r>
              <w:t>Player/ Scout thực hiện nhiệm vụ để qua màn</w:t>
            </w:r>
          </w:p>
        </w:tc>
      </w:tr>
      <w:tr w:rsidR="003C5CDE" w14:paraId="2BF8AE43" w14:textId="77777777" w:rsidTr="00EE7FE7">
        <w:tc>
          <w:tcPr>
            <w:tcW w:w="1980" w:type="dxa"/>
          </w:tcPr>
          <w:p w14:paraId="5EBE7117" w14:textId="0510B5C6" w:rsidR="003C5CDE" w:rsidRDefault="007D3713" w:rsidP="00EE7FE7">
            <w:pPr>
              <w:pStyle w:val="Nidungvnbn"/>
              <w:ind w:firstLine="0"/>
            </w:pPr>
            <w:r>
              <w:t>Actor(s)</w:t>
            </w:r>
          </w:p>
        </w:tc>
        <w:tc>
          <w:tcPr>
            <w:tcW w:w="6797" w:type="dxa"/>
          </w:tcPr>
          <w:p w14:paraId="4B0578D0" w14:textId="2EB0F432" w:rsidR="003C5CDE" w:rsidRDefault="007D3713" w:rsidP="003C5CDE">
            <w:pPr>
              <w:pStyle w:val="Nidungvnbn"/>
              <w:ind w:firstLine="0"/>
            </w:pPr>
            <w:r>
              <w:t>Player, Scout</w:t>
            </w:r>
          </w:p>
        </w:tc>
      </w:tr>
      <w:tr w:rsidR="003C5CDE" w14:paraId="62F84462" w14:textId="77777777" w:rsidTr="00EE7FE7">
        <w:tc>
          <w:tcPr>
            <w:tcW w:w="1980" w:type="dxa"/>
          </w:tcPr>
          <w:p w14:paraId="7E420CFD" w14:textId="60A532D7" w:rsidR="003C5CDE" w:rsidRDefault="007D3713" w:rsidP="00EE7FE7">
            <w:pPr>
              <w:pStyle w:val="Nidungvnbn"/>
              <w:ind w:firstLine="0"/>
            </w:pPr>
            <w:r>
              <w:t>Trigger</w:t>
            </w:r>
          </w:p>
        </w:tc>
        <w:tc>
          <w:tcPr>
            <w:tcW w:w="6797" w:type="dxa"/>
          </w:tcPr>
          <w:p w14:paraId="46F93F25" w14:textId="57F0BC23" w:rsidR="003C5CDE" w:rsidRDefault="007D3713" w:rsidP="003C5CDE">
            <w:pPr>
              <w:pStyle w:val="Nidungvnbn"/>
              <w:ind w:firstLine="0"/>
            </w:pPr>
            <w:r>
              <w:t>A</w:t>
            </w:r>
            <w:r w:rsidR="00B80E66">
              <w:t>ctor</w:t>
            </w:r>
            <w:r>
              <w:t xml:space="preserve"> tìm thấy mục tiêu, tương tác với mục tiêu để qua màn</w:t>
            </w:r>
          </w:p>
        </w:tc>
      </w:tr>
      <w:tr w:rsidR="003C5CDE" w14:paraId="05569A77" w14:textId="77777777" w:rsidTr="00EE7FE7">
        <w:tc>
          <w:tcPr>
            <w:tcW w:w="1980" w:type="dxa"/>
          </w:tcPr>
          <w:p w14:paraId="69644A8D" w14:textId="1CA834CC" w:rsidR="003C5CDE" w:rsidRDefault="007D3713" w:rsidP="00EE7FE7">
            <w:pPr>
              <w:pStyle w:val="Nidungvnbn"/>
              <w:ind w:firstLine="0"/>
            </w:pPr>
            <w:r>
              <w:t>Pre-condition(s)</w:t>
            </w:r>
          </w:p>
        </w:tc>
        <w:tc>
          <w:tcPr>
            <w:tcW w:w="6797" w:type="dxa"/>
          </w:tcPr>
          <w:p w14:paraId="02B322E2" w14:textId="7A808AB2" w:rsidR="003C5CDE" w:rsidRDefault="007D3713" w:rsidP="003C5CDE">
            <w:pPr>
              <w:pStyle w:val="Nidungvnbn"/>
              <w:ind w:firstLine="0"/>
            </w:pPr>
            <w:r>
              <w:t>A</w:t>
            </w:r>
            <w:r w:rsidR="00B80E66">
              <w:t>ctor</w:t>
            </w:r>
            <w:r>
              <w:t xml:space="preserve"> đã được spawn trên map</w:t>
            </w:r>
          </w:p>
          <w:p w14:paraId="478CF317" w14:textId="5FF77CA2" w:rsidR="007D3713" w:rsidRDefault="007D3713" w:rsidP="003C5CDE">
            <w:pPr>
              <w:pStyle w:val="Nidungvnbn"/>
              <w:ind w:firstLine="0"/>
            </w:pPr>
            <w:r>
              <w:t>A</w:t>
            </w:r>
            <w:r w:rsidR="00B80E66">
              <w:t>ctor</w:t>
            </w:r>
            <w:r>
              <w:t xml:space="preserve"> đã tìm được mục tiêu</w:t>
            </w:r>
          </w:p>
        </w:tc>
      </w:tr>
      <w:tr w:rsidR="003C5CDE" w14:paraId="7DFD8F3E" w14:textId="77777777" w:rsidTr="00EE7FE7">
        <w:tc>
          <w:tcPr>
            <w:tcW w:w="1980" w:type="dxa"/>
          </w:tcPr>
          <w:p w14:paraId="66708A4A" w14:textId="4823012C" w:rsidR="003C5CDE" w:rsidRDefault="007D3713" w:rsidP="00EE7FE7">
            <w:pPr>
              <w:pStyle w:val="Nidungvnbn"/>
              <w:ind w:firstLine="0"/>
            </w:pPr>
            <w:r>
              <w:t xml:space="preserve"> Flow</w:t>
            </w:r>
          </w:p>
        </w:tc>
        <w:tc>
          <w:tcPr>
            <w:tcW w:w="6797" w:type="dxa"/>
          </w:tcPr>
          <w:p w14:paraId="73703C27" w14:textId="150D1ACD" w:rsidR="003C5CDE" w:rsidRDefault="00B80E66" w:rsidP="001330AA">
            <w:pPr>
              <w:pStyle w:val="Nidungvnbn"/>
              <w:numPr>
                <w:ilvl w:val="0"/>
                <w:numId w:val="36"/>
              </w:numPr>
            </w:pPr>
            <w:r>
              <w:t>Actor</w:t>
            </w:r>
            <w:r w:rsidR="007D3713">
              <w:t xml:space="preserve"> thực hiện tương tác với mục tiêu</w:t>
            </w:r>
          </w:p>
          <w:p w14:paraId="09AD2616" w14:textId="77777777" w:rsidR="007D3713" w:rsidRDefault="007D3713" w:rsidP="001330AA">
            <w:pPr>
              <w:pStyle w:val="Nidungvnbn"/>
              <w:numPr>
                <w:ilvl w:val="0"/>
                <w:numId w:val="36"/>
              </w:numPr>
            </w:pPr>
            <w:r>
              <w:t>Mục tiêu thực hiện hàm tương tác</w:t>
            </w:r>
          </w:p>
          <w:p w14:paraId="2C52C3F5" w14:textId="77777777" w:rsidR="007D3713" w:rsidRDefault="007D3713" w:rsidP="001330AA">
            <w:pPr>
              <w:pStyle w:val="Nidungvnbn"/>
              <w:numPr>
                <w:ilvl w:val="0"/>
                <w:numId w:val="36"/>
              </w:numPr>
            </w:pPr>
            <w:r>
              <w:t>Hệ thống kiểm tra thỏa mãn điều kiện qua màn chưa</w:t>
            </w:r>
          </w:p>
          <w:p w14:paraId="06762888" w14:textId="3D19447A" w:rsidR="007D3713" w:rsidRDefault="007D3713" w:rsidP="001330AA">
            <w:pPr>
              <w:pStyle w:val="Nidungvnbn"/>
              <w:numPr>
                <w:ilvl w:val="0"/>
                <w:numId w:val="36"/>
              </w:numPr>
            </w:pPr>
            <w:r>
              <w:t>Hệ thống chuyển đến kết quả thắng/ thua tùy trường hợp</w:t>
            </w:r>
          </w:p>
        </w:tc>
      </w:tr>
      <w:tr w:rsidR="007D3713" w14:paraId="164B15AD" w14:textId="77777777" w:rsidTr="00D377C3">
        <w:tc>
          <w:tcPr>
            <w:tcW w:w="1980" w:type="dxa"/>
            <w:shd w:val="clear" w:color="auto" w:fill="D9D9D9" w:themeFill="background1" w:themeFillShade="D9"/>
          </w:tcPr>
          <w:p w14:paraId="3A59691A" w14:textId="27711A1A" w:rsidR="007D3713" w:rsidRDefault="007D3713" w:rsidP="00EE7FE7">
            <w:pPr>
              <w:pStyle w:val="Nidungvnbn"/>
              <w:ind w:firstLine="0"/>
            </w:pPr>
            <w:r>
              <w:t>Use case name</w:t>
            </w:r>
          </w:p>
        </w:tc>
        <w:tc>
          <w:tcPr>
            <w:tcW w:w="6797" w:type="dxa"/>
            <w:shd w:val="clear" w:color="auto" w:fill="D9D9D9" w:themeFill="background1" w:themeFillShade="D9"/>
          </w:tcPr>
          <w:p w14:paraId="1321E496" w14:textId="499115B3" w:rsidR="007D3713" w:rsidRDefault="007D3713" w:rsidP="007D3713">
            <w:pPr>
              <w:pStyle w:val="Nidungvnbn"/>
              <w:ind w:firstLine="0"/>
            </w:pPr>
            <w:r>
              <w:t>Hide from Defender</w:t>
            </w:r>
          </w:p>
        </w:tc>
      </w:tr>
      <w:tr w:rsidR="007D3713" w14:paraId="01FC6AC7" w14:textId="77777777" w:rsidTr="00EE7FE7">
        <w:tc>
          <w:tcPr>
            <w:tcW w:w="1980" w:type="dxa"/>
          </w:tcPr>
          <w:p w14:paraId="598B56C0" w14:textId="21A3839A" w:rsidR="007D3713" w:rsidRDefault="007D3713" w:rsidP="00EE7FE7">
            <w:pPr>
              <w:pStyle w:val="Nidungvnbn"/>
              <w:ind w:firstLine="0"/>
            </w:pPr>
            <w:r>
              <w:t>Descripton</w:t>
            </w:r>
          </w:p>
        </w:tc>
        <w:tc>
          <w:tcPr>
            <w:tcW w:w="6797" w:type="dxa"/>
          </w:tcPr>
          <w:p w14:paraId="518BF9D6" w14:textId="4A95DF21" w:rsidR="007D3713" w:rsidRDefault="00B80E66" w:rsidP="007D3713">
            <w:pPr>
              <w:pStyle w:val="Nidungvnbn"/>
              <w:ind w:firstLine="0"/>
            </w:pPr>
            <w:r>
              <w:t>Player/ Scout ẩn nấp để tránh bị phát hiện tiêu diệt</w:t>
            </w:r>
          </w:p>
        </w:tc>
      </w:tr>
      <w:tr w:rsidR="007D3713" w14:paraId="62E93916" w14:textId="77777777" w:rsidTr="00EE7FE7">
        <w:tc>
          <w:tcPr>
            <w:tcW w:w="1980" w:type="dxa"/>
          </w:tcPr>
          <w:p w14:paraId="4B98F436" w14:textId="27478036" w:rsidR="007D3713" w:rsidRDefault="007D3713" w:rsidP="00EE7FE7">
            <w:pPr>
              <w:pStyle w:val="Nidungvnbn"/>
              <w:ind w:firstLine="0"/>
            </w:pPr>
            <w:r>
              <w:t>Actor(s)</w:t>
            </w:r>
          </w:p>
        </w:tc>
        <w:tc>
          <w:tcPr>
            <w:tcW w:w="6797" w:type="dxa"/>
          </w:tcPr>
          <w:p w14:paraId="45DDA3FF" w14:textId="437F8E0B" w:rsidR="007D3713" w:rsidRDefault="00B80E66" w:rsidP="007D3713">
            <w:pPr>
              <w:pStyle w:val="Nidungvnbn"/>
              <w:ind w:firstLine="0"/>
            </w:pPr>
            <w:r>
              <w:t>Player, Scout</w:t>
            </w:r>
          </w:p>
        </w:tc>
      </w:tr>
      <w:tr w:rsidR="007D3713" w14:paraId="2CE4CA0E" w14:textId="77777777" w:rsidTr="00EE7FE7">
        <w:tc>
          <w:tcPr>
            <w:tcW w:w="1980" w:type="dxa"/>
          </w:tcPr>
          <w:p w14:paraId="283FFDD3" w14:textId="485E3E9D" w:rsidR="007D3713" w:rsidRDefault="007D3713" w:rsidP="00EE7FE7">
            <w:pPr>
              <w:pStyle w:val="Nidungvnbn"/>
              <w:ind w:firstLine="0"/>
            </w:pPr>
            <w:r>
              <w:t>Trigger</w:t>
            </w:r>
          </w:p>
        </w:tc>
        <w:tc>
          <w:tcPr>
            <w:tcW w:w="6797" w:type="dxa"/>
          </w:tcPr>
          <w:p w14:paraId="39F952A8" w14:textId="461D201E" w:rsidR="007D3713" w:rsidRDefault="00B80E66" w:rsidP="007D3713">
            <w:pPr>
              <w:pStyle w:val="Nidungvnbn"/>
              <w:ind w:firstLine="0"/>
            </w:pPr>
            <w:r>
              <w:t>Có Defender trong tầm nhìn của Actors</w:t>
            </w:r>
          </w:p>
        </w:tc>
      </w:tr>
      <w:tr w:rsidR="007D3713" w14:paraId="69800580" w14:textId="77777777" w:rsidTr="00EE7FE7">
        <w:tc>
          <w:tcPr>
            <w:tcW w:w="1980" w:type="dxa"/>
          </w:tcPr>
          <w:p w14:paraId="60283873" w14:textId="72E895A1" w:rsidR="007D3713" w:rsidRDefault="007D3713" w:rsidP="00EE7FE7">
            <w:pPr>
              <w:pStyle w:val="Nidungvnbn"/>
              <w:ind w:firstLine="0"/>
            </w:pPr>
            <w:r>
              <w:t>Pre-condition(s)</w:t>
            </w:r>
          </w:p>
        </w:tc>
        <w:tc>
          <w:tcPr>
            <w:tcW w:w="6797" w:type="dxa"/>
          </w:tcPr>
          <w:p w14:paraId="020A8AEB" w14:textId="4D3863F2" w:rsidR="007D3713" w:rsidRDefault="00B80E66" w:rsidP="007D3713">
            <w:pPr>
              <w:pStyle w:val="Nidungvnbn"/>
              <w:ind w:firstLine="0"/>
            </w:pPr>
            <w:r>
              <w:t>Actor đang không overheated</w:t>
            </w:r>
          </w:p>
        </w:tc>
      </w:tr>
      <w:tr w:rsidR="007D3713" w14:paraId="72CDC869" w14:textId="77777777" w:rsidTr="00EE7FE7">
        <w:tc>
          <w:tcPr>
            <w:tcW w:w="1980" w:type="dxa"/>
          </w:tcPr>
          <w:p w14:paraId="6F5FFF2D" w14:textId="6246D2A8" w:rsidR="007D3713" w:rsidRDefault="007D3713" w:rsidP="00EE7FE7">
            <w:pPr>
              <w:pStyle w:val="Nidungvnbn"/>
              <w:ind w:firstLine="0"/>
            </w:pPr>
            <w:r>
              <w:t>Flow</w:t>
            </w:r>
          </w:p>
        </w:tc>
        <w:tc>
          <w:tcPr>
            <w:tcW w:w="6797" w:type="dxa"/>
          </w:tcPr>
          <w:p w14:paraId="5D71E28C" w14:textId="77777777" w:rsidR="007D3713" w:rsidRDefault="00B80E66" w:rsidP="007D3713">
            <w:pPr>
              <w:pStyle w:val="Nidungvnbn"/>
              <w:ind w:firstLine="0"/>
            </w:pPr>
            <w:r>
              <w:t>Sight Perception của actors phát hiện Defender</w:t>
            </w:r>
          </w:p>
          <w:p w14:paraId="12EF1BDE" w14:textId="27AB0E7C" w:rsidR="00B80E66" w:rsidRDefault="00B80E66" w:rsidP="001330AA">
            <w:pPr>
              <w:pStyle w:val="Nidungvnbn"/>
              <w:numPr>
                <w:ilvl w:val="0"/>
                <w:numId w:val="37"/>
              </w:numPr>
            </w:pPr>
            <w:r>
              <w:lastRenderedPageBreak/>
              <w:t>Actor xác định vị trí gần nhất khuất tầm nhìn củ</w:t>
            </w:r>
            <w:r w:rsidR="00D377C3">
              <w:t>a Defender</w:t>
            </w:r>
          </w:p>
          <w:p w14:paraId="68576EA1" w14:textId="52509813" w:rsidR="00D377C3" w:rsidRDefault="00D377C3" w:rsidP="001330AA">
            <w:pPr>
              <w:pStyle w:val="Nidungvnbn"/>
              <w:numPr>
                <w:ilvl w:val="0"/>
                <w:numId w:val="37"/>
              </w:numPr>
            </w:pPr>
            <w:r>
              <w:t>Actor di chuyển đến vị trí an toàn</w:t>
            </w:r>
          </w:p>
          <w:p w14:paraId="78E6EDE3" w14:textId="378F83AE" w:rsidR="00D377C3" w:rsidRDefault="00D377C3" w:rsidP="001330AA">
            <w:pPr>
              <w:pStyle w:val="Nidungvnbn"/>
              <w:numPr>
                <w:ilvl w:val="0"/>
                <w:numId w:val="37"/>
              </w:numPr>
            </w:pPr>
            <w:r>
              <w:t>Actor chờ Defender đi khuất</w:t>
            </w:r>
          </w:p>
          <w:p w14:paraId="50CD65F8" w14:textId="527F5CBA" w:rsidR="00B80E66" w:rsidRDefault="00D377C3" w:rsidP="001330AA">
            <w:pPr>
              <w:pStyle w:val="Nidungvnbn"/>
              <w:numPr>
                <w:ilvl w:val="0"/>
                <w:numId w:val="37"/>
              </w:numPr>
            </w:pPr>
            <w:r>
              <w:t>Actor tiếp tục nhiệm vụ</w:t>
            </w:r>
          </w:p>
        </w:tc>
      </w:tr>
      <w:tr w:rsidR="00D377C3" w14:paraId="7D277AF4" w14:textId="77777777" w:rsidTr="00CB36EA">
        <w:tc>
          <w:tcPr>
            <w:tcW w:w="1980" w:type="dxa"/>
            <w:shd w:val="clear" w:color="auto" w:fill="D9D9D9" w:themeFill="background1" w:themeFillShade="D9"/>
          </w:tcPr>
          <w:p w14:paraId="1F79AA7C" w14:textId="1C1B997F" w:rsidR="00D377C3" w:rsidRDefault="004E7B24" w:rsidP="00EE7FE7">
            <w:pPr>
              <w:pStyle w:val="Nidungvnbn"/>
              <w:ind w:firstLine="0"/>
            </w:pPr>
            <w:r>
              <w:lastRenderedPageBreak/>
              <w:t>Use case name</w:t>
            </w:r>
          </w:p>
        </w:tc>
        <w:tc>
          <w:tcPr>
            <w:tcW w:w="6797" w:type="dxa"/>
            <w:shd w:val="clear" w:color="auto" w:fill="D9D9D9" w:themeFill="background1" w:themeFillShade="D9"/>
          </w:tcPr>
          <w:p w14:paraId="198E24D3" w14:textId="52BF512B" w:rsidR="00D377C3" w:rsidRDefault="004E7B24" w:rsidP="007D3713">
            <w:pPr>
              <w:pStyle w:val="Nidungvnbn"/>
              <w:ind w:firstLine="0"/>
            </w:pPr>
            <w:r>
              <w:t>Make noise</w:t>
            </w:r>
          </w:p>
        </w:tc>
      </w:tr>
      <w:tr w:rsidR="00D377C3" w14:paraId="5DCE1AB0" w14:textId="77777777" w:rsidTr="00EE7FE7">
        <w:tc>
          <w:tcPr>
            <w:tcW w:w="1980" w:type="dxa"/>
          </w:tcPr>
          <w:p w14:paraId="6EA4EDB4" w14:textId="5D1483DE" w:rsidR="00D377C3" w:rsidRDefault="004E7B24" w:rsidP="00EE7FE7">
            <w:pPr>
              <w:pStyle w:val="Nidungvnbn"/>
              <w:ind w:firstLine="0"/>
            </w:pPr>
            <w:r>
              <w:t>Descripton</w:t>
            </w:r>
          </w:p>
        </w:tc>
        <w:tc>
          <w:tcPr>
            <w:tcW w:w="6797" w:type="dxa"/>
          </w:tcPr>
          <w:p w14:paraId="48401763" w14:textId="3D3284AC" w:rsidR="00D377C3" w:rsidRDefault="004E7B24" w:rsidP="007D3713">
            <w:pPr>
              <w:pStyle w:val="Nidungvnbn"/>
              <w:ind w:firstLine="0"/>
            </w:pPr>
            <w:r>
              <w:t>Player/ Scout để lộ vị trí khi đạp phải bẫy</w:t>
            </w:r>
          </w:p>
        </w:tc>
      </w:tr>
      <w:tr w:rsidR="00D377C3" w14:paraId="6EA0CC9C" w14:textId="77777777" w:rsidTr="00EE7FE7">
        <w:tc>
          <w:tcPr>
            <w:tcW w:w="1980" w:type="dxa"/>
          </w:tcPr>
          <w:p w14:paraId="46E2B717" w14:textId="31C0DF31" w:rsidR="00D377C3" w:rsidRDefault="004E7B24" w:rsidP="00EE7FE7">
            <w:pPr>
              <w:pStyle w:val="Nidungvnbn"/>
              <w:ind w:firstLine="0"/>
            </w:pPr>
            <w:r>
              <w:t>Actor(s)</w:t>
            </w:r>
          </w:p>
        </w:tc>
        <w:tc>
          <w:tcPr>
            <w:tcW w:w="6797" w:type="dxa"/>
          </w:tcPr>
          <w:p w14:paraId="0296CF71" w14:textId="0291CF1E" w:rsidR="00D377C3" w:rsidRDefault="004E7B24" w:rsidP="007D3713">
            <w:pPr>
              <w:pStyle w:val="Nidungvnbn"/>
              <w:ind w:firstLine="0"/>
            </w:pPr>
            <w:r>
              <w:t>Player, Scout</w:t>
            </w:r>
          </w:p>
        </w:tc>
      </w:tr>
      <w:tr w:rsidR="00D377C3" w14:paraId="73610F67" w14:textId="77777777" w:rsidTr="00EE7FE7">
        <w:tc>
          <w:tcPr>
            <w:tcW w:w="1980" w:type="dxa"/>
          </w:tcPr>
          <w:p w14:paraId="29D65D1C" w14:textId="25F2B60B" w:rsidR="00D377C3" w:rsidRDefault="004E7B24" w:rsidP="00EE7FE7">
            <w:pPr>
              <w:pStyle w:val="Nidungvnbn"/>
              <w:ind w:firstLine="0"/>
            </w:pPr>
            <w:r>
              <w:t>Trigger</w:t>
            </w:r>
          </w:p>
        </w:tc>
        <w:tc>
          <w:tcPr>
            <w:tcW w:w="6797" w:type="dxa"/>
          </w:tcPr>
          <w:p w14:paraId="1FBEBCE3" w14:textId="06CBCE41" w:rsidR="00D377C3" w:rsidRDefault="004E7B24" w:rsidP="007D3713">
            <w:pPr>
              <w:pStyle w:val="Nidungvnbn"/>
              <w:ind w:firstLine="0"/>
            </w:pPr>
            <w:r>
              <w:t>Actor tương tác với bẫy trên map</w:t>
            </w:r>
          </w:p>
        </w:tc>
      </w:tr>
      <w:tr w:rsidR="00D377C3" w14:paraId="66686646" w14:textId="77777777" w:rsidTr="00EE7FE7">
        <w:tc>
          <w:tcPr>
            <w:tcW w:w="1980" w:type="dxa"/>
          </w:tcPr>
          <w:p w14:paraId="6D98D26F" w14:textId="781E50BA" w:rsidR="00D377C3" w:rsidRDefault="004E7B24" w:rsidP="00EE7FE7">
            <w:pPr>
              <w:pStyle w:val="Nidungvnbn"/>
              <w:ind w:firstLine="0"/>
            </w:pPr>
            <w:r>
              <w:t>Pre-condition(s)</w:t>
            </w:r>
          </w:p>
        </w:tc>
        <w:tc>
          <w:tcPr>
            <w:tcW w:w="6797" w:type="dxa"/>
          </w:tcPr>
          <w:p w14:paraId="1ACDDB72" w14:textId="77777777" w:rsidR="00D377C3" w:rsidRDefault="00D377C3" w:rsidP="007D3713">
            <w:pPr>
              <w:pStyle w:val="Nidungvnbn"/>
              <w:ind w:firstLine="0"/>
            </w:pPr>
          </w:p>
        </w:tc>
      </w:tr>
      <w:tr w:rsidR="00D377C3" w14:paraId="750939FB" w14:textId="77777777" w:rsidTr="00EE7FE7">
        <w:tc>
          <w:tcPr>
            <w:tcW w:w="1980" w:type="dxa"/>
          </w:tcPr>
          <w:p w14:paraId="4E287EAB" w14:textId="04E3349A" w:rsidR="00D377C3" w:rsidRDefault="004E7B24" w:rsidP="00EE7FE7">
            <w:pPr>
              <w:pStyle w:val="Nidungvnbn"/>
              <w:ind w:firstLine="0"/>
            </w:pPr>
            <w:r>
              <w:t>Flow</w:t>
            </w:r>
          </w:p>
        </w:tc>
        <w:tc>
          <w:tcPr>
            <w:tcW w:w="6797" w:type="dxa"/>
          </w:tcPr>
          <w:p w14:paraId="1D8FF9D4" w14:textId="77777777" w:rsidR="00D377C3" w:rsidRDefault="004E7B24" w:rsidP="001330AA">
            <w:pPr>
              <w:pStyle w:val="Nidungvnbn"/>
              <w:numPr>
                <w:ilvl w:val="0"/>
                <w:numId w:val="40"/>
              </w:numPr>
            </w:pPr>
            <w:r>
              <w:t>Actor đạp trúng bẫy trong quá trình làm nhiệm vụ</w:t>
            </w:r>
          </w:p>
          <w:p w14:paraId="02904DE7" w14:textId="2E0C91C5" w:rsidR="004E7B24" w:rsidRDefault="004E7B24" w:rsidP="001330AA">
            <w:pPr>
              <w:pStyle w:val="Nidungvnbn"/>
              <w:numPr>
                <w:ilvl w:val="0"/>
                <w:numId w:val="40"/>
              </w:numPr>
            </w:pPr>
            <w:r>
              <w:t>Actor gây tiếng động tại vị trí của bẫy</w:t>
            </w:r>
          </w:p>
        </w:tc>
      </w:tr>
      <w:tr w:rsidR="00CB36EA" w14:paraId="03F5AED6" w14:textId="77777777" w:rsidTr="00EA5658">
        <w:tc>
          <w:tcPr>
            <w:tcW w:w="1980" w:type="dxa"/>
            <w:shd w:val="clear" w:color="auto" w:fill="D9D9D9" w:themeFill="background1" w:themeFillShade="D9"/>
          </w:tcPr>
          <w:p w14:paraId="7F91A37F" w14:textId="60D9A922" w:rsidR="00CB36EA" w:rsidRDefault="00CB36EA" w:rsidP="00EE7FE7">
            <w:pPr>
              <w:pStyle w:val="Nidungvnbn"/>
              <w:ind w:firstLine="0"/>
            </w:pPr>
            <w:r>
              <w:t>Use case name</w:t>
            </w:r>
          </w:p>
        </w:tc>
        <w:tc>
          <w:tcPr>
            <w:tcW w:w="6797" w:type="dxa"/>
            <w:shd w:val="clear" w:color="auto" w:fill="D9D9D9" w:themeFill="background1" w:themeFillShade="D9"/>
          </w:tcPr>
          <w:p w14:paraId="113A4855" w14:textId="7C775847" w:rsidR="00CB36EA" w:rsidRDefault="00EA5658" w:rsidP="007D3713">
            <w:pPr>
              <w:pStyle w:val="Nidungvnbn"/>
              <w:ind w:firstLine="0"/>
            </w:pPr>
            <w:r>
              <w:t>Respawn</w:t>
            </w:r>
          </w:p>
        </w:tc>
      </w:tr>
      <w:tr w:rsidR="00CB36EA" w14:paraId="7D6F4A35" w14:textId="77777777" w:rsidTr="00EE7FE7">
        <w:tc>
          <w:tcPr>
            <w:tcW w:w="1980" w:type="dxa"/>
          </w:tcPr>
          <w:p w14:paraId="034105F0" w14:textId="1D5475C7" w:rsidR="00CB36EA" w:rsidRDefault="00CB36EA" w:rsidP="00EE7FE7">
            <w:pPr>
              <w:pStyle w:val="Nidungvnbn"/>
              <w:ind w:firstLine="0"/>
            </w:pPr>
            <w:r>
              <w:t>Descripton</w:t>
            </w:r>
          </w:p>
        </w:tc>
        <w:tc>
          <w:tcPr>
            <w:tcW w:w="6797" w:type="dxa"/>
          </w:tcPr>
          <w:p w14:paraId="708D7285" w14:textId="11C9B750" w:rsidR="00CB36EA" w:rsidRDefault="00EA5658" w:rsidP="007D3713">
            <w:pPr>
              <w:pStyle w:val="Nidungvnbn"/>
              <w:ind w:firstLine="0"/>
            </w:pPr>
            <w:r>
              <w:t>Player/ Scout hồi sinh sau khi bị tiêu diệt/ tương tác với mục tiêu</w:t>
            </w:r>
          </w:p>
        </w:tc>
      </w:tr>
      <w:tr w:rsidR="00CB36EA" w14:paraId="2EEB4DAA" w14:textId="77777777" w:rsidTr="00EE7FE7">
        <w:tc>
          <w:tcPr>
            <w:tcW w:w="1980" w:type="dxa"/>
          </w:tcPr>
          <w:p w14:paraId="317EC7C5" w14:textId="30F8AA68" w:rsidR="00CB36EA" w:rsidRDefault="00CB36EA" w:rsidP="00EE7FE7">
            <w:pPr>
              <w:pStyle w:val="Nidungvnbn"/>
              <w:ind w:firstLine="0"/>
            </w:pPr>
            <w:r>
              <w:t>Actor(s)</w:t>
            </w:r>
          </w:p>
        </w:tc>
        <w:tc>
          <w:tcPr>
            <w:tcW w:w="6797" w:type="dxa"/>
          </w:tcPr>
          <w:p w14:paraId="67C2956C" w14:textId="06541C42" w:rsidR="00CB36EA" w:rsidRDefault="00EA5658" w:rsidP="007D3713">
            <w:pPr>
              <w:pStyle w:val="Nidungvnbn"/>
              <w:ind w:firstLine="0"/>
            </w:pPr>
            <w:r>
              <w:t>Player, Scout</w:t>
            </w:r>
          </w:p>
        </w:tc>
      </w:tr>
      <w:tr w:rsidR="00CB36EA" w14:paraId="29E5B649" w14:textId="77777777" w:rsidTr="00EE7FE7">
        <w:tc>
          <w:tcPr>
            <w:tcW w:w="1980" w:type="dxa"/>
          </w:tcPr>
          <w:p w14:paraId="140F4F26" w14:textId="446E8ED4" w:rsidR="00CB36EA" w:rsidRDefault="00EA5658" w:rsidP="00EE7FE7">
            <w:pPr>
              <w:pStyle w:val="Nidungvnbn"/>
              <w:ind w:firstLine="0"/>
            </w:pPr>
            <w:r>
              <w:t>Trigger</w:t>
            </w:r>
          </w:p>
        </w:tc>
        <w:tc>
          <w:tcPr>
            <w:tcW w:w="6797" w:type="dxa"/>
          </w:tcPr>
          <w:p w14:paraId="2A5C16DC" w14:textId="2802539B" w:rsidR="00CB36EA" w:rsidRDefault="00EA5658" w:rsidP="007D3713">
            <w:pPr>
              <w:pStyle w:val="Nidungvnbn"/>
              <w:ind w:firstLine="0"/>
            </w:pPr>
            <w:r>
              <w:t>Actor bị tiêu diệt/ tương tác với mục tiêu</w:t>
            </w:r>
          </w:p>
        </w:tc>
      </w:tr>
      <w:tr w:rsidR="00CB36EA" w14:paraId="32591D8B" w14:textId="77777777" w:rsidTr="00EE7FE7">
        <w:tc>
          <w:tcPr>
            <w:tcW w:w="1980" w:type="dxa"/>
          </w:tcPr>
          <w:p w14:paraId="6C8EE97B" w14:textId="350D1B69" w:rsidR="00CB36EA" w:rsidRDefault="00EA5658" w:rsidP="00EE7FE7">
            <w:pPr>
              <w:pStyle w:val="Nidungvnbn"/>
              <w:ind w:firstLine="0"/>
            </w:pPr>
            <w:r>
              <w:t>Pre-condition(s)</w:t>
            </w:r>
          </w:p>
        </w:tc>
        <w:tc>
          <w:tcPr>
            <w:tcW w:w="6797" w:type="dxa"/>
          </w:tcPr>
          <w:p w14:paraId="41A00127" w14:textId="77777777" w:rsidR="00CB36EA" w:rsidRDefault="00CB36EA" w:rsidP="007D3713">
            <w:pPr>
              <w:pStyle w:val="Nidungvnbn"/>
              <w:ind w:firstLine="0"/>
            </w:pPr>
          </w:p>
        </w:tc>
      </w:tr>
      <w:tr w:rsidR="00CB36EA" w14:paraId="5C1EDDF9" w14:textId="77777777" w:rsidTr="00EE7FE7">
        <w:tc>
          <w:tcPr>
            <w:tcW w:w="1980" w:type="dxa"/>
          </w:tcPr>
          <w:p w14:paraId="1FCF3850" w14:textId="2441F100" w:rsidR="00CB36EA" w:rsidRDefault="00EA5658" w:rsidP="00EA5658">
            <w:pPr>
              <w:pStyle w:val="Nidungvnbn"/>
              <w:ind w:firstLine="0"/>
            </w:pPr>
            <w:r>
              <w:t>Flow</w:t>
            </w:r>
          </w:p>
        </w:tc>
        <w:tc>
          <w:tcPr>
            <w:tcW w:w="6797" w:type="dxa"/>
          </w:tcPr>
          <w:p w14:paraId="500839E1" w14:textId="77777777" w:rsidR="00CB36EA" w:rsidRDefault="009906D6" w:rsidP="001330AA">
            <w:pPr>
              <w:pStyle w:val="Nidungvnbn"/>
              <w:numPr>
                <w:ilvl w:val="0"/>
                <w:numId w:val="39"/>
              </w:numPr>
            </w:pPr>
            <w:r>
              <w:t>Actor bị tiêu diệt</w:t>
            </w:r>
          </w:p>
          <w:p w14:paraId="3C7F443F" w14:textId="77777777" w:rsidR="009906D6" w:rsidRDefault="009906D6" w:rsidP="001330AA">
            <w:pPr>
              <w:pStyle w:val="Nidungvnbn"/>
              <w:numPr>
                <w:ilvl w:val="0"/>
                <w:numId w:val="39"/>
              </w:numPr>
            </w:pPr>
            <w:r>
              <w:t>Hệ thống tìm các điểm respawn ngẫu nhiên đặt trên map</w:t>
            </w:r>
          </w:p>
          <w:p w14:paraId="45EEEBB7" w14:textId="77777777" w:rsidR="009906D6" w:rsidRDefault="009906D6" w:rsidP="001330AA">
            <w:pPr>
              <w:pStyle w:val="Nidungvnbn"/>
              <w:numPr>
                <w:ilvl w:val="0"/>
                <w:numId w:val="39"/>
              </w:numPr>
            </w:pPr>
            <w:r>
              <w:t>Hệ thống spawn lại actor</w:t>
            </w:r>
          </w:p>
          <w:p w14:paraId="2C024D5F" w14:textId="77777777" w:rsidR="009906D6" w:rsidRDefault="009906D6" w:rsidP="001330AA">
            <w:pPr>
              <w:pStyle w:val="Nidungvnbn"/>
              <w:numPr>
                <w:ilvl w:val="0"/>
                <w:numId w:val="39"/>
              </w:numPr>
            </w:pPr>
            <w:r>
              <w:t>Hệ thống gán các tham số cần thiết cho actor</w:t>
            </w:r>
          </w:p>
          <w:p w14:paraId="6BB00E3B" w14:textId="39A44388" w:rsidR="009906D6" w:rsidRDefault="009906D6" w:rsidP="001330AA">
            <w:pPr>
              <w:pStyle w:val="Nidungvnbn"/>
              <w:numPr>
                <w:ilvl w:val="0"/>
                <w:numId w:val="39"/>
              </w:numPr>
            </w:pPr>
            <w:r>
              <w:t>Actor tiếp tục nhiệm vụ</w:t>
            </w:r>
          </w:p>
        </w:tc>
      </w:tr>
      <w:tr w:rsidR="008E7601" w14:paraId="2520240C" w14:textId="77777777" w:rsidTr="006A3748">
        <w:tc>
          <w:tcPr>
            <w:tcW w:w="1980" w:type="dxa"/>
            <w:shd w:val="clear" w:color="auto" w:fill="D9D9D9" w:themeFill="background1" w:themeFillShade="D9"/>
          </w:tcPr>
          <w:p w14:paraId="67817907" w14:textId="5C9EF330" w:rsidR="008E7601" w:rsidRDefault="008E7601" w:rsidP="00EA5658">
            <w:pPr>
              <w:pStyle w:val="Nidungvnbn"/>
              <w:ind w:firstLine="0"/>
            </w:pPr>
            <w:r>
              <w:t>Use case name</w:t>
            </w:r>
          </w:p>
        </w:tc>
        <w:tc>
          <w:tcPr>
            <w:tcW w:w="6797" w:type="dxa"/>
            <w:shd w:val="clear" w:color="auto" w:fill="D9D9D9" w:themeFill="background1" w:themeFillShade="D9"/>
          </w:tcPr>
          <w:p w14:paraId="6D0CF501" w14:textId="5D2E83D2" w:rsidR="008E7601" w:rsidRDefault="006A3748" w:rsidP="007D3713">
            <w:pPr>
              <w:pStyle w:val="Nidungvnbn"/>
              <w:ind w:firstLine="0"/>
            </w:pPr>
            <w:r>
              <w:t>Refill oxygen</w:t>
            </w:r>
          </w:p>
        </w:tc>
      </w:tr>
      <w:tr w:rsidR="008E7601" w14:paraId="7C378FE6" w14:textId="77777777" w:rsidTr="00EE7FE7">
        <w:tc>
          <w:tcPr>
            <w:tcW w:w="1980" w:type="dxa"/>
          </w:tcPr>
          <w:p w14:paraId="5D139D6D" w14:textId="0EBD84F8" w:rsidR="008E7601" w:rsidRDefault="008E7601" w:rsidP="00EA5658">
            <w:pPr>
              <w:pStyle w:val="Nidungvnbn"/>
              <w:ind w:firstLine="0"/>
            </w:pPr>
            <w:r>
              <w:t>Descripton</w:t>
            </w:r>
          </w:p>
        </w:tc>
        <w:tc>
          <w:tcPr>
            <w:tcW w:w="6797" w:type="dxa"/>
          </w:tcPr>
          <w:p w14:paraId="548B39DC" w14:textId="546D7A9B" w:rsidR="008E7601" w:rsidRDefault="006A3748" w:rsidP="007D3713">
            <w:pPr>
              <w:pStyle w:val="Nidungvnbn"/>
              <w:ind w:firstLine="0"/>
            </w:pPr>
            <w:r>
              <w:t>Player/ Scout/ Defender cần phải hồi oxygen</w:t>
            </w:r>
          </w:p>
        </w:tc>
      </w:tr>
      <w:tr w:rsidR="008E7601" w14:paraId="6DA26E38" w14:textId="77777777" w:rsidTr="00EE7FE7">
        <w:tc>
          <w:tcPr>
            <w:tcW w:w="1980" w:type="dxa"/>
          </w:tcPr>
          <w:p w14:paraId="7A9868BB" w14:textId="0E00BBA1" w:rsidR="008E7601" w:rsidRDefault="008E7601" w:rsidP="00EA5658">
            <w:pPr>
              <w:pStyle w:val="Nidungvnbn"/>
              <w:ind w:firstLine="0"/>
            </w:pPr>
            <w:r>
              <w:t>Actor(s)</w:t>
            </w:r>
          </w:p>
        </w:tc>
        <w:tc>
          <w:tcPr>
            <w:tcW w:w="6797" w:type="dxa"/>
          </w:tcPr>
          <w:p w14:paraId="43F6C9A4" w14:textId="60CC1821" w:rsidR="008E7601" w:rsidRDefault="006A3748" w:rsidP="007D3713">
            <w:pPr>
              <w:pStyle w:val="Nidungvnbn"/>
              <w:ind w:firstLine="0"/>
            </w:pPr>
            <w:r>
              <w:t>Player, Scout, Defender</w:t>
            </w:r>
          </w:p>
        </w:tc>
      </w:tr>
      <w:tr w:rsidR="008E7601" w14:paraId="7D424413" w14:textId="77777777" w:rsidTr="00EE7FE7">
        <w:tc>
          <w:tcPr>
            <w:tcW w:w="1980" w:type="dxa"/>
          </w:tcPr>
          <w:p w14:paraId="0B6B4BCA" w14:textId="481E0D21" w:rsidR="008E7601" w:rsidRDefault="008E7601" w:rsidP="00EA5658">
            <w:pPr>
              <w:pStyle w:val="Nidungvnbn"/>
              <w:ind w:firstLine="0"/>
            </w:pPr>
            <w:r>
              <w:t>Trigger</w:t>
            </w:r>
          </w:p>
        </w:tc>
        <w:tc>
          <w:tcPr>
            <w:tcW w:w="6797" w:type="dxa"/>
          </w:tcPr>
          <w:p w14:paraId="2E473829" w14:textId="2C59C193" w:rsidR="008E7601" w:rsidRDefault="006A3748" w:rsidP="007D3713">
            <w:pPr>
              <w:pStyle w:val="Nidungvnbn"/>
              <w:ind w:firstLine="0"/>
            </w:pPr>
            <w:r>
              <w:t>Ngưỡng oxygen của actor xuống mức overheat</w:t>
            </w:r>
          </w:p>
        </w:tc>
      </w:tr>
      <w:tr w:rsidR="008E7601" w14:paraId="33F8AABB" w14:textId="77777777" w:rsidTr="00EE7FE7">
        <w:tc>
          <w:tcPr>
            <w:tcW w:w="1980" w:type="dxa"/>
          </w:tcPr>
          <w:p w14:paraId="723A7C2B" w14:textId="70E4002B" w:rsidR="008E7601" w:rsidRDefault="008E7601" w:rsidP="00EA5658">
            <w:pPr>
              <w:pStyle w:val="Nidungvnbn"/>
              <w:ind w:firstLine="0"/>
            </w:pPr>
            <w:r>
              <w:t>Pre-condition(s)</w:t>
            </w:r>
          </w:p>
        </w:tc>
        <w:tc>
          <w:tcPr>
            <w:tcW w:w="6797" w:type="dxa"/>
          </w:tcPr>
          <w:p w14:paraId="48BA73C8" w14:textId="77777777" w:rsidR="008E7601" w:rsidRDefault="008E7601" w:rsidP="007D3713">
            <w:pPr>
              <w:pStyle w:val="Nidungvnbn"/>
              <w:ind w:firstLine="0"/>
            </w:pPr>
          </w:p>
        </w:tc>
      </w:tr>
      <w:tr w:rsidR="008E7601" w14:paraId="003081B9" w14:textId="77777777" w:rsidTr="00EE7FE7">
        <w:tc>
          <w:tcPr>
            <w:tcW w:w="1980" w:type="dxa"/>
          </w:tcPr>
          <w:p w14:paraId="65BA9110" w14:textId="7E8D0B15" w:rsidR="008E7601" w:rsidRDefault="008E7601" w:rsidP="00EA5658">
            <w:pPr>
              <w:pStyle w:val="Nidungvnbn"/>
              <w:ind w:firstLine="0"/>
            </w:pPr>
            <w:r>
              <w:lastRenderedPageBreak/>
              <w:t>Flow</w:t>
            </w:r>
          </w:p>
        </w:tc>
        <w:tc>
          <w:tcPr>
            <w:tcW w:w="6797" w:type="dxa"/>
          </w:tcPr>
          <w:p w14:paraId="26873089" w14:textId="77777777" w:rsidR="008E7601" w:rsidRDefault="006A3748" w:rsidP="001330AA">
            <w:pPr>
              <w:pStyle w:val="Nidungvnbn"/>
              <w:numPr>
                <w:ilvl w:val="0"/>
                <w:numId w:val="38"/>
              </w:numPr>
            </w:pPr>
            <w:r>
              <w:t>Actor bị overheat</w:t>
            </w:r>
          </w:p>
          <w:p w14:paraId="7C7A2441" w14:textId="77777777" w:rsidR="006A3748" w:rsidRDefault="006A3748" w:rsidP="001330AA">
            <w:pPr>
              <w:pStyle w:val="Nidungvnbn"/>
              <w:numPr>
                <w:ilvl w:val="0"/>
                <w:numId w:val="38"/>
              </w:numPr>
            </w:pPr>
            <w:r>
              <w:t>Actor dừng mọi hoạt động</w:t>
            </w:r>
          </w:p>
          <w:p w14:paraId="20E56A94" w14:textId="77777777" w:rsidR="006A3748" w:rsidRDefault="006A3748" w:rsidP="001330AA">
            <w:pPr>
              <w:pStyle w:val="Nidungvnbn"/>
              <w:numPr>
                <w:ilvl w:val="0"/>
                <w:numId w:val="38"/>
              </w:numPr>
            </w:pPr>
            <w:r>
              <w:t>Actor tìm các điểm hồi oxygen trên map</w:t>
            </w:r>
          </w:p>
          <w:p w14:paraId="0C3E4824" w14:textId="77777777" w:rsidR="006A3748" w:rsidRDefault="006A3748" w:rsidP="001330AA">
            <w:pPr>
              <w:pStyle w:val="Nidungvnbn"/>
              <w:numPr>
                <w:ilvl w:val="0"/>
                <w:numId w:val="38"/>
              </w:numPr>
            </w:pPr>
            <w:r>
              <w:t>Actor di chuyển đến vị trí mục tiêu</w:t>
            </w:r>
          </w:p>
          <w:p w14:paraId="415BF771" w14:textId="6BAEECF6" w:rsidR="006A3748" w:rsidRDefault="006A3748" w:rsidP="001330AA">
            <w:pPr>
              <w:pStyle w:val="Nidungvnbn"/>
              <w:numPr>
                <w:ilvl w:val="0"/>
                <w:numId w:val="38"/>
              </w:numPr>
            </w:pPr>
            <w:r>
              <w:t>Actor thực hiện tương tác để hồi oxygen</w:t>
            </w:r>
          </w:p>
        </w:tc>
      </w:tr>
    </w:tbl>
    <w:p w14:paraId="43573F56" w14:textId="433DF9ED" w:rsidR="00E1240D" w:rsidRDefault="00F22226" w:rsidP="00F22226">
      <w:pPr>
        <w:pStyle w:val="Heading2"/>
        <w:rPr>
          <w:lang w:val="en-US"/>
        </w:rPr>
      </w:pPr>
      <w:bookmarkStart w:id="52" w:name="_Toc144644853"/>
      <w:r>
        <w:rPr>
          <w:lang w:val="en-US"/>
        </w:rPr>
        <w:t>Sơ đồ ERD</w:t>
      </w:r>
      <w:bookmarkEnd w:id="52"/>
    </w:p>
    <w:p w14:paraId="3BA9BF62" w14:textId="61A48D4D" w:rsidR="00F22226" w:rsidRDefault="00F22226" w:rsidP="00F22226">
      <w:pPr>
        <w:pStyle w:val="Nidungvnbn"/>
      </w:pPr>
      <w:r>
        <w:rPr>
          <w:noProof/>
          <w:lang w:eastAsia="zh-CN"/>
        </w:rPr>
        <w:drawing>
          <wp:inline distT="0" distB="0" distL="0" distR="0" wp14:anchorId="6815195B" wp14:editId="1D814860">
            <wp:extent cx="4238625" cy="25622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5602727e8783d266469.jpg"/>
                    <pic:cNvPicPr/>
                  </pic:nvPicPr>
                  <pic:blipFill>
                    <a:blip r:embed="rId44">
                      <a:extLst>
                        <a:ext uri="{28A0092B-C50C-407E-A947-70E740481C1C}">
                          <a14:useLocalDpi xmlns:a14="http://schemas.microsoft.com/office/drawing/2010/main" val="0"/>
                        </a:ext>
                      </a:extLst>
                    </a:blip>
                    <a:stretch>
                      <a:fillRect/>
                    </a:stretch>
                  </pic:blipFill>
                  <pic:spPr>
                    <a:xfrm>
                      <a:off x="0" y="0"/>
                      <a:ext cx="4238625" cy="2562225"/>
                    </a:xfrm>
                    <a:prstGeom prst="rect">
                      <a:avLst/>
                    </a:prstGeom>
                  </pic:spPr>
                </pic:pic>
              </a:graphicData>
            </a:graphic>
          </wp:inline>
        </w:drawing>
      </w:r>
    </w:p>
    <w:p w14:paraId="00CD9B9E" w14:textId="3B309511" w:rsidR="00F22226" w:rsidRDefault="00F22226" w:rsidP="00F22226">
      <w:pPr>
        <w:pStyle w:val="Nidungvnbn"/>
      </w:pPr>
      <w:r>
        <w:t>Trò chơi có 4 thực thể chính:</w:t>
      </w:r>
    </w:p>
    <w:p w14:paraId="51D3875A" w14:textId="6A5572DC" w:rsidR="00F22226" w:rsidRDefault="00F22226" w:rsidP="001330AA">
      <w:pPr>
        <w:pStyle w:val="Nidungvnbn"/>
        <w:numPr>
          <w:ilvl w:val="0"/>
          <w:numId w:val="41"/>
        </w:numPr>
      </w:pPr>
      <w:r>
        <w:t>Player</w:t>
      </w:r>
    </w:p>
    <w:p w14:paraId="6B24486C" w14:textId="7B114776" w:rsidR="00F22226" w:rsidRDefault="00F22226" w:rsidP="001330AA">
      <w:pPr>
        <w:pStyle w:val="Nidungvnbn"/>
        <w:numPr>
          <w:ilvl w:val="0"/>
          <w:numId w:val="41"/>
        </w:numPr>
      </w:pPr>
      <w:r>
        <w:t>Scout</w:t>
      </w:r>
    </w:p>
    <w:p w14:paraId="60EF75A6" w14:textId="469AC7B5" w:rsidR="00F22226" w:rsidRDefault="00F22226" w:rsidP="001330AA">
      <w:pPr>
        <w:pStyle w:val="Nidungvnbn"/>
        <w:numPr>
          <w:ilvl w:val="0"/>
          <w:numId w:val="41"/>
        </w:numPr>
      </w:pPr>
      <w:r>
        <w:t>Defender</w:t>
      </w:r>
    </w:p>
    <w:p w14:paraId="3AEC3768" w14:textId="2CFB930D" w:rsidR="00F22226" w:rsidRDefault="00F22226" w:rsidP="001330AA">
      <w:pPr>
        <w:pStyle w:val="Nidungvnbn"/>
        <w:numPr>
          <w:ilvl w:val="0"/>
          <w:numId w:val="41"/>
        </w:numPr>
      </w:pPr>
      <w:r>
        <w:t>Target</w:t>
      </w:r>
    </w:p>
    <w:p w14:paraId="4A452CBF" w14:textId="4844DCCD" w:rsidR="00F22226" w:rsidRDefault="00F22226" w:rsidP="00F22226">
      <w:pPr>
        <w:pStyle w:val="Nidungvnbn"/>
      </w:pPr>
      <w:r>
        <w:t>Trong đó, Player chính là người dùng, với vai trò tương tự như các Scout, trong mỗi vòng chơi, Player sẽ có một mục tiêu nhất định trên map cần phải tương tác để thỏa mãn điều kiện qua màn</w:t>
      </w:r>
      <w:r w:rsidR="00152FE4">
        <w:t>.</w:t>
      </w:r>
    </w:p>
    <w:p w14:paraId="14D789DB" w14:textId="65F43C70" w:rsidR="00152FE4" w:rsidRDefault="00152FE4" w:rsidP="00F22226">
      <w:pPr>
        <w:pStyle w:val="Nidungvnbn"/>
      </w:pPr>
      <w:r>
        <w:t>Mỗi target sẽ có 1 hàm xử lý tương tác khác nhau và chỉ chấp nhận tương tác của Player và Scout</w:t>
      </w:r>
    </w:p>
    <w:p w14:paraId="65BF7172" w14:textId="16B595B6" w:rsidR="00152FE4" w:rsidRDefault="00152FE4" w:rsidP="00F22226">
      <w:pPr>
        <w:pStyle w:val="Nidungvnbn"/>
      </w:pPr>
      <w:r>
        <w:t>Với Player sẽ có 2 loại kẻ thù:</w:t>
      </w:r>
    </w:p>
    <w:p w14:paraId="4F3D24C8" w14:textId="47C8970C" w:rsidR="00152FE4" w:rsidRDefault="00152FE4" w:rsidP="001330AA">
      <w:pPr>
        <w:pStyle w:val="Nidungvnbn"/>
        <w:numPr>
          <w:ilvl w:val="0"/>
          <w:numId w:val="42"/>
        </w:numPr>
      </w:pPr>
      <w:r>
        <w:t xml:space="preserve">Scout là các đối thủ cạnh tranh, mặc dù không trực tiếp gây tổn hại đến Player nhưng là các thực thể ảnh hưởng đến điều kiện qua màn của </w:t>
      </w:r>
      <w:r>
        <w:lastRenderedPageBreak/>
        <w:t>Player khi cả hai có cùng mục tiêu và chỉ khi player thỏa mãn mục tiêu trước thì mới có thể qua màn</w:t>
      </w:r>
    </w:p>
    <w:p w14:paraId="7557828B" w14:textId="096078FE" w:rsidR="00152FE4" w:rsidRDefault="00152FE4" w:rsidP="001330AA">
      <w:pPr>
        <w:pStyle w:val="Nidungvnbn"/>
        <w:numPr>
          <w:ilvl w:val="0"/>
          <w:numId w:val="42"/>
        </w:numPr>
      </w:pPr>
      <w:r>
        <w:t>Defender là các chướng ngại vật, các Defender không ảnh hưởng đến điều kiện qua màn vì chúng không thể tương tác với mục tiêu, nhưng lại cản trở player thực hiện các nhiệm vụ để qua màn.</w:t>
      </w:r>
    </w:p>
    <w:p w14:paraId="550E70A7" w14:textId="39B35DAA" w:rsidR="00152FE4" w:rsidRDefault="00152FE4" w:rsidP="00AA22A7">
      <w:pPr>
        <w:pStyle w:val="Nidungvnbn"/>
      </w:pPr>
      <w:r w:rsidRPr="00AA22A7">
        <w:t>Do Player và Scout có cùng một vai trò, nên đối với Scout, các Defender cũng là một chướng ngại và Player cũng là đối thủ cạnh tranh với Scout</w:t>
      </w:r>
      <w:r w:rsidR="00AA22A7">
        <w:t>.</w:t>
      </w:r>
    </w:p>
    <w:p w14:paraId="311D13D5" w14:textId="65684AD6" w:rsidR="005D3F53" w:rsidRDefault="005D3F53" w:rsidP="005D3F53">
      <w:pPr>
        <w:pStyle w:val="Heading2"/>
        <w:rPr>
          <w:lang w:val="en-US"/>
        </w:rPr>
      </w:pPr>
      <w:bookmarkStart w:id="53" w:name="_Toc144644854"/>
      <w:r>
        <w:rPr>
          <w:lang w:val="en-US"/>
        </w:rPr>
        <w:t>Sơ đồ Sequence xử lý của game</w:t>
      </w:r>
      <w:bookmarkEnd w:id="53"/>
    </w:p>
    <w:p w14:paraId="0618AC3F" w14:textId="77777777" w:rsidR="008F2E32" w:rsidRDefault="008F2E32" w:rsidP="008F2E32">
      <w:pPr>
        <w:pStyle w:val="Nidungvnbn"/>
        <w:keepNext/>
      </w:pPr>
      <w:r>
        <w:rPr>
          <w:noProof/>
          <w:lang w:eastAsia="zh-CN"/>
        </w:rPr>
        <w:drawing>
          <wp:inline distT="0" distB="0" distL="0" distR="0" wp14:anchorId="338936C9" wp14:editId="48567620">
            <wp:extent cx="4953638" cy="250359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68122" cy="2510917"/>
                    </a:xfrm>
                    <a:prstGeom prst="rect">
                      <a:avLst/>
                    </a:prstGeom>
                  </pic:spPr>
                </pic:pic>
              </a:graphicData>
            </a:graphic>
          </wp:inline>
        </w:drawing>
      </w:r>
    </w:p>
    <w:p w14:paraId="573EC666" w14:textId="3C963B18" w:rsidR="005D3F53" w:rsidRDefault="008F2E32" w:rsidP="008F2E32">
      <w:pPr>
        <w:pStyle w:val="Caption"/>
      </w:pPr>
      <w:bookmarkStart w:id="54" w:name="_Toc144643669"/>
      <w:r>
        <w:t xml:space="preserve">Hình </w:t>
      </w:r>
      <w:fldSimple w:instr=" STYLEREF 1 \s ">
        <w:r>
          <w:rPr>
            <w:noProof/>
          </w:rPr>
          <w:t>3</w:t>
        </w:r>
      </w:fldSimple>
      <w:r>
        <w:t>.</w:t>
      </w:r>
      <w:fldSimple w:instr=" SEQ Hình \* ARABIC \s 1 ">
        <w:r>
          <w:rPr>
            <w:noProof/>
          </w:rPr>
          <w:t>2</w:t>
        </w:r>
      </w:fldSimple>
      <w:r>
        <w:t xml:space="preserve"> Sơ đồ sequence xử lý của game</w:t>
      </w:r>
      <w:bookmarkEnd w:id="54"/>
    </w:p>
    <w:p w14:paraId="6A65E1A1" w14:textId="507F8D68" w:rsidR="008F2E32" w:rsidRDefault="008F2E32" w:rsidP="008F2E32">
      <w:pPr>
        <w:pStyle w:val="Nidungvnbn"/>
      </w:pPr>
      <w:r>
        <w:t>Quy trình xử lý của game khá đơn giản, gồm các tác nhân chính:</w:t>
      </w:r>
    </w:p>
    <w:p w14:paraId="4860BCDA" w14:textId="4834A273" w:rsidR="008F2E32" w:rsidRDefault="008F2E32" w:rsidP="001330AA">
      <w:pPr>
        <w:pStyle w:val="Nidungvnbn"/>
        <w:numPr>
          <w:ilvl w:val="0"/>
          <w:numId w:val="43"/>
        </w:numPr>
      </w:pPr>
      <w:r>
        <w:t>GameMode: được xem là hệ thống xử lý của game, nơi có thể cấu hình các actor và cách xử lý các điều kiện xảy ra trong game.</w:t>
      </w:r>
    </w:p>
    <w:p w14:paraId="5FA2AF7B" w14:textId="7DBAEE96" w:rsidR="008F2E32" w:rsidRDefault="008F2E32" w:rsidP="001330AA">
      <w:pPr>
        <w:pStyle w:val="Nidungvnbn"/>
        <w:numPr>
          <w:ilvl w:val="0"/>
          <w:numId w:val="43"/>
        </w:numPr>
      </w:pPr>
      <w:r>
        <w:t>UI: phần trung gian giao tiếp giữa game và người dùng.</w:t>
      </w:r>
    </w:p>
    <w:p w14:paraId="34C1ED54" w14:textId="79F463AB" w:rsidR="008F2E32" w:rsidRDefault="008F2E32" w:rsidP="001330AA">
      <w:pPr>
        <w:pStyle w:val="Nidungvnbn"/>
        <w:numPr>
          <w:ilvl w:val="0"/>
          <w:numId w:val="43"/>
        </w:numPr>
      </w:pPr>
      <w:r>
        <w:t>Target: mục tiêu nhiệm vụ, ảnh hưởng đến kết quả trò chơi.</w:t>
      </w:r>
    </w:p>
    <w:p w14:paraId="2FA096A6" w14:textId="326E02BF" w:rsidR="008F2E32" w:rsidRPr="008F2E32" w:rsidRDefault="008F2E32" w:rsidP="008F2E32">
      <w:pPr>
        <w:pStyle w:val="Nidungvnbn"/>
      </w:pPr>
      <w:r>
        <w:t xml:space="preserve">Người chơi sẽ tương tác thông qua UI và các Object trong game, GameMode có nhiệm vụ nhận thông tin từ hành động của người dùng trên UI để hiển thị những phần được yêu cầu. Khi người dùng hoàn thành nhiệm vụ, GameMode sẽ nhận thông tin từ các mục tiêu nhiệm vụ và xác định xem người chơi đã thắng hay thua, sau đó quyết định cho người chơi chơi lại hoặc chơi tiếp hoặc kết thúc game. </w:t>
      </w:r>
    </w:p>
    <w:p w14:paraId="7205F773" w14:textId="4025C751" w:rsidR="00731540" w:rsidRDefault="00721EB5" w:rsidP="00846A38">
      <w:pPr>
        <w:pStyle w:val="Heading2"/>
        <w:rPr>
          <w:lang w:val="en-US"/>
        </w:rPr>
      </w:pPr>
      <w:bookmarkStart w:id="55" w:name="_Toc144644855"/>
      <w:r>
        <w:rPr>
          <w:lang w:val="en-US"/>
        </w:rPr>
        <w:lastRenderedPageBreak/>
        <w:t>Các sơ đồ flowchart của các actor trong game</w:t>
      </w:r>
      <w:bookmarkEnd w:id="55"/>
    </w:p>
    <w:p w14:paraId="045C3264" w14:textId="56DF3653" w:rsidR="00721EB5" w:rsidRPr="00721EB5" w:rsidRDefault="00721EB5" w:rsidP="00190F23">
      <w:pPr>
        <w:pStyle w:val="Heading3"/>
      </w:pPr>
      <w:bookmarkStart w:id="56" w:name="_Toc144644856"/>
      <w:r>
        <w:t>Flowchart của AI Scout</w:t>
      </w:r>
      <w:bookmarkEnd w:id="56"/>
    </w:p>
    <w:p w14:paraId="3CF5C153" w14:textId="77777777" w:rsidR="002376C3" w:rsidRDefault="002C10EA" w:rsidP="002376C3">
      <w:pPr>
        <w:pStyle w:val="Nidungvnbn"/>
        <w:keepNext/>
        <w:jc w:val="center"/>
      </w:pPr>
      <w:r>
        <w:rPr>
          <w:noProof/>
          <w:lang w:eastAsia="zh-CN"/>
        </w:rPr>
        <w:drawing>
          <wp:inline distT="0" distB="0" distL="0" distR="0" wp14:anchorId="56C09EB5" wp14:editId="0960B0D6">
            <wp:extent cx="4643418" cy="2314575"/>
            <wp:effectExtent l="0" t="0" r="508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6">
                      <a:extLst>
                        <a:ext uri="{28A0092B-C50C-407E-A947-70E740481C1C}">
                          <a14:useLocalDpi xmlns:a14="http://schemas.microsoft.com/office/drawing/2010/main" val="0"/>
                        </a:ext>
                      </a:extLst>
                    </a:blip>
                    <a:stretch>
                      <a:fillRect/>
                    </a:stretch>
                  </pic:blipFill>
                  <pic:spPr>
                    <a:xfrm>
                      <a:off x="0" y="0"/>
                      <a:ext cx="4659764" cy="2322723"/>
                    </a:xfrm>
                    <a:prstGeom prst="rect">
                      <a:avLst/>
                    </a:prstGeom>
                  </pic:spPr>
                </pic:pic>
              </a:graphicData>
            </a:graphic>
          </wp:inline>
        </w:drawing>
      </w:r>
    </w:p>
    <w:p w14:paraId="4A60953B" w14:textId="2CE2E1B5" w:rsidR="00E86B52" w:rsidRDefault="002376C3" w:rsidP="002376C3">
      <w:pPr>
        <w:pStyle w:val="Caption"/>
      </w:pPr>
      <w:bookmarkStart w:id="57" w:name="_Toc144643670"/>
      <w:r>
        <w:t xml:space="preserve">Hình </w:t>
      </w:r>
      <w:fldSimple w:instr=" STYLEREF 1 \s ">
        <w:r w:rsidR="008F2E32">
          <w:rPr>
            <w:noProof/>
          </w:rPr>
          <w:t>3</w:t>
        </w:r>
      </w:fldSimple>
      <w:r w:rsidR="008F2E32">
        <w:t>.</w:t>
      </w:r>
      <w:fldSimple w:instr=" SEQ Hình \* ARABIC \s 1 ">
        <w:r w:rsidR="008F2E32">
          <w:rPr>
            <w:noProof/>
          </w:rPr>
          <w:t>4</w:t>
        </w:r>
      </w:fldSimple>
      <w:r>
        <w:t xml:space="preserve"> Flow hoạt động của AI Scout</w:t>
      </w:r>
      <w:r w:rsidR="00540F6D">
        <w:t xml:space="preserve"> trong map 1 và map 2</w:t>
      </w:r>
      <w:bookmarkEnd w:id="57"/>
    </w:p>
    <w:p w14:paraId="16F9B82B" w14:textId="5EE2924F" w:rsidR="00721EB5" w:rsidRPr="00721EB5" w:rsidRDefault="00721EB5" w:rsidP="00721EB5">
      <w:pPr>
        <w:pStyle w:val="Nidungvnbn"/>
      </w:pPr>
      <w:r>
        <w:t>Đối với AI Scout trong map 1 và map 2, nhiệm vụ là tìm đến vị trí mục tiêu và tương tác. Tuy nhiên ưu tiên hàng đầu luôn là giữ cho bản thân có thể hoạt động được, vậy nên chỉ khi lượng oxygen không ở ngưỡng báo động, nhiệm vụ mới được thực thi. Ưu tiên thứ hai là tránh va chạm, vậy nên ngay khi phát hiện có khả năng gây giao chiến, AI Scout sẽ hạn chế và tìm cách lánh mặt chứ không làm nhiệm vụ bất chấp.</w:t>
      </w:r>
    </w:p>
    <w:p w14:paraId="35EBD1FA" w14:textId="77777777" w:rsidR="00540F6D" w:rsidRDefault="00540F6D" w:rsidP="00540F6D">
      <w:pPr>
        <w:pStyle w:val="Nidungvnbn"/>
        <w:keepNext/>
        <w:jc w:val="center"/>
      </w:pPr>
      <w:r>
        <w:rPr>
          <w:noProof/>
          <w:lang w:eastAsia="zh-CN"/>
        </w:rPr>
        <w:drawing>
          <wp:inline distT="0" distB="0" distL="0" distR="0" wp14:anchorId="513F7465" wp14:editId="7EE2EFCD">
            <wp:extent cx="4562475" cy="220205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7">
                      <a:extLst>
                        <a:ext uri="{28A0092B-C50C-407E-A947-70E740481C1C}">
                          <a14:useLocalDpi xmlns:a14="http://schemas.microsoft.com/office/drawing/2010/main" val="0"/>
                        </a:ext>
                      </a:extLst>
                    </a:blip>
                    <a:stretch>
                      <a:fillRect/>
                    </a:stretch>
                  </pic:blipFill>
                  <pic:spPr>
                    <a:xfrm>
                      <a:off x="0" y="0"/>
                      <a:ext cx="4611597" cy="2225763"/>
                    </a:xfrm>
                    <a:prstGeom prst="rect">
                      <a:avLst/>
                    </a:prstGeom>
                  </pic:spPr>
                </pic:pic>
              </a:graphicData>
            </a:graphic>
          </wp:inline>
        </w:drawing>
      </w:r>
    </w:p>
    <w:p w14:paraId="61C40000" w14:textId="08A90C89" w:rsidR="00540F6D" w:rsidRDefault="00540F6D" w:rsidP="00540F6D">
      <w:pPr>
        <w:pStyle w:val="Caption"/>
      </w:pPr>
      <w:bookmarkStart w:id="58" w:name="_Toc144643671"/>
      <w:r>
        <w:t xml:space="preserve">Hình </w:t>
      </w:r>
      <w:fldSimple w:instr=" STYLEREF 1 \s ">
        <w:r w:rsidR="008F2E32">
          <w:rPr>
            <w:noProof/>
          </w:rPr>
          <w:t>3</w:t>
        </w:r>
      </w:fldSimple>
      <w:r w:rsidR="008F2E32">
        <w:t>.</w:t>
      </w:r>
      <w:fldSimple w:instr=" SEQ Hình \* ARABIC \s 1 ">
        <w:r w:rsidR="008F2E32">
          <w:rPr>
            <w:noProof/>
          </w:rPr>
          <w:t>5</w:t>
        </w:r>
      </w:fldSimple>
      <w:r>
        <w:t xml:space="preserve"> Flow hoạt động của AI Scout trong map3</w:t>
      </w:r>
      <w:bookmarkEnd w:id="58"/>
    </w:p>
    <w:p w14:paraId="153992EE" w14:textId="6155B41D" w:rsidR="00721EB5" w:rsidRDefault="00721EB5" w:rsidP="00721EB5">
      <w:pPr>
        <w:pStyle w:val="Nidungvnbn"/>
      </w:pPr>
      <w:r>
        <w:br w:type="page"/>
      </w:r>
    </w:p>
    <w:p w14:paraId="6F75A808" w14:textId="00B56EB2" w:rsidR="00721EB5" w:rsidRDefault="00721EB5" w:rsidP="00721EB5">
      <w:pPr>
        <w:pStyle w:val="Nidungvnbn"/>
      </w:pPr>
      <w:r>
        <w:lastRenderedPageBreak/>
        <w:t>Sang map3, ưu tiên hàng đầu vẫn là giữ khả năng sinh tồn</w:t>
      </w:r>
      <w:r w:rsidR="0053528B">
        <w:t>, sau đó là thực hiện nhiệm vụ. Mục tiêu là trở thành người nắm giữ vương miện ở giây cuối cùng, vậy nên AI Scout sẽ luôn tìm kiếm vương miện. Khi đã có được thì sẽ chạy khỏi các mục tiêu khác để giữ vương miện không bị cướp</w:t>
      </w:r>
    </w:p>
    <w:p w14:paraId="2FEBB073" w14:textId="4C2C942C" w:rsidR="00721EB5" w:rsidRPr="00721EB5" w:rsidRDefault="0053528B" w:rsidP="00190F23">
      <w:pPr>
        <w:pStyle w:val="Heading3"/>
      </w:pPr>
      <w:bookmarkStart w:id="59" w:name="_Toc144644857"/>
      <w:r>
        <w:t>Flowchart của AI Defender</w:t>
      </w:r>
      <w:bookmarkEnd w:id="59"/>
    </w:p>
    <w:p w14:paraId="6942F2E1" w14:textId="1FDDA617" w:rsidR="002376C3" w:rsidRDefault="00897BF0" w:rsidP="002376C3">
      <w:pPr>
        <w:pStyle w:val="Nidungvnbn"/>
        <w:keepNext/>
        <w:jc w:val="center"/>
      </w:pPr>
      <w:r>
        <w:rPr>
          <w:noProof/>
          <w:lang w:eastAsia="zh-CN"/>
        </w:rPr>
        <w:drawing>
          <wp:inline distT="0" distB="0" distL="0" distR="0" wp14:anchorId="749FCBB2" wp14:editId="423DC055">
            <wp:extent cx="4365678" cy="2630734"/>
            <wp:effectExtent l="0" t="0" r="0" b="0"/>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8">
                      <a:extLst>
                        <a:ext uri="{28A0092B-C50C-407E-A947-70E740481C1C}">
                          <a14:useLocalDpi xmlns:a14="http://schemas.microsoft.com/office/drawing/2010/main" val="0"/>
                        </a:ext>
                      </a:extLst>
                    </a:blip>
                    <a:stretch>
                      <a:fillRect/>
                    </a:stretch>
                  </pic:blipFill>
                  <pic:spPr>
                    <a:xfrm>
                      <a:off x="0" y="0"/>
                      <a:ext cx="4387052" cy="2643614"/>
                    </a:xfrm>
                    <a:prstGeom prst="rect">
                      <a:avLst/>
                    </a:prstGeom>
                  </pic:spPr>
                </pic:pic>
              </a:graphicData>
            </a:graphic>
          </wp:inline>
        </w:drawing>
      </w:r>
    </w:p>
    <w:p w14:paraId="32CEE701" w14:textId="4A5140E3" w:rsidR="00E86B52" w:rsidRDefault="002376C3" w:rsidP="002376C3">
      <w:pPr>
        <w:pStyle w:val="Caption"/>
      </w:pPr>
      <w:bookmarkStart w:id="60" w:name="_Toc144643672"/>
      <w:r>
        <w:t xml:space="preserve">Hình </w:t>
      </w:r>
      <w:fldSimple w:instr=" STYLEREF 1 \s ">
        <w:r w:rsidR="008F2E32">
          <w:rPr>
            <w:noProof/>
          </w:rPr>
          <w:t>3</w:t>
        </w:r>
      </w:fldSimple>
      <w:r w:rsidR="008F2E32">
        <w:t>.</w:t>
      </w:r>
      <w:fldSimple w:instr=" SEQ Hình \* ARABIC \s 1 ">
        <w:r w:rsidR="008F2E32">
          <w:rPr>
            <w:noProof/>
          </w:rPr>
          <w:t>6</w:t>
        </w:r>
      </w:fldSimple>
      <w:r>
        <w:t xml:space="preserve"> Flow hoạt động của AI Defender</w:t>
      </w:r>
      <w:bookmarkEnd w:id="60"/>
    </w:p>
    <w:p w14:paraId="3E0AFDF0" w14:textId="77777777" w:rsidR="00867AFF" w:rsidRDefault="0053528B" w:rsidP="0053528B">
      <w:pPr>
        <w:pStyle w:val="Nidungvnbn"/>
      </w:pPr>
      <w:r>
        <w:t>Tương tự như AI Scout, AI Defender luôn ưu tiên giữ bản thân có thể hoạt động. Ưu tiên tiếp theo là tiêu diệt kẻ xâm phạm và chỉ dừng lại khi kẻ địch đã trốn vào vùng an toàn (khu vực cấm đánh). Nêu không có mục tiêu nào để tấn công, Defender sẽ liên tục tuần tra quanh một tuyến dường nhất định và có thể rời vị trí tuần tra để đến điều tra nếu nghe thấy âm thanh đáng ngờ ở một khu vực gần đó.</w:t>
      </w:r>
    </w:p>
    <w:p w14:paraId="388E6C23" w14:textId="77777777" w:rsidR="00867AFF" w:rsidRDefault="00867AFF" w:rsidP="00190F23">
      <w:pPr>
        <w:pStyle w:val="Heading3"/>
      </w:pPr>
      <w:bookmarkStart w:id="61" w:name="_Toc144644858"/>
      <w:r>
        <w:t>Flowchart của Target map1</w:t>
      </w:r>
      <w:bookmarkEnd w:id="61"/>
    </w:p>
    <w:p w14:paraId="1AB8A4EC" w14:textId="7A0FE3B0" w:rsidR="00466E83" w:rsidRDefault="00867AFF" w:rsidP="001254A3">
      <w:pPr>
        <w:pStyle w:val="Nidungvnbn"/>
      </w:pPr>
      <w:r>
        <w:t>Trong map1, Player và các Scout sẽ phải tìm một cánh cửa để có thể bước qua màn sau. Màn chơi bao gồm 2 cửa và mỗi cửa chứa được 3 người trước khi bị phá hủy. Vậy nên nếu người chơi có thể tương tác được với 1 trong 2 cánh cửa là qua màn. Mỗi khi có 1 cách cửa bị phá hủy, GameMode sẽ kiểm tra số cửa còn lại. Nếu không còn cánh cửa nào, nghĩa là người chơi cũ</w:t>
      </w:r>
      <w:r w:rsidR="001254A3">
        <w:t>ng đã hết cửa qua màn và GAME OVER.</w:t>
      </w:r>
      <w:r w:rsidR="00257E08">
        <w:br w:type="page"/>
      </w:r>
    </w:p>
    <w:p w14:paraId="6B33D17A" w14:textId="77777777" w:rsidR="002376C3" w:rsidRDefault="002376C3" w:rsidP="002376C3">
      <w:pPr>
        <w:pStyle w:val="Nidungvnbn"/>
        <w:keepNext/>
        <w:jc w:val="center"/>
      </w:pPr>
      <w:r>
        <w:rPr>
          <w:noProof/>
          <w:lang w:eastAsia="zh-CN"/>
        </w:rPr>
        <w:lastRenderedPageBreak/>
        <w:drawing>
          <wp:inline distT="0" distB="0" distL="0" distR="0" wp14:anchorId="799F1945" wp14:editId="762905D0">
            <wp:extent cx="3273810" cy="4171128"/>
            <wp:effectExtent l="0" t="0" r="317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8538" cy="4177151"/>
                    </a:xfrm>
                    <a:prstGeom prst="rect">
                      <a:avLst/>
                    </a:prstGeom>
                  </pic:spPr>
                </pic:pic>
              </a:graphicData>
            </a:graphic>
          </wp:inline>
        </w:drawing>
      </w:r>
    </w:p>
    <w:p w14:paraId="7FB6E8BB" w14:textId="65CBE839" w:rsidR="002376C3" w:rsidRPr="002376C3" w:rsidRDefault="002376C3" w:rsidP="002376C3">
      <w:pPr>
        <w:pStyle w:val="Caption"/>
      </w:pPr>
      <w:bookmarkStart w:id="62" w:name="_Toc144643673"/>
      <w:r>
        <w:t xml:space="preserve">Hình </w:t>
      </w:r>
      <w:fldSimple w:instr=" STYLEREF 1 \s ">
        <w:r w:rsidR="008F2E32">
          <w:rPr>
            <w:noProof/>
          </w:rPr>
          <w:t>3</w:t>
        </w:r>
      </w:fldSimple>
      <w:r w:rsidR="008F2E32">
        <w:t>.</w:t>
      </w:r>
      <w:fldSimple w:instr=" SEQ Hình \* ARABIC \s 1 ">
        <w:r w:rsidR="008F2E32">
          <w:rPr>
            <w:noProof/>
          </w:rPr>
          <w:t>7</w:t>
        </w:r>
      </w:fldSimple>
      <w:r w:rsidR="002C18E4">
        <w:t xml:space="preserve"> Gate - Target của player trong map1</w:t>
      </w:r>
      <w:bookmarkEnd w:id="62"/>
    </w:p>
    <w:p w14:paraId="0C913AD9" w14:textId="77777777" w:rsidR="002C18E4" w:rsidRDefault="0011088F" w:rsidP="002C18E4">
      <w:pPr>
        <w:pStyle w:val="Nidungvnbn"/>
        <w:keepNext/>
        <w:jc w:val="center"/>
      </w:pPr>
      <w:r>
        <w:rPr>
          <w:noProof/>
          <w:lang w:eastAsia="zh-CN"/>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50">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3B06397B" w:rsidR="00E86B52" w:rsidRDefault="002C18E4" w:rsidP="002C18E4">
      <w:pPr>
        <w:pStyle w:val="Caption"/>
      </w:pPr>
      <w:bookmarkStart w:id="63" w:name="_Toc144643674"/>
      <w:r>
        <w:t xml:space="preserve">Hình </w:t>
      </w:r>
      <w:fldSimple w:instr=" STYLEREF 1 \s ">
        <w:r w:rsidR="008F2E32">
          <w:rPr>
            <w:noProof/>
          </w:rPr>
          <w:t>3</w:t>
        </w:r>
      </w:fldSimple>
      <w:r w:rsidR="008F2E32">
        <w:t>.</w:t>
      </w:r>
      <w:fldSimple w:instr=" SEQ Hình \* ARABIC \s 1 ">
        <w:r w:rsidR="008F2E32">
          <w:rPr>
            <w:noProof/>
          </w:rPr>
          <w:t>8</w:t>
        </w:r>
      </w:fldSimple>
      <w:r>
        <w:t xml:space="preserve"> Flow xử lý của Gate</w:t>
      </w:r>
      <w:bookmarkEnd w:id="63"/>
    </w:p>
    <w:p w14:paraId="32054286" w14:textId="30BD5DBF" w:rsidR="001254A3" w:rsidRPr="001254A3" w:rsidRDefault="0048083F" w:rsidP="0048083F">
      <w:pPr>
        <w:pStyle w:val="Nidungvnbn"/>
      </w:pPr>
      <w:r>
        <w:br w:type="page"/>
      </w:r>
    </w:p>
    <w:p w14:paraId="6964C9DF" w14:textId="0497DB9D" w:rsidR="002C18E4" w:rsidRDefault="0048083F" w:rsidP="00190F23">
      <w:pPr>
        <w:pStyle w:val="Heading3"/>
      </w:pPr>
      <w:bookmarkStart w:id="64" w:name="_Toc144644859"/>
      <w:r>
        <w:lastRenderedPageBreak/>
        <w:t xml:space="preserve">Flowchart của </w:t>
      </w:r>
      <w:r w:rsidR="002C18E4">
        <w:t>Target map2</w:t>
      </w:r>
      <w:bookmarkEnd w:id="64"/>
    </w:p>
    <w:p w14:paraId="0C3F0C7D" w14:textId="77777777" w:rsidR="006E6930" w:rsidRDefault="0048083F" w:rsidP="0048083F">
      <w:pPr>
        <w:pStyle w:val="Nidungvnbn"/>
      </w:pPr>
      <w:r>
        <w:t xml:space="preserve">Đối với map2, trò chơi sẽ có ngữ cảnh theo team và độ bền của mục tiêu cũng tăng lên nhiều. Người chơi cùng với các Scout đội mình sẽ tìm và tương tác với mục tiêu là cờ của đối phương. Đội nào có thể chạm vào cờ đối phương 10 lần trước là chiến thắng. </w:t>
      </w:r>
    </w:p>
    <w:p w14:paraId="4AF57654" w14:textId="4CF5C979" w:rsidR="0048083F" w:rsidRPr="0048083F" w:rsidRDefault="0048083F" w:rsidP="0048083F">
      <w:pPr>
        <w:pStyle w:val="Nidungvnbn"/>
      </w:pPr>
      <w:r>
        <w:t>Mỗi lần nhân vật chạm vào cờ sẽ tăng 1 điểm cho phe ta và sẽ respawn tại một vị trí ngẫu nhiên và lặp lại nhiệm vụ. Ngay khi một bên có được 10 điểm, cờ đối thủ sẽ bị phá hủy. GameMode lúc này sẽ kiểm tra xem cờ của bên nào đã bị hủy, nếu cờ của team Player bị hủy nghĩa là GAME OVER, ngược lại thì sẽ đưa Player vào vòng cuối cùng.</w:t>
      </w:r>
    </w:p>
    <w:p w14:paraId="5066FA82" w14:textId="77777777" w:rsidR="002C18E4" w:rsidRDefault="002C18E4" w:rsidP="00F9290C">
      <w:pPr>
        <w:pStyle w:val="Nidungvnbn"/>
        <w:keepNext/>
        <w:jc w:val="center"/>
      </w:pPr>
      <w:r>
        <w:rPr>
          <w:noProof/>
          <w:lang w:eastAsia="zh-CN"/>
        </w:rPr>
        <w:drawing>
          <wp:inline distT="0" distB="0" distL="0" distR="0" wp14:anchorId="31E8925D" wp14:editId="7A25BB7E">
            <wp:extent cx="3483549" cy="41025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514546" cy="4139080"/>
                    </a:xfrm>
                    <a:prstGeom prst="rect">
                      <a:avLst/>
                    </a:prstGeom>
                  </pic:spPr>
                </pic:pic>
              </a:graphicData>
            </a:graphic>
          </wp:inline>
        </w:drawing>
      </w:r>
    </w:p>
    <w:p w14:paraId="45FA0567" w14:textId="594F047B" w:rsidR="002C18E4" w:rsidRPr="002C18E4" w:rsidRDefault="002C18E4" w:rsidP="002C18E4">
      <w:pPr>
        <w:pStyle w:val="Caption"/>
      </w:pPr>
      <w:bookmarkStart w:id="65" w:name="_Toc144643675"/>
      <w:r>
        <w:t xml:space="preserve">Hình </w:t>
      </w:r>
      <w:fldSimple w:instr=" STYLEREF 1 \s ">
        <w:r w:rsidR="008F2E32">
          <w:rPr>
            <w:noProof/>
          </w:rPr>
          <w:t>3</w:t>
        </w:r>
      </w:fldSimple>
      <w:r w:rsidR="008F2E32">
        <w:t>.</w:t>
      </w:r>
      <w:fldSimple w:instr=" SEQ Hình \* ARABIC \s 1 ">
        <w:r w:rsidR="008F2E32">
          <w:rPr>
            <w:noProof/>
          </w:rPr>
          <w:t>9</w:t>
        </w:r>
      </w:fldSimple>
      <w:r>
        <w:t xml:space="preserve"> Flag – Target của player trong map2</w:t>
      </w:r>
      <w:bookmarkEnd w:id="65"/>
    </w:p>
    <w:p w14:paraId="2CCD366C" w14:textId="77777777" w:rsidR="00B632A6" w:rsidRDefault="0011088F" w:rsidP="00B632A6">
      <w:pPr>
        <w:pStyle w:val="Nidungvnbn"/>
        <w:keepNext/>
        <w:jc w:val="center"/>
      </w:pPr>
      <w:r>
        <w:rPr>
          <w:noProof/>
          <w:lang w:eastAsia="zh-CN"/>
        </w:rPr>
        <w:lastRenderedPageBreak/>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2">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4BCF79C8" w:rsidR="007D090F" w:rsidRDefault="00B632A6" w:rsidP="00B632A6">
      <w:pPr>
        <w:pStyle w:val="Caption"/>
      </w:pPr>
      <w:bookmarkStart w:id="66" w:name="_Toc144643676"/>
      <w:r>
        <w:t xml:space="preserve">Hình </w:t>
      </w:r>
      <w:fldSimple w:instr=" STYLEREF 1 \s ">
        <w:r w:rsidR="008F2E32">
          <w:rPr>
            <w:noProof/>
          </w:rPr>
          <w:t>3</w:t>
        </w:r>
      </w:fldSimple>
      <w:r w:rsidR="008F2E32">
        <w:t>.</w:t>
      </w:r>
      <w:fldSimple w:instr=" SEQ Hình \* ARABIC \s 1 ">
        <w:r w:rsidR="008F2E32">
          <w:rPr>
            <w:noProof/>
          </w:rPr>
          <w:t>10</w:t>
        </w:r>
      </w:fldSimple>
      <w:r>
        <w:t xml:space="preserve"> Flow xử lý của Flag</w:t>
      </w:r>
      <w:bookmarkEnd w:id="66"/>
    </w:p>
    <w:p w14:paraId="14A7D7C1" w14:textId="7EAA7F1E" w:rsidR="00B632A6" w:rsidRDefault="006E6930" w:rsidP="00190F23">
      <w:pPr>
        <w:pStyle w:val="Heading3"/>
      </w:pPr>
      <w:bookmarkStart w:id="67" w:name="_Toc144644860"/>
      <w:r>
        <w:t xml:space="preserve">Flowchart của </w:t>
      </w:r>
      <w:r w:rsidR="00B632A6">
        <w:t>Target map3</w:t>
      </w:r>
      <w:bookmarkEnd w:id="67"/>
    </w:p>
    <w:p w14:paraId="6DDB99B5" w14:textId="4B691689" w:rsidR="006E6930" w:rsidRDefault="006E6930" w:rsidP="006E6930">
      <w:pPr>
        <w:pStyle w:val="Nidungvnbn"/>
      </w:pPr>
      <w:r>
        <w:t>Trong map3, số lượng mục tiêu tranh giành giảm xuống còn 1. Tất cả các đối tượng tham gia màn chơi đều có thể tương tác với mục tiêu để giành thắng lợi cuối cùng.</w:t>
      </w:r>
    </w:p>
    <w:p w14:paraId="19925BB7" w14:textId="795A8C49" w:rsidR="001A729D" w:rsidRDefault="001A729D" w:rsidP="006E6930">
      <w:pPr>
        <w:pStyle w:val="Nidungvnbn"/>
      </w:pPr>
      <w:r>
        <w:t xml:space="preserve">Tựa game </w:t>
      </w:r>
      <w:proofErr w:type="gramStart"/>
      <w:r>
        <w:t>For</w:t>
      </w:r>
      <w:proofErr w:type="gramEnd"/>
      <w:r>
        <w:t xml:space="preserve"> the Crown kết thúc với hình ảnh chiếc vương miện được tranh giành</w:t>
      </w:r>
      <w:r w:rsidR="0072479A">
        <w:t xml:space="preserve"> giữa các người chơi với nhau. Đồng hồ đếm ngược bắt đầu và khi con số trên đồng hồ trở thành số 0 thì người giữ vương miện sẽ là số 1 của trò chơi.</w:t>
      </w:r>
    </w:p>
    <w:p w14:paraId="21C4C0F6" w14:textId="0FFA3801" w:rsidR="0072479A" w:rsidRDefault="0072479A" w:rsidP="006E6930">
      <w:pPr>
        <w:pStyle w:val="Nidungvnbn"/>
      </w:pPr>
      <w:r>
        <w:t>Tuy nhiên kẻ nắm giữ vương miện luôn có thể thay đổi vì chỉ cần 1 lần chạm là ngôi vương sẽ đổi chủ và kẻ bị truất ngôi sẽ bị tiêu diệt và respawn ở một nơi bất kì để lại 1 lần tìm kiếm ngôi vương.</w:t>
      </w:r>
    </w:p>
    <w:p w14:paraId="0D432987" w14:textId="434FD245" w:rsidR="0072479A" w:rsidRPr="006E6930" w:rsidRDefault="0072479A" w:rsidP="006E6930">
      <w:pPr>
        <w:pStyle w:val="Nidungvnbn"/>
      </w:pPr>
      <w:r>
        <w:t>Ngay khi timer về 0, GameMode sẽ kiểm tra nhân vật của Player nếu đang không có vương miện thì sẽ là GAME OVER, ngược lại thì người chơi sẽ hoàn thành trò chơi.</w:t>
      </w:r>
    </w:p>
    <w:p w14:paraId="46D47AB8" w14:textId="77777777" w:rsidR="00B632A6" w:rsidRDefault="00B632A6" w:rsidP="00F9290C">
      <w:pPr>
        <w:pStyle w:val="Nidungvnbn"/>
        <w:keepNext/>
        <w:jc w:val="center"/>
      </w:pPr>
      <w:r>
        <w:rPr>
          <w:noProof/>
          <w:lang w:eastAsia="zh-CN"/>
        </w:rPr>
        <w:lastRenderedPageBreak/>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132219" cy="3065966"/>
                    </a:xfrm>
                    <a:prstGeom prst="rect">
                      <a:avLst/>
                    </a:prstGeom>
                  </pic:spPr>
                </pic:pic>
              </a:graphicData>
            </a:graphic>
          </wp:inline>
        </w:drawing>
      </w:r>
    </w:p>
    <w:p w14:paraId="4CBFF3CA" w14:textId="666E5810" w:rsidR="00B632A6" w:rsidRPr="00B632A6" w:rsidRDefault="00B632A6" w:rsidP="00F9290C">
      <w:pPr>
        <w:pStyle w:val="Caption"/>
      </w:pPr>
      <w:bookmarkStart w:id="68" w:name="_Toc144643677"/>
      <w:r>
        <w:t xml:space="preserve">Hình </w:t>
      </w:r>
      <w:fldSimple w:instr=" STYLEREF 1 \s ">
        <w:r w:rsidR="008F2E32">
          <w:rPr>
            <w:noProof/>
          </w:rPr>
          <w:t>3</w:t>
        </w:r>
      </w:fldSimple>
      <w:r w:rsidR="008F2E32">
        <w:t>.</w:t>
      </w:r>
      <w:fldSimple w:instr=" SEQ Hình \* ARABIC \s 1 ">
        <w:r w:rsidR="008F2E32">
          <w:rPr>
            <w:noProof/>
          </w:rPr>
          <w:t>11</w:t>
        </w:r>
      </w:fldSimple>
      <w:r>
        <w:t xml:space="preserve"> Crown – Target của player trong map3</w:t>
      </w:r>
      <w:bookmarkEnd w:id="68"/>
    </w:p>
    <w:p w14:paraId="64C17A4B" w14:textId="77777777" w:rsidR="00B632A6" w:rsidRDefault="001F4135" w:rsidP="00B632A6">
      <w:pPr>
        <w:pStyle w:val="Nidungvnbn"/>
        <w:keepNext/>
        <w:jc w:val="center"/>
      </w:pPr>
      <w:r>
        <w:rPr>
          <w:noProof/>
          <w:lang w:eastAsia="zh-CN"/>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4">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6C03DBF2" w:rsidR="00853AB0" w:rsidRDefault="00B632A6" w:rsidP="00B632A6">
      <w:pPr>
        <w:pStyle w:val="Caption"/>
      </w:pPr>
      <w:bookmarkStart w:id="69" w:name="_Toc144643678"/>
      <w:r>
        <w:t xml:space="preserve">Hình </w:t>
      </w:r>
      <w:fldSimple w:instr=" STYLEREF 1 \s ">
        <w:r w:rsidR="008F2E32">
          <w:rPr>
            <w:noProof/>
          </w:rPr>
          <w:t>3</w:t>
        </w:r>
      </w:fldSimple>
      <w:r w:rsidR="008F2E32">
        <w:t>.</w:t>
      </w:r>
      <w:fldSimple w:instr=" SEQ Hình \* ARABIC \s 1 ">
        <w:r w:rsidR="008F2E32">
          <w:rPr>
            <w:noProof/>
          </w:rPr>
          <w:t>12</w:t>
        </w:r>
      </w:fldSimple>
      <w:r>
        <w:t xml:space="preserve"> Flow xử lý của Crown</w:t>
      </w:r>
      <w:bookmarkEnd w:id="69"/>
    </w:p>
    <w:p w14:paraId="42216ADE" w14:textId="43A58708" w:rsidR="00257E08" w:rsidRDefault="00257E08" w:rsidP="00257E08">
      <w:pPr>
        <w:pStyle w:val="Nidungvnbn"/>
      </w:pPr>
    </w:p>
    <w:p w14:paraId="403A101A" w14:textId="77777777" w:rsidR="007E72A7" w:rsidRPr="00257E08" w:rsidRDefault="007E72A7" w:rsidP="00257E08">
      <w:pPr>
        <w:pStyle w:val="Nidungvnbn"/>
      </w:pPr>
    </w:p>
    <w:p w14:paraId="02F70399" w14:textId="7241408C" w:rsidR="001B257D" w:rsidRDefault="007E72A7" w:rsidP="00D84977">
      <w:pPr>
        <w:pStyle w:val="Heading3"/>
      </w:pPr>
      <w:bookmarkStart w:id="70" w:name="_Toc144644861"/>
      <w:r>
        <w:lastRenderedPageBreak/>
        <w:t xml:space="preserve">Flowchart </w:t>
      </w:r>
      <w:r w:rsidR="001B257D">
        <w:t>Shelter</w:t>
      </w:r>
      <w:bookmarkEnd w:id="70"/>
    </w:p>
    <w:p w14:paraId="778DCD1C" w14:textId="6E27C6D6" w:rsidR="003705E8" w:rsidRDefault="007E72A7" w:rsidP="003705E8">
      <w:pPr>
        <w:pStyle w:val="Nidungvnbn"/>
      </w:pPr>
      <w:r>
        <w:t xml:space="preserve">Để tạo thêm thử thách cho người chơi và tận dụng plugin SmartObject của Unreal, </w:t>
      </w:r>
      <w:proofErr w:type="gramStart"/>
      <w:r>
        <w:t>Shelter</w:t>
      </w:r>
      <w:proofErr w:type="gramEnd"/>
      <w:r>
        <w:t xml:space="preserve"> được tạo ra như một trạm dừng bắt buộc các actor phải ghé qua sau một khoảng thời gian nếu như không muốn phải Respawn.</w:t>
      </w:r>
    </w:p>
    <w:p w14:paraId="0703F323" w14:textId="4B25DF9F" w:rsidR="007E72A7" w:rsidRDefault="007E72A7" w:rsidP="003705E8">
      <w:pPr>
        <w:pStyle w:val="Nidungvnbn"/>
      </w:pPr>
      <w:r>
        <w:t>Các actor sẽ liên tục bị giảm chỉ số Oxygen cho đến khi vào Shelter để hồi phục, giúp hạn chế khả năng tự do hoạt động của người chơi.</w:t>
      </w:r>
    </w:p>
    <w:p w14:paraId="0700BD0B" w14:textId="78835AD5" w:rsidR="007E72A7" w:rsidRPr="003705E8" w:rsidRDefault="007E72A7" w:rsidP="003705E8">
      <w:pPr>
        <w:pStyle w:val="Nidungvnbn"/>
      </w:pPr>
      <w:r>
        <w:t>Đây cũng là nhà an toàn giúp Player và Scout cắt đuôi Defender khi bị truy đuổi vì đây là khu trung lập, các Defender sẽ không được phép tấn công khi vào đây.</w:t>
      </w:r>
    </w:p>
    <w:p w14:paraId="6D7AFA04" w14:textId="77777777" w:rsidR="001B257D" w:rsidRDefault="00F9290C" w:rsidP="001B257D">
      <w:pPr>
        <w:pStyle w:val="Nidungvnbn"/>
        <w:keepNext/>
        <w:jc w:val="center"/>
      </w:pPr>
      <w:r>
        <w:rPr>
          <w:noProof/>
          <w:lang w:eastAsia="zh-CN"/>
        </w:rPr>
        <w:drawing>
          <wp:inline distT="0" distB="0" distL="0" distR="0" wp14:anchorId="2DDF993B" wp14:editId="05BD3CD6">
            <wp:extent cx="3780400" cy="382385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5250" cy="3848989"/>
                    </a:xfrm>
                    <a:prstGeom prst="rect">
                      <a:avLst/>
                    </a:prstGeom>
                  </pic:spPr>
                </pic:pic>
              </a:graphicData>
            </a:graphic>
          </wp:inline>
        </w:drawing>
      </w:r>
    </w:p>
    <w:p w14:paraId="2F3F234C" w14:textId="0B70D27A" w:rsidR="00F9290C" w:rsidRPr="00F9290C" w:rsidRDefault="001B257D" w:rsidP="001B257D">
      <w:pPr>
        <w:pStyle w:val="Caption"/>
      </w:pPr>
      <w:bookmarkStart w:id="71" w:name="_Toc144643679"/>
      <w:r>
        <w:t xml:space="preserve">Hình </w:t>
      </w:r>
      <w:fldSimple w:instr=" STYLEREF 1 \s ">
        <w:r w:rsidR="008F2E32">
          <w:rPr>
            <w:noProof/>
          </w:rPr>
          <w:t>3</w:t>
        </w:r>
      </w:fldSimple>
      <w:r w:rsidR="008F2E32">
        <w:t>.</w:t>
      </w:r>
      <w:fldSimple w:instr=" SEQ Hình \* ARABIC \s 1 ">
        <w:r w:rsidR="008F2E32">
          <w:rPr>
            <w:noProof/>
          </w:rPr>
          <w:t>13</w:t>
        </w:r>
      </w:fldSimple>
      <w:r>
        <w:t xml:space="preserve"> Object Shelter</w:t>
      </w:r>
      <w:bookmarkEnd w:id="71"/>
    </w:p>
    <w:p w14:paraId="0F932A2F" w14:textId="77777777" w:rsidR="001B257D" w:rsidRDefault="0063651B" w:rsidP="001B257D">
      <w:pPr>
        <w:pStyle w:val="Nidungvnbn"/>
        <w:keepNext/>
        <w:jc w:val="center"/>
      </w:pPr>
      <w:r>
        <w:rPr>
          <w:noProof/>
          <w:lang w:eastAsia="zh-CN"/>
        </w:rPr>
        <w:lastRenderedPageBreak/>
        <w:drawing>
          <wp:inline distT="0" distB="0" distL="0" distR="0" wp14:anchorId="395467CD" wp14:editId="15818D51">
            <wp:extent cx="3167576" cy="2518267"/>
            <wp:effectExtent l="0" t="0" r="0" b="0"/>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6">
                      <a:extLst>
                        <a:ext uri="{28A0092B-C50C-407E-A947-70E740481C1C}">
                          <a14:useLocalDpi xmlns:a14="http://schemas.microsoft.com/office/drawing/2010/main" val="0"/>
                        </a:ext>
                      </a:extLst>
                    </a:blip>
                    <a:stretch>
                      <a:fillRect/>
                    </a:stretch>
                  </pic:blipFill>
                  <pic:spPr>
                    <a:xfrm>
                      <a:off x="0" y="0"/>
                      <a:ext cx="3172975" cy="2522559"/>
                    </a:xfrm>
                    <a:prstGeom prst="rect">
                      <a:avLst/>
                    </a:prstGeom>
                  </pic:spPr>
                </pic:pic>
              </a:graphicData>
            </a:graphic>
          </wp:inline>
        </w:drawing>
      </w:r>
    </w:p>
    <w:p w14:paraId="572E4896" w14:textId="3D062E5F" w:rsidR="006B4908" w:rsidRDefault="001B257D" w:rsidP="001B257D">
      <w:pPr>
        <w:pStyle w:val="Caption"/>
      </w:pPr>
      <w:bookmarkStart w:id="72" w:name="_Toc144643680"/>
      <w:r>
        <w:t xml:space="preserve">Hình </w:t>
      </w:r>
      <w:fldSimple w:instr=" STYLEREF 1 \s ">
        <w:r w:rsidR="008F2E32">
          <w:rPr>
            <w:noProof/>
          </w:rPr>
          <w:t>3</w:t>
        </w:r>
      </w:fldSimple>
      <w:r w:rsidR="008F2E32">
        <w:t>.</w:t>
      </w:r>
      <w:fldSimple w:instr=" SEQ Hình \* ARABIC \s 1 ">
        <w:r w:rsidR="008F2E32">
          <w:rPr>
            <w:noProof/>
          </w:rPr>
          <w:t>14</w:t>
        </w:r>
      </w:fldSimple>
      <w:r>
        <w:t xml:space="preserve"> Flow Shelter xử lý khi có tương tác</w:t>
      </w:r>
      <w:bookmarkEnd w:id="72"/>
    </w:p>
    <w:p w14:paraId="753328C3" w14:textId="289D458F" w:rsidR="003705E8" w:rsidRDefault="003705E8" w:rsidP="00521472">
      <w:pPr>
        <w:pStyle w:val="Heading3"/>
      </w:pPr>
      <w:bookmarkStart w:id="73" w:name="_Toc144644862"/>
      <w:r>
        <w:t>Noisy thing</w:t>
      </w:r>
      <w:bookmarkEnd w:id="73"/>
    </w:p>
    <w:p w14:paraId="34825199" w14:textId="37E4E9AB" w:rsidR="003705E8" w:rsidRDefault="003705E8" w:rsidP="003705E8">
      <w:pPr>
        <w:pStyle w:val="Nidungvnbn"/>
      </w:pPr>
      <w:r>
        <w:t>Object hoạt động như 1 trap, thông báo vị trí của Scout/ Player cho Defender</w:t>
      </w:r>
      <w:r w:rsidR="008610C5">
        <w:t>.</w:t>
      </w:r>
    </w:p>
    <w:p w14:paraId="63E505A2" w14:textId="0F24AE35" w:rsidR="003E3193" w:rsidRDefault="003E3193" w:rsidP="003705E8">
      <w:pPr>
        <w:pStyle w:val="Nidungvnbn"/>
      </w:pPr>
      <w:r>
        <w:t>Lại là một thử thách cho người chơi khi không biết mình sẽ gây tiếng động khi đang bước đến đâu và Defender thì không chỉ có mắt mà còn có tai.</w:t>
      </w:r>
    </w:p>
    <w:p w14:paraId="1304B7FB" w14:textId="77777777" w:rsidR="008610C5" w:rsidRDefault="008610C5" w:rsidP="008610C5">
      <w:pPr>
        <w:pStyle w:val="Nidungvnbn"/>
        <w:keepNext/>
        <w:jc w:val="center"/>
      </w:pPr>
      <w:r>
        <w:rPr>
          <w:noProof/>
          <w:lang w:eastAsia="zh-CN"/>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7">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63E885B5" w:rsidR="008610C5" w:rsidRDefault="008610C5" w:rsidP="008610C5">
      <w:pPr>
        <w:pStyle w:val="Caption"/>
      </w:pPr>
      <w:bookmarkStart w:id="74" w:name="_Toc144643681"/>
      <w:r>
        <w:t xml:space="preserve">Hình </w:t>
      </w:r>
      <w:fldSimple w:instr=" STYLEREF 1 \s ">
        <w:r w:rsidR="008F2E32">
          <w:rPr>
            <w:noProof/>
          </w:rPr>
          <w:t>3</w:t>
        </w:r>
      </w:fldSimple>
      <w:r w:rsidR="008F2E32">
        <w:t>.</w:t>
      </w:r>
      <w:fldSimple w:instr=" SEQ Hình \* ARABIC \s 1 ">
        <w:r w:rsidR="008F2E32">
          <w:rPr>
            <w:noProof/>
          </w:rPr>
          <w:t>15</w:t>
        </w:r>
      </w:fldSimple>
      <w:r>
        <w:t xml:space="preserve"> Flow NoisyThing xử lý khi có tương tác</w:t>
      </w:r>
      <w:bookmarkEnd w:id="74"/>
    </w:p>
    <w:p w14:paraId="3904D84D" w14:textId="58699F25" w:rsidR="0078648D" w:rsidRPr="0078648D" w:rsidRDefault="00180689" w:rsidP="008610C5">
      <w:pPr>
        <w:pStyle w:val="Nidungvnbn"/>
        <w:ind w:firstLine="0"/>
      </w:pPr>
      <w:r>
        <w:br w:type="page"/>
      </w:r>
    </w:p>
    <w:p w14:paraId="71048090" w14:textId="77777777" w:rsidR="007974FF" w:rsidRDefault="00C55250">
      <w:pPr>
        <w:pStyle w:val="Heading1"/>
      </w:pPr>
      <w:bookmarkStart w:id="75" w:name="_Toc144644863"/>
      <w:r>
        <w:rPr>
          <w:lang w:val="en-US"/>
        </w:rPr>
        <w:lastRenderedPageBreak/>
        <w:t>QUÁ TRÌNH THỰC HIỆN ĐỒ ÁN</w:t>
      </w:r>
      <w:bookmarkEnd w:id="75"/>
    </w:p>
    <w:p w14:paraId="54C4FEDC" w14:textId="77777777" w:rsidR="007974FF" w:rsidRPr="00877CAB" w:rsidRDefault="00C55250">
      <w:pPr>
        <w:pStyle w:val="Heading2"/>
      </w:pPr>
      <w:bookmarkStart w:id="76" w:name="_Toc144644864"/>
      <w:r w:rsidRPr="00877CAB">
        <w:t>Lên ý tưởng về gameplay và tìm assets phù hợp</w:t>
      </w:r>
      <w:bookmarkEnd w:id="76"/>
    </w:p>
    <w:p w14:paraId="24722327" w14:textId="77777777" w:rsidR="007974FF" w:rsidRDefault="00C55250">
      <w:pPr>
        <w:pStyle w:val="Heading3"/>
      </w:pPr>
      <w:bookmarkStart w:id="77" w:name="_Toc144644865"/>
      <w:r>
        <w:t>Ý tưởng</w:t>
      </w:r>
      <w:bookmarkEnd w:id="77"/>
    </w:p>
    <w:p w14:paraId="49BB51DB" w14:textId="77777777" w:rsidR="007974FF" w:rsidRDefault="00C55250">
      <w:pPr>
        <w:pStyle w:val="Heading4"/>
      </w:pPr>
      <w:r>
        <w:t>Ý tưởng ban đầu</w:t>
      </w:r>
    </w:p>
    <w:p w14:paraId="32400B5C" w14:textId="5CC47B32" w:rsidR="007974FF" w:rsidRDefault="00C55250">
      <w:pPr>
        <w:pStyle w:val="Nidungvnbn"/>
        <w:numPr>
          <w:ilvl w:val="0"/>
          <w:numId w:val="4"/>
        </w:numPr>
        <w:rPr>
          <w:b/>
        </w:rPr>
      </w:pPr>
      <w:r>
        <w:rPr>
          <w:b/>
        </w:rPr>
        <w:t>Luật chơi:</w:t>
      </w:r>
    </w:p>
    <w:p w14:paraId="5E00A93A" w14:textId="4A4C2D3D" w:rsidR="007974FF" w:rsidRPr="00D3189F" w:rsidRDefault="00C55250" w:rsidP="00D3189F">
      <w:pPr>
        <w:pStyle w:val="Nidungvnbn"/>
        <w:numPr>
          <w:ilvl w:val="1"/>
          <w:numId w:val="4"/>
        </w:numPr>
        <w:rPr>
          <w:b/>
        </w:rPr>
      </w:pPr>
      <w:r w:rsidRPr="00D3189F">
        <w:rPr>
          <w:b/>
        </w:rPr>
        <w:t xml:space="preserve">Cướp cờ (MODE 7 vs 7): </w:t>
      </w:r>
      <w:r>
        <w:t>P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p>
    <w:p w14:paraId="5A6909FC" w14:textId="6A5BC9CE" w:rsidR="007974FF" w:rsidRPr="00D3189F" w:rsidRDefault="00C55250" w:rsidP="00D3189F">
      <w:pPr>
        <w:pStyle w:val="Nidungvnbn"/>
        <w:numPr>
          <w:ilvl w:val="1"/>
          <w:numId w:val="4"/>
        </w:numPr>
        <w:rPr>
          <w:b/>
        </w:rPr>
      </w:pPr>
      <w:r w:rsidRPr="00D3189F">
        <w:rPr>
          <w:b/>
        </w:rPr>
        <w:t xml:space="preserve">Trốn – Bắt (MODE 1 vs 6): </w:t>
      </w:r>
      <w:r>
        <w:t>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các skill với cooldown - Sẽ có các object spawn random trên map để gây hiệu ứng cho nhân vật.</w:t>
      </w:r>
    </w:p>
    <w:p w14:paraId="0AB0E251" w14:textId="0E8AA4FA" w:rsidR="007974FF" w:rsidRDefault="00C55250" w:rsidP="00D3189F">
      <w:pPr>
        <w:pStyle w:val="Nidungvnbn"/>
        <w:numPr>
          <w:ilvl w:val="0"/>
          <w:numId w:val="4"/>
        </w:numPr>
        <w:rPr>
          <w:b/>
        </w:rPr>
      </w:pPr>
      <w:r w:rsidRPr="00D3189F">
        <w:rPr>
          <w:b/>
        </w:rPr>
        <w:t>Các đối tượng/ item trong game:</w:t>
      </w:r>
    </w:p>
    <w:p w14:paraId="3EE6E1C4" w14:textId="5BAA48CD" w:rsidR="007974FF" w:rsidRPr="00D3189F" w:rsidRDefault="00C55250" w:rsidP="00D3189F">
      <w:pPr>
        <w:pStyle w:val="Nidungvnbn"/>
        <w:numPr>
          <w:ilvl w:val="1"/>
          <w:numId w:val="4"/>
        </w:numPr>
        <w:rPr>
          <w:b/>
        </w:rPr>
      </w:pPr>
      <w:r>
        <w:t>Item_Buff: tăng oxygen/ tốc độ</w:t>
      </w:r>
    </w:p>
    <w:p w14:paraId="73C774EC" w14:textId="02FB1060" w:rsidR="00D3189F" w:rsidRDefault="00C55250" w:rsidP="00D3189F">
      <w:pPr>
        <w:pStyle w:val="Nidungvnbn"/>
        <w:numPr>
          <w:ilvl w:val="1"/>
          <w:numId w:val="4"/>
        </w:numPr>
        <w:rPr>
          <w:b/>
        </w:rPr>
      </w:pPr>
      <w:r>
        <w:t>Weapon: vũ khí cho nhân vật dùng 1 lần</w:t>
      </w:r>
    </w:p>
    <w:p w14:paraId="74CBAF54" w14:textId="2166B955" w:rsidR="007974FF" w:rsidRPr="00D3189F" w:rsidRDefault="00C55250" w:rsidP="00D3189F">
      <w:pPr>
        <w:pStyle w:val="Nidungvnbn"/>
        <w:numPr>
          <w:ilvl w:val="1"/>
          <w:numId w:val="4"/>
        </w:numPr>
        <w:rPr>
          <w:b/>
        </w:rPr>
      </w:pPr>
      <w:r>
        <w:t>Item_Trap: tạo ra area of effect bất lợi cho nhân vật khác</w:t>
      </w:r>
    </w:p>
    <w:p w14:paraId="45121F27" w14:textId="09013B67" w:rsidR="007974FF" w:rsidRPr="00D3189F" w:rsidRDefault="00C55250" w:rsidP="00D3189F">
      <w:pPr>
        <w:pStyle w:val="Nidungvnbn"/>
        <w:numPr>
          <w:ilvl w:val="1"/>
          <w:numId w:val="4"/>
        </w:numPr>
        <w:rPr>
          <w:b/>
        </w:rPr>
      </w:pPr>
      <w:r>
        <w:t>Environment trap: sẽ được setup khi tạo map/ được tạo ra bởi các item Trap.</w:t>
      </w:r>
    </w:p>
    <w:p w14:paraId="6341FBE6" w14:textId="43EF382F" w:rsidR="007974FF" w:rsidRPr="00D3189F" w:rsidRDefault="00C55250" w:rsidP="00D3189F">
      <w:pPr>
        <w:pStyle w:val="Nidungvnbn"/>
        <w:numPr>
          <w:ilvl w:val="1"/>
          <w:numId w:val="4"/>
        </w:numPr>
        <w:rPr>
          <w:b/>
        </w:rPr>
      </w:pPr>
      <w:r>
        <w:t>EVENT: môi trường sẽ được thay đổi để tạo lợi thế/ bất lợi ngẫu nhiên</w:t>
      </w:r>
    </w:p>
    <w:p w14:paraId="7569937F" w14:textId="77E33583" w:rsidR="007974FF" w:rsidRDefault="00C55250">
      <w:pPr>
        <w:pStyle w:val="Nidungvnbn"/>
        <w:ind w:firstLine="0"/>
      </w:pPr>
      <w:r>
        <w:t>Vì thời gian và năng lực có hạn, các asset free trên các store không đủ để đáp ứng hoàn thành ý tưởng ban đầu nên chúng em có thay đổi một vài chi tiết để hoàn thành.</w:t>
      </w:r>
    </w:p>
    <w:p w14:paraId="2BCA77EC" w14:textId="598E54E4" w:rsidR="007A1658" w:rsidRDefault="007A1658">
      <w:pPr>
        <w:pStyle w:val="Nidungvnbn"/>
        <w:ind w:firstLine="0"/>
      </w:pPr>
      <w:r>
        <w:br w:type="page"/>
      </w:r>
    </w:p>
    <w:p w14:paraId="6E4C7362" w14:textId="77777777" w:rsidR="007974FF" w:rsidRDefault="00C55250">
      <w:pPr>
        <w:pStyle w:val="Heading4"/>
      </w:pPr>
      <w:r>
        <w:lastRenderedPageBreak/>
        <w:t>Sản phẩm thực tế</w:t>
      </w:r>
    </w:p>
    <w:p w14:paraId="05F3675F" w14:textId="77777777" w:rsidR="007974FF" w:rsidRDefault="00C55250">
      <w:pPr>
        <w:pStyle w:val="Nidungvnbn"/>
      </w:pPr>
      <w:r>
        <w:t>Tổng quan cốt truyện: Bạn nhận được 1 cơ hội tranh đấu để sở hữu một hòn đảo giá trị. Tham gia và giành chiến thắng tất cả các vòng chơi để trở thành người thống trị của hòn đảo.</w:t>
      </w:r>
    </w:p>
    <w:p w14:paraId="65D16939" w14:textId="77777777" w:rsidR="007974FF" w:rsidRDefault="00C55250">
      <w:pPr>
        <w:pStyle w:val="Nidungvnbn"/>
        <w:numPr>
          <w:ilvl w:val="0"/>
          <w:numId w:val="4"/>
        </w:numPr>
      </w:pPr>
      <w:r>
        <w:t>Luật chơi:</w:t>
      </w:r>
    </w:p>
    <w:p w14:paraId="2DBE9503" w14:textId="77777777" w:rsidR="007974FF" w:rsidRDefault="00C55250">
      <w:pPr>
        <w:pStyle w:val="Nidungvnbn"/>
        <w:numPr>
          <w:ilvl w:val="1"/>
          <w:numId w:val="4"/>
        </w:numPr>
      </w:pPr>
      <w:r>
        <w:t>(Map 1) Đua tốc độ:</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r>
        <w:t>Số lượng: 1 Player/ 11 AI Scout/ 6 AI Defender</w:t>
      </w:r>
    </w:p>
    <w:p w14:paraId="7D5B3A5B" w14:textId="77777777" w:rsidR="007974FF" w:rsidRDefault="00C55250">
      <w:pPr>
        <w:pStyle w:val="Nidungvnbn"/>
        <w:numPr>
          <w:ilvl w:val="2"/>
          <w:numId w:val="4"/>
        </w:numPr>
      </w:pPr>
      <w:r>
        <w:t>Thử thách: Mê cung + AI Defender (lính gác)</w:t>
      </w:r>
    </w:p>
    <w:p w14:paraId="2FDAA574" w14:textId="77777777" w:rsidR="007974FF" w:rsidRDefault="00C55250">
      <w:pPr>
        <w:pStyle w:val="Nidungvnbn"/>
        <w:numPr>
          <w:ilvl w:val="2"/>
          <w:numId w:val="4"/>
        </w:numPr>
      </w:pPr>
      <w:r>
        <w:t>Mục tiêu: tìm được đến vị trí yêu cầu trước khi bị loại khỏi danh sách TOP 7</w:t>
      </w:r>
    </w:p>
    <w:p w14:paraId="720A184C" w14:textId="77777777" w:rsidR="007974FF" w:rsidRDefault="00C55250">
      <w:pPr>
        <w:pStyle w:val="Nidungvnbn"/>
        <w:numPr>
          <w:ilvl w:val="2"/>
          <w:numId w:val="4"/>
        </w:numPr>
      </w:pPr>
      <w:r>
        <w:t>Đối thủ cạnh tranh: các AI Scout</w:t>
      </w:r>
    </w:p>
    <w:p w14:paraId="08530E8E" w14:textId="77777777" w:rsidR="007974FF" w:rsidRDefault="00C55250">
      <w:pPr>
        <w:pStyle w:val="Nidungvnbn"/>
        <w:numPr>
          <w:ilvl w:val="2"/>
          <w:numId w:val="4"/>
        </w:numPr>
      </w:pPr>
      <w:r>
        <w:t>Nội dung: Người chơi sẽ tìm cách vượt qua mê cung, tránh né các Defender và các bẫy âm thanh thu hút Defender, tìm đến mục tiêu trong thời gian có hạn để vượt qua thử thách.</w:t>
      </w:r>
    </w:p>
    <w:p w14:paraId="75620346" w14:textId="77777777" w:rsidR="007974FF" w:rsidRDefault="00C55250">
      <w:pPr>
        <w:pStyle w:val="Nidungvnbn"/>
        <w:numPr>
          <w:ilvl w:val="1"/>
          <w:numId w:val="4"/>
        </w:numPr>
      </w:pPr>
      <w:r>
        <w:t>(Map 2) Cướp cờ:</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r>
        <w:t>Số lượng: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r>
        <w:t>Thử thách: Mê cung + AI Defender đối phương</w:t>
      </w:r>
    </w:p>
    <w:p w14:paraId="2D33B4A6" w14:textId="77777777" w:rsidR="007974FF" w:rsidRDefault="00C55250">
      <w:pPr>
        <w:pStyle w:val="Nidungvnbn"/>
        <w:numPr>
          <w:ilvl w:val="2"/>
          <w:numId w:val="4"/>
        </w:numPr>
      </w:pPr>
      <w:r>
        <w:t>Mục tiêu: tìm đến cờ đối thủ và tích điểm.</w:t>
      </w:r>
    </w:p>
    <w:p w14:paraId="33A60A70" w14:textId="77777777" w:rsidR="007974FF" w:rsidRDefault="00C55250">
      <w:pPr>
        <w:pStyle w:val="Nidungvnbn"/>
        <w:numPr>
          <w:ilvl w:val="2"/>
          <w:numId w:val="4"/>
        </w:numPr>
      </w:pPr>
      <w:r>
        <w:t>Đối thủ cạnh tranh: Team đối phương</w:t>
      </w:r>
    </w:p>
    <w:p w14:paraId="03EB4521" w14:textId="77777777" w:rsidR="007974FF" w:rsidRDefault="00C55250">
      <w:pPr>
        <w:pStyle w:val="Nidungvnbn"/>
        <w:numPr>
          <w:ilvl w:val="2"/>
          <w:numId w:val="4"/>
        </w:numPr>
      </w:pPr>
      <w:r>
        <w:t>Nội dung: Tham gia vào trận đấu đội cùng với các AI. Điểm số được cộng dồn cho cả đội và được tích lũy khi có bất kì thành viên nào chạm được cờ đối phương. Người chạm mục tiêu sẽ respawn ở vị trí ngẫu nhiên. Đội có 10 điểm trước chiến thắng.</w:t>
      </w:r>
    </w:p>
    <w:p w14:paraId="73C7BFAD" w14:textId="77777777" w:rsidR="007974FF" w:rsidRDefault="00C55250">
      <w:pPr>
        <w:pStyle w:val="Nidungvnbn"/>
        <w:numPr>
          <w:ilvl w:val="1"/>
          <w:numId w:val="4"/>
        </w:numPr>
      </w:pPr>
      <w:r>
        <w:t>(Map 3) Người thắng lấy tấ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r>
        <w:lastRenderedPageBreak/>
        <w:t>Số lượng: 1 Player + 5 AI Scout</w:t>
      </w:r>
    </w:p>
    <w:p w14:paraId="2D632CBD" w14:textId="77777777" w:rsidR="007974FF" w:rsidRDefault="00C55250">
      <w:pPr>
        <w:pStyle w:val="Nidungvnbn"/>
        <w:numPr>
          <w:ilvl w:val="2"/>
          <w:numId w:val="4"/>
        </w:numPr>
      </w:pPr>
      <w:r>
        <w:t>Thử thách: mê cung</w:t>
      </w:r>
    </w:p>
    <w:p w14:paraId="50B80B20" w14:textId="77777777" w:rsidR="007974FF" w:rsidRDefault="00C55250">
      <w:pPr>
        <w:pStyle w:val="Nidungvnbn"/>
        <w:numPr>
          <w:ilvl w:val="2"/>
          <w:numId w:val="4"/>
        </w:numPr>
      </w:pPr>
      <w:r>
        <w:t>Mục tiêu: chiếm giữ vương miện đến khi thời gian đếm ngược kết thúc</w:t>
      </w:r>
    </w:p>
    <w:p w14:paraId="3F8FBADE" w14:textId="77777777" w:rsidR="007974FF" w:rsidRDefault="00C55250">
      <w:pPr>
        <w:pStyle w:val="Nidungvnbn"/>
        <w:numPr>
          <w:ilvl w:val="2"/>
          <w:numId w:val="4"/>
        </w:numPr>
      </w:pPr>
      <w:r>
        <w:t>Đối thủ cạnh tranh: các AI Scout</w:t>
      </w:r>
    </w:p>
    <w:p w14:paraId="0800B43D" w14:textId="29D36DC8" w:rsidR="007974FF" w:rsidRDefault="00C55250">
      <w:pPr>
        <w:pStyle w:val="Nidungvnbn"/>
        <w:numPr>
          <w:ilvl w:val="2"/>
          <w:numId w:val="4"/>
        </w:numPr>
      </w:pPr>
      <w:r>
        <w:t>Nội dung: Tìm kiếm vị trí vương miện. Tương tác để chiếm. Kẻ đang đội vương miện sẽ bị tiêu diệt khi bị truất ngôi bởi kẻ chiếm.</w:t>
      </w:r>
    </w:p>
    <w:p w14:paraId="1E0F369E" w14:textId="77777777" w:rsidR="007974FF" w:rsidRDefault="00C55250">
      <w:pPr>
        <w:pStyle w:val="Heading3"/>
      </w:pPr>
      <w:bookmarkStart w:id="78" w:name="_Toc144644866"/>
      <w:r>
        <w:t>Plugins hỗ trợ</w:t>
      </w:r>
      <w:bookmarkEnd w:id="78"/>
    </w:p>
    <w:p w14:paraId="48AF168D" w14:textId="03085003" w:rsidR="007974FF" w:rsidRDefault="00C55250">
      <w:pPr>
        <w:pStyle w:val="Nidungvnbn"/>
        <w:numPr>
          <w:ilvl w:val="0"/>
          <w:numId w:val="4"/>
        </w:numPr>
      </w:pPr>
      <w:r>
        <w:t>AI Behavior</w:t>
      </w:r>
      <w:r w:rsidR="001A729D">
        <w:t xml:space="preserve"> + SmartObject: các Plugin</w:t>
      </w:r>
      <w:r w:rsidR="0072479A">
        <w:t xml:space="preserve"> có sẵn của Unreal</w:t>
      </w:r>
      <w:r w:rsidR="001A729D">
        <w:t xml:space="preserve"> hỗ trợ quá trình xây dựng </w:t>
      </w:r>
      <w:r w:rsidR="0072479A">
        <w:t xml:space="preserve">AI trong game tiện lợi và đơn giản </w:t>
      </w:r>
      <w:proofErr w:type="gramStart"/>
      <w:r w:rsidR="0072479A">
        <w:t>nhất,  giúp</w:t>
      </w:r>
      <w:proofErr w:type="gramEnd"/>
      <w:r w:rsidR="0072479A">
        <w:t xml:space="preserve"> AI trở nên gần với một người chơi hơn. Tuy nhiên trong sản phẩm này, các plugin vẫn đang là phiên bản beta và chưa mang lại sự ổn định.</w:t>
      </w:r>
    </w:p>
    <w:p w14:paraId="4170C033" w14:textId="6789C49B" w:rsidR="007974FF" w:rsidRDefault="00C55250">
      <w:pPr>
        <w:pStyle w:val="Nidungvnbn"/>
        <w:numPr>
          <w:ilvl w:val="0"/>
          <w:numId w:val="4"/>
        </w:numPr>
      </w:pPr>
      <w:r>
        <w:t>Landmass</w:t>
      </w:r>
      <w:r w:rsidR="004B0BEE">
        <w:t>: Plugin này hỗ trợ cho người sử dụng một blueprint để người dùng có thể tạo ra các vùng đồi cũng như vùng trũng một cách nhanh chống và tiện lợi, người dùng chỉ cần kéo thả và điều chỉnh các note trên sợi dây các notes (spline) và điều chỉnh các thông số của brush blueprint details.</w:t>
      </w:r>
    </w:p>
    <w:p w14:paraId="1D8A360E" w14:textId="10439A4B" w:rsidR="007974FF" w:rsidRDefault="00C55250">
      <w:pPr>
        <w:pStyle w:val="Nidungvnbn"/>
        <w:numPr>
          <w:ilvl w:val="0"/>
          <w:numId w:val="4"/>
        </w:numPr>
      </w:pPr>
      <w:r>
        <w:t>Water Plugin</w:t>
      </w:r>
      <w:r w:rsidR="004B0BEE">
        <w:t xml:space="preserve">: Plugin này hỗ trợ cho người sử dụng một blueprint để tạo các vùng nước, ví dụ như: biển, dòng suối, … Người dùng chỉ cần chọn đúng cây cọ của mình cần (WaterBodyOcean, WaterBodyRiver, …), một vùng nước sẽ hiện ra trên level hiện tại và bạn chỉ có việc điều chỉnh các thông số để có thể tạo ra cho mình một vùng nước mong </w:t>
      </w:r>
      <w:proofErr w:type="gramStart"/>
      <w:r w:rsidR="004B0BEE">
        <w:t>muốn.</w:t>
      </w:r>
      <w:r w:rsidR="003A1D59">
        <w:t>f</w:t>
      </w:r>
      <w:proofErr w:type="gramEnd"/>
    </w:p>
    <w:p w14:paraId="2718C8E4" w14:textId="1EB7252B" w:rsidR="007974FF" w:rsidRDefault="00C55250">
      <w:pPr>
        <w:pStyle w:val="Heading3"/>
      </w:pPr>
      <w:bookmarkStart w:id="79" w:name="_Toc144644867"/>
      <w:r>
        <w:t>Assets</w:t>
      </w:r>
      <w:bookmarkEnd w:id="79"/>
    </w:p>
    <w:p w14:paraId="7CDFA2B3" w14:textId="5135D7CA" w:rsidR="007974FF" w:rsidRDefault="00C55250">
      <w:pPr>
        <w:pStyle w:val="Heading4"/>
      </w:pPr>
      <w:r>
        <w:t>Environment</w:t>
      </w:r>
    </w:p>
    <w:p w14:paraId="121C9170" w14:textId="2A12572B" w:rsidR="00EE2E01" w:rsidRDefault="00C55250" w:rsidP="00EE2E01">
      <w:pPr>
        <w:pStyle w:val="Nidungvnbn"/>
        <w:numPr>
          <w:ilvl w:val="0"/>
          <w:numId w:val="4"/>
        </w:numPr>
      </w:pPr>
      <w:r>
        <w:t>Cargo</w:t>
      </w:r>
      <w:r w:rsidR="00B71207">
        <w:t>: plugin thư viện asset tương tự như Quixel Brigde nhưng có nhiều lựa chọn hơn về mẫu mã cũng như texture</w:t>
      </w:r>
      <w:r w:rsidR="0021484E">
        <w:t>, chỉ cần tải về và đưa vào dự án để sử dụng</w:t>
      </w:r>
      <w:r w:rsidR="00B71207">
        <w:t>.</w:t>
      </w:r>
    </w:p>
    <w:p w14:paraId="4EFC4B73" w14:textId="56A9271F" w:rsidR="00EE2E01" w:rsidRDefault="00C55250" w:rsidP="00EE2E01">
      <w:pPr>
        <w:pStyle w:val="Nidungvnbn"/>
        <w:numPr>
          <w:ilvl w:val="0"/>
          <w:numId w:val="4"/>
        </w:numPr>
      </w:pPr>
      <w:r>
        <w:lastRenderedPageBreak/>
        <w:t>Quixel Brigde</w:t>
      </w:r>
      <w:r w:rsidR="00B71207">
        <w:t>: thư viện asset được phát triển bởi Unreal Engine</w:t>
      </w:r>
      <w:r w:rsidR="0021484E">
        <w:t>, chỉ cần tải về và đưa vào dự án để sử dụng</w:t>
      </w:r>
      <w:r w:rsidR="00B71207">
        <w:t>.</w:t>
      </w:r>
    </w:p>
    <w:p w14:paraId="2A719EFF" w14:textId="6F8D06A8" w:rsidR="007974FF" w:rsidRDefault="00C55250" w:rsidP="00EE2E01">
      <w:pPr>
        <w:pStyle w:val="Nidungvnbn"/>
        <w:numPr>
          <w:ilvl w:val="0"/>
          <w:numId w:val="4"/>
        </w:numPr>
      </w:pPr>
      <w:r>
        <w:t>Unreal Marketplace</w:t>
      </w:r>
      <w:r w:rsidR="00971BCD">
        <w:t xml:space="preserve">: nơi các asset được bán, chỉ sử dụng được khi mua và thêm thành công vào dự án. </w:t>
      </w:r>
    </w:p>
    <w:p w14:paraId="63ED5AC0" w14:textId="29E1B9AE" w:rsidR="007974FF" w:rsidRDefault="00C55250">
      <w:pPr>
        <w:pStyle w:val="Heading4"/>
      </w:pPr>
      <w:r>
        <w:t xml:space="preserve"> Characters</w:t>
      </w:r>
    </w:p>
    <w:p w14:paraId="23BF67D8" w14:textId="151BBC72" w:rsidR="007974FF" w:rsidRDefault="00C55250" w:rsidP="00EE2E01">
      <w:pPr>
        <w:pStyle w:val="Nidungvnbn"/>
        <w:numPr>
          <w:ilvl w:val="0"/>
          <w:numId w:val="4"/>
        </w:numPr>
      </w:pPr>
      <w:r>
        <w:t>Mixamo</w:t>
      </w:r>
      <w:r w:rsidR="00305E77">
        <w:t>: Một thư viện assets miễn phí của Adobe dành cho ngành đồ họa 3D. Người dùng chỉ cần đăng nhập bằng gmail và có thể sử dụng các tài nguyên ở trang web này một cách miễn phí.</w:t>
      </w:r>
      <w:r w:rsidR="00EE042F">
        <w:t xml:space="preserve"> </w:t>
      </w:r>
      <w:r w:rsidR="00EE042F">
        <w:fldChar w:fldCharType="begin"/>
      </w:r>
      <w:r w:rsidR="00EE042F">
        <w:instrText xml:space="preserve"> ADDIN ZOTERO_ITEM CSL_CITATION {"citationID":"miXKIHH3","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00FF991F" w14:textId="19DAAD2C" w:rsidR="007974FF" w:rsidRDefault="00C55250">
      <w:pPr>
        <w:pStyle w:val="Heading4"/>
      </w:pPr>
      <w:r>
        <w:t>Animations</w:t>
      </w:r>
    </w:p>
    <w:p w14:paraId="2F6F103B" w14:textId="2BA28CF2" w:rsidR="00305E77" w:rsidRDefault="00305E77" w:rsidP="00305E77">
      <w:pPr>
        <w:pStyle w:val="Nidungvnbn"/>
        <w:numPr>
          <w:ilvl w:val="0"/>
          <w:numId w:val="4"/>
        </w:numPr>
      </w:pPr>
      <w:r>
        <w:t>Mixamo: Một thư viện assets miễn phí của Adobe dành cho ngành đồ họa 3D. Người dùng chỉ cần đăng nhập bằng gmail và có thể sử dụng các tài nguyên ở trang web này một cách miễn phí.</w:t>
      </w:r>
      <w:r w:rsidR="00EE042F">
        <w:fldChar w:fldCharType="begin"/>
      </w:r>
      <w:r w:rsidR="00EE042F">
        <w:instrText xml:space="preserve"> ADDIN ZOTERO_ITEM CSL_CITATION {"citationID":"zfu2jL3a","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27A5D7C6" w14:textId="0C4D1710" w:rsidR="007974FF" w:rsidRDefault="00B47E6B">
      <w:pPr>
        <w:pStyle w:val="Heading2"/>
        <w:rPr>
          <w:lang w:val="en-US"/>
        </w:rPr>
      </w:pPr>
      <w:bookmarkStart w:id="80" w:name="_Toc144644868"/>
      <w:r>
        <w:rPr>
          <w:noProof/>
          <w:lang w:eastAsia="zh-CN"/>
        </w:rPr>
        <mc:AlternateContent>
          <mc:Choice Requires="wps">
            <w:drawing>
              <wp:anchor distT="0" distB="0" distL="114300" distR="114300" simplePos="0" relativeHeight="251699200" behindDoc="0" locked="0" layoutInCell="1" allowOverlap="1" wp14:anchorId="6E000D02" wp14:editId="5C451F9A">
                <wp:simplePos x="0" y="0"/>
                <wp:positionH relativeFrom="column">
                  <wp:posOffset>362585</wp:posOffset>
                </wp:positionH>
                <wp:positionV relativeFrom="paragraph">
                  <wp:posOffset>982345</wp:posOffset>
                </wp:positionV>
                <wp:extent cx="5095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51BDC003" w14:textId="7C0A0BC0" w:rsidR="00C91957" w:rsidRPr="00E211AF" w:rsidRDefault="00C91957" w:rsidP="00D9741F">
                            <w:pPr>
                              <w:pStyle w:val="Caption"/>
                              <w:rPr>
                                <w:noProof/>
                                <w:szCs w:val="26"/>
                              </w:rPr>
                            </w:pPr>
                            <w:bookmarkStart w:id="81" w:name="_Toc144643682"/>
                            <w:r>
                              <w:t xml:space="preserve">Hình </w:t>
                            </w:r>
                            <w:fldSimple w:instr=" STYLEREF 1 \s ">
                              <w:r>
                                <w:rPr>
                                  <w:noProof/>
                                </w:rPr>
                                <w:t>4</w:t>
                              </w:r>
                            </w:fldSimple>
                            <w:r>
                              <w:t>.</w:t>
                            </w:r>
                            <w:fldSimple w:instr=" SEQ Hình \* ARABIC \s 1 ">
                              <w:r>
                                <w:rPr>
                                  <w:noProof/>
                                </w:rPr>
                                <w:t>1</w:t>
                              </w:r>
                            </w:fldSimple>
                            <w:r>
                              <w:t xml:space="preserve"> Kích hoạt Landmass Plugi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000D02" id="_x0000_t202" coordsize="21600,21600" o:spt="202" path="m,l,21600r21600,l21600,xe">
                <v:stroke joinstyle="miter"/>
                <v:path gradientshapeok="t" o:connecttype="rect"/>
              </v:shapetype>
              <v:shape id="Text Box 35" o:spid="_x0000_s1026" type="#_x0000_t202" style="position:absolute;left:0;text-align:left;margin-left:28.55pt;margin-top:77.35pt;width:401.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QddLgIAAF8EAAAOAAAAZHJzL2Uyb0RvYy54bWysVE1v2zAMvQ/YfxB0X5x0SNcacYosRYYB&#10;RVsgGXpWZDk2IIuapMTOfv2e/JFu3U7DLjJFUqTee5QXd22t2Uk5X5HJ+Gwy5UwZSXllDhn/ttt8&#10;uOHMB2FyocmojJ+V53fL9+8WjU3VFZWkc+UYihifNjbjZQg2TRIvS1ULPyGrDIIFuVoEbN0hyZ1o&#10;UL3WydV0ep005HLrSCrv4b3vg3zZ1S8KJcNTUXgVmM447ha61XXrPq7JciHSgxO2rORwDfEPt6hF&#10;ZdD0UupeBMGOrvqjVF1JR56KMJFUJ1QUlVQdBqCZTd+g2ZbCqg4LyPH2QpP/f2Xl4+nZsSrP+Mc5&#10;Z0bU0Gin2sA+U8vgAj+N9SnSthaJoYUfOo9+D2eE3Raujl8AYoiD6fOF3VhNwjmf3s5vPqGLROy6&#10;r528HrXOhy+KahaNjDtI1zEqTg8+4BpIHVNiJ0+6yjeV1nETA2vt2ElA5qasgooXxInfsrSJuYbi&#10;qT4cPUnE1+OIVmj37QB6T/kZmB31U+Ot3FRo9CB8eBYOYwKYGP3whKXQ1GScBouzktyPv/ljPtRD&#10;lLMGY5dx//0onOJMfzXQNc7oaLjR2I+GOdZrAsQZHpWVnYkDLujRLBzVL3gRq9gFIWEkemU8jOY6&#10;9MOPFyXVatUlYRKtCA9ma2UsPRK6a1+Es4McASo+0jiQIn2jSp/b6WJXxwCKO8kioT2LA8+Y4k6X&#10;4cXFZ/Lrvst6/S8sfwIAAP//AwBQSwMEFAAGAAgAAAAhAPkiu2LhAAAACgEAAA8AAABkcnMvZG93&#10;bnJldi54bWxMj7FOwzAQhnck3sE6JBbUOoUkDSFOVVUw0KUi7cLmxtc4ENtR7LTh7TlYYLz/Pv33&#10;XbGaTMfOOPjWWQGLeQQMbe1UaxsBh/3LLAPmg7RKds6igC/0sCqvrwqZK3exb3iuQsOoxPpcCtAh&#10;9DnnvtZopJ+7Hi3tTm4wMtA4NFwN8kLlpuP3UZRyI1tLF7TscaOx/qxGI2AXv+/03Xh63q7jh+H1&#10;MG7Sj6YS4vZmWj8BCziFPxh+9EkdSnI6utEqzzoByXJBJOVJvARGQJY8psCOv0kGvCz4/xfKbwAA&#10;AP//AwBQSwECLQAUAAYACAAAACEAtoM4kv4AAADhAQAAEwAAAAAAAAAAAAAAAAAAAAAAW0NvbnRl&#10;bnRfVHlwZXNdLnhtbFBLAQItABQABgAIAAAAIQA4/SH/1gAAAJQBAAALAAAAAAAAAAAAAAAAAC8B&#10;AABfcmVscy8ucmVsc1BLAQItABQABgAIAAAAIQBUoQddLgIAAF8EAAAOAAAAAAAAAAAAAAAAAC4C&#10;AABkcnMvZTJvRG9jLnhtbFBLAQItABQABgAIAAAAIQD5Irti4QAAAAoBAAAPAAAAAAAAAAAAAAAA&#10;AIgEAABkcnMvZG93bnJldi54bWxQSwUGAAAAAAQABADzAAAAlgUAAAAA&#10;" stroked="f">
                <v:textbox style="mso-fit-shape-to-text:t" inset="0,0,0,0">
                  <w:txbxContent>
                    <w:p w14:paraId="51BDC003" w14:textId="7C0A0BC0" w:rsidR="00C91957" w:rsidRPr="00E211AF" w:rsidRDefault="00C91957" w:rsidP="00D9741F">
                      <w:pPr>
                        <w:pStyle w:val="Caption"/>
                        <w:rPr>
                          <w:noProof/>
                          <w:szCs w:val="26"/>
                        </w:rPr>
                      </w:pPr>
                      <w:bookmarkStart w:id="82" w:name="_Toc144643682"/>
                      <w:r>
                        <w:t xml:space="preserve">Hình </w:t>
                      </w:r>
                      <w:fldSimple w:instr=" STYLEREF 1 \s ">
                        <w:r>
                          <w:rPr>
                            <w:noProof/>
                          </w:rPr>
                          <w:t>4</w:t>
                        </w:r>
                      </w:fldSimple>
                      <w:r>
                        <w:t>.</w:t>
                      </w:r>
                      <w:fldSimple w:instr=" SEQ Hình \* ARABIC \s 1 ">
                        <w:r>
                          <w:rPr>
                            <w:noProof/>
                          </w:rPr>
                          <w:t>1</w:t>
                        </w:r>
                      </w:fldSimple>
                      <w:r>
                        <w:t xml:space="preserve"> Kích hoạt Landmass Plugin</w:t>
                      </w:r>
                      <w:bookmarkEnd w:id="82"/>
                    </w:p>
                  </w:txbxContent>
                </v:textbox>
                <w10:wrap type="topAndBottom"/>
              </v:shape>
            </w:pict>
          </mc:Fallback>
        </mc:AlternateContent>
      </w:r>
      <w:r w:rsidR="00C55250">
        <w:rPr>
          <w:lang w:val="en-US"/>
        </w:rPr>
        <w:t>Xây dựng map (LEVEL)</w:t>
      </w:r>
      <w:bookmarkEnd w:id="80"/>
    </w:p>
    <w:p w14:paraId="20539408" w14:textId="0AD8BA29" w:rsidR="007974FF" w:rsidRDefault="00C55250">
      <w:pPr>
        <w:pStyle w:val="Nidungvnbn"/>
      </w:pPr>
      <w:r>
        <w:t>Sử dụng Landscape Mode, Foliage Mode, Blueprint</w:t>
      </w:r>
      <w:r w:rsidR="00314F93">
        <w:t xml:space="preserve"> và các plugins</w:t>
      </w:r>
    </w:p>
    <w:p w14:paraId="4162CD39" w14:textId="13F72B84" w:rsidR="007974FF" w:rsidRDefault="00305E77">
      <w:pPr>
        <w:pStyle w:val="Nidungvnbn"/>
        <w:numPr>
          <w:ilvl w:val="0"/>
          <w:numId w:val="4"/>
        </w:numPr>
        <w:rPr>
          <w:b/>
          <w:bCs/>
        </w:rPr>
      </w:pPr>
      <w:r w:rsidRPr="00FC663A">
        <w:rPr>
          <w:bCs/>
          <w:noProof/>
          <w:lang w:eastAsia="zh-CN"/>
        </w:rPr>
        <w:drawing>
          <wp:anchor distT="0" distB="0" distL="114300" distR="114300" simplePos="0" relativeHeight="251661312" behindDoc="0" locked="0" layoutInCell="1" allowOverlap="1" wp14:anchorId="3EACA4E1" wp14:editId="40D59D78">
            <wp:simplePos x="0" y="0"/>
            <wp:positionH relativeFrom="margin">
              <wp:align>center</wp:align>
            </wp:positionH>
            <wp:positionV relativeFrom="page">
              <wp:posOffset>5480685</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C55250">
        <w:rPr>
          <w:b/>
          <w:bCs/>
        </w:rPr>
        <w:t>Landscape Mode</w:t>
      </w:r>
      <w:r w:rsidR="00C27AB8">
        <w:rPr>
          <w:b/>
          <w:bCs/>
        </w:rPr>
        <w:t xml:space="preserve"> và Landmass plugin</w:t>
      </w:r>
    </w:p>
    <w:p w14:paraId="0667E724" w14:textId="34CA4865" w:rsidR="007974FF" w:rsidRPr="00FC663A" w:rsidRDefault="00C55250" w:rsidP="001330AA">
      <w:pPr>
        <w:pStyle w:val="Nidungvnbn"/>
        <w:numPr>
          <w:ilvl w:val="0"/>
          <w:numId w:val="24"/>
        </w:numPr>
        <w:rPr>
          <w:bCs/>
        </w:rPr>
      </w:pPr>
      <w:r w:rsidRPr="00FC663A">
        <w:rPr>
          <w:bCs/>
        </w:rPr>
        <w:t>Tạo ra một bản đồ 64x64</w:t>
      </w:r>
    </w:p>
    <w:p w14:paraId="369ACDCD" w14:textId="5822AB2A" w:rsidR="007974FF" w:rsidRPr="00BB14F6" w:rsidRDefault="00C55250" w:rsidP="001330AA">
      <w:pPr>
        <w:pStyle w:val="Nidungvnbn"/>
        <w:numPr>
          <w:ilvl w:val="0"/>
          <w:numId w:val="24"/>
        </w:numPr>
        <w:rPr>
          <w:bCs/>
        </w:rPr>
      </w:pPr>
      <w:r w:rsidRPr="00FC663A">
        <w:rPr>
          <w:bCs/>
        </w:rPr>
        <w:t>Kích hoạt Landmass plugin, plugin sẽ cho chúng ta một bộ blueprint về brush dạng đường spline</w:t>
      </w:r>
    </w:p>
    <w:p w14:paraId="71F6084C" w14:textId="3174A885" w:rsidR="0090745D" w:rsidRPr="00AF7B0D" w:rsidRDefault="0090745D" w:rsidP="001330AA">
      <w:pPr>
        <w:pStyle w:val="Nidungvnbn"/>
        <w:numPr>
          <w:ilvl w:val="0"/>
          <w:numId w:val="24"/>
        </w:numPr>
        <w:rPr>
          <w:bCs/>
        </w:rPr>
      </w:pPr>
      <w:r>
        <w:rPr>
          <w:bCs/>
        </w:rPr>
        <w:t>Chuyển về chế độ Landscape Mode</w:t>
      </w:r>
    </w:p>
    <w:p w14:paraId="1B21C3A6" w14:textId="28CAF277" w:rsidR="0090745D" w:rsidRPr="00C44CB0" w:rsidRDefault="0090745D" w:rsidP="001330AA">
      <w:pPr>
        <w:pStyle w:val="Nidungvnbn"/>
        <w:numPr>
          <w:ilvl w:val="0"/>
          <w:numId w:val="24"/>
        </w:numPr>
        <w:rPr>
          <w:bCs/>
        </w:rPr>
      </w:pPr>
      <w:r>
        <w:rPr>
          <w:bCs/>
        </w:rPr>
        <w:t>Ấn vào phần lựa chọn cọ, sau đó chọn blueprint.</w:t>
      </w:r>
    </w:p>
    <w:p w14:paraId="121235EF" w14:textId="2080D5FA" w:rsidR="00581127" w:rsidRDefault="00C55250" w:rsidP="001330AA">
      <w:pPr>
        <w:pStyle w:val="Nidungvnbn"/>
        <w:numPr>
          <w:ilvl w:val="0"/>
          <w:numId w:val="24"/>
        </w:numPr>
        <w:rPr>
          <w:bCs/>
        </w:rPr>
      </w:pPr>
      <w:r w:rsidRPr="00FC663A">
        <w:rPr>
          <w:bCs/>
        </w:rPr>
        <w:t xml:space="preserve">Sử dụng </w:t>
      </w:r>
      <w:r w:rsidR="0090745D">
        <w:rPr>
          <w:bCs/>
        </w:rPr>
        <w:t xml:space="preserve">bộ blueprint của Landmass </w:t>
      </w:r>
      <w:r w:rsidRPr="00FC663A">
        <w:rPr>
          <w:bCs/>
        </w:rPr>
        <w:t xml:space="preserve">để có thể tạo map, điều chỉnh các thông </w:t>
      </w:r>
      <w:proofErr w:type="gramStart"/>
      <w:r w:rsidRPr="00FC663A">
        <w:rPr>
          <w:bCs/>
        </w:rPr>
        <w:t>số  của</w:t>
      </w:r>
      <w:proofErr w:type="gramEnd"/>
      <w:r w:rsidRPr="00FC663A">
        <w:rPr>
          <w:bCs/>
        </w:rPr>
        <w:t xml:space="preserve"> map dễ dàng.</w:t>
      </w:r>
    </w:p>
    <w:p w14:paraId="416CA30A" w14:textId="2C703187" w:rsidR="00CC2601" w:rsidRPr="00AF7B0D" w:rsidRDefault="00D9741F" w:rsidP="001330AA">
      <w:pPr>
        <w:pStyle w:val="Nidungvnbn"/>
        <w:numPr>
          <w:ilvl w:val="0"/>
          <w:numId w:val="24"/>
        </w:numPr>
        <w:rPr>
          <w:bCs/>
        </w:rPr>
      </w:pPr>
      <w:r>
        <w:rPr>
          <w:noProof/>
          <w:lang w:eastAsia="zh-CN"/>
        </w:rPr>
        <w:lastRenderedPageBreak/>
        <mc:AlternateContent>
          <mc:Choice Requires="wps">
            <w:drawing>
              <wp:anchor distT="0" distB="0" distL="114300" distR="114300" simplePos="0" relativeHeight="251701248" behindDoc="1" locked="0" layoutInCell="1" allowOverlap="1" wp14:anchorId="195BB8CD" wp14:editId="465FC23C">
                <wp:simplePos x="0" y="0"/>
                <wp:positionH relativeFrom="column">
                  <wp:posOffset>1481455</wp:posOffset>
                </wp:positionH>
                <wp:positionV relativeFrom="paragraph">
                  <wp:posOffset>4273550</wp:posOffset>
                </wp:positionV>
                <wp:extent cx="323151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231515" cy="635"/>
                        </a:xfrm>
                        <a:prstGeom prst="rect">
                          <a:avLst/>
                        </a:prstGeom>
                        <a:solidFill>
                          <a:prstClr val="white"/>
                        </a:solidFill>
                        <a:ln>
                          <a:noFill/>
                        </a:ln>
                      </wps:spPr>
                      <wps:txbx>
                        <w:txbxContent>
                          <w:p w14:paraId="3210CCEE" w14:textId="2D8538F1" w:rsidR="00C91957" w:rsidRPr="00FB477A" w:rsidRDefault="00C91957" w:rsidP="00D9741F">
                            <w:pPr>
                              <w:pStyle w:val="Caption"/>
                              <w:rPr>
                                <w:noProof/>
                                <w:szCs w:val="26"/>
                              </w:rPr>
                            </w:pPr>
                            <w:bookmarkStart w:id="83" w:name="_Toc144643683"/>
                            <w:r>
                              <w:t xml:space="preserve">Hình </w:t>
                            </w:r>
                            <w:fldSimple w:instr=" STYLEREF 1 \s ">
                              <w:r>
                                <w:rPr>
                                  <w:noProof/>
                                </w:rPr>
                                <w:t>4</w:t>
                              </w:r>
                            </w:fldSimple>
                            <w:r>
                              <w:t>.</w:t>
                            </w:r>
                            <w:fldSimple w:instr=" SEQ Hình \* ARABIC \s 1 ">
                              <w:r>
                                <w:rPr>
                                  <w:noProof/>
                                </w:rPr>
                                <w:t>2</w:t>
                              </w:r>
                            </w:fldSimple>
                            <w:r w:rsidRPr="00D9741F">
                              <w:t xml:space="preserve"> </w:t>
                            </w:r>
                            <w:r>
                              <w:t>Plugin Brush của Landmass Plugi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BB8CD" id="Text Box 38" o:spid="_x0000_s1027" type="#_x0000_t202" style="position:absolute;left:0;text-align:left;margin-left:116.65pt;margin-top:336.5pt;width:254.4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3HTLgIAAGYEAAAOAAAAZHJzL2Uyb0RvYy54bWysVE1v2zAMvQ/YfxB0X5wPpBiCOEWWIsOA&#10;oC2QFD0rshwbkESNUmJnv36UbKdbt9Owi0yRFKX3HunlfWs0uyj0NdicT0ZjzpSVUNT2lPOXw/bT&#10;Z858ELYQGqzK+VV5fr/6+GHZuIWaQgW6UMioiPWLxuW8CsEtsszLShnhR+CUpWAJaESgLZ6yAkVD&#10;1Y3OpuPxXdYAFg5BKu/J+9AF+SrVL0slw1NZehWYzjm9LaQV03qMa7ZaisUJhatq2T9D/MMrjKgt&#10;XXor9SCCYGes/yhlaongoQwjCSaDsqylShgIzWT8Ds2+Ek4lLESOdzea/P8rKx8vz8jqIuczUsoK&#10;QxodVBvYF2gZuYifxvkFpe0dJYaW/KTz4PfkjLDbEk38EiBGcWL6emM3VpPknE1nk/lkzpmk2N1s&#10;Hmtkb0cd+vBVgWHRyDmSdIlRcdn50KUOKfEmD7outrXWcRMDG43sIkjmpqqD6ov/lqVtzLUQT3UF&#10;oyeL+Doc0QrtsU183DAeobgSdISuebyT25ru2wkfngVStxBamoDwREupock59BZnFeCPv/ljPolI&#10;Uc4a6r6c++9ngYoz/c2SvLFVBwMH4zgY9mw2QEgnNFtOJpMOYNCDWSKYVxqMdbyFQsJKuivnYTA3&#10;oZsBGiyp1uuURA3pRNjZvZOx9MDroX0V6HpVAon5CENfisU7cbrcJI9bnwMxnZSLvHYs9nRTMyft&#10;+8GL0/LrPmW9/R5WPwEAAP//AwBQSwMEFAAGAAgAAAAhAJsdP1zhAAAACwEAAA8AAABkcnMvZG93&#10;bnJldi54bWxMj7FOwzAQhnck3sE6JBZEncZRikKcqqpggKVq6MLmxtc4EJ+j2GnD22NYYLy7T/99&#10;f7mebc/OOPrOkYTlIgGG1DjdUSvh8PZ8/wDMB0Va9Y5Qwhd6WFfXV6UqtLvQHs91aFkMIV8oCSaE&#10;oeDcNwat8gs3IMXbyY1WhTiOLdejusRw2/M0SXJuVUfxg1EDbg02n/VkJeyy9525m05Pr5tMjC+H&#10;aZt/tLWUtzfz5hFYwDn8wfCjH9Whik5HN5H2rJeQCiEiKiFfiVgqEqssTYEdfzdL4FXJ/3eovgEA&#10;AP//AwBQSwECLQAUAAYACAAAACEAtoM4kv4AAADhAQAAEwAAAAAAAAAAAAAAAAAAAAAAW0NvbnRl&#10;bnRfVHlwZXNdLnhtbFBLAQItABQABgAIAAAAIQA4/SH/1gAAAJQBAAALAAAAAAAAAAAAAAAAAC8B&#10;AABfcmVscy8ucmVsc1BLAQItABQABgAIAAAAIQDZU3HTLgIAAGYEAAAOAAAAAAAAAAAAAAAAAC4C&#10;AABkcnMvZTJvRG9jLnhtbFBLAQItABQABgAIAAAAIQCbHT9c4QAAAAsBAAAPAAAAAAAAAAAAAAAA&#10;AIgEAABkcnMvZG93bnJldi54bWxQSwUGAAAAAAQABADzAAAAlgUAAAAA&#10;" stroked="f">
                <v:textbox style="mso-fit-shape-to-text:t" inset="0,0,0,0">
                  <w:txbxContent>
                    <w:p w14:paraId="3210CCEE" w14:textId="2D8538F1" w:rsidR="00C91957" w:rsidRPr="00FB477A" w:rsidRDefault="00C91957" w:rsidP="00D9741F">
                      <w:pPr>
                        <w:pStyle w:val="Caption"/>
                        <w:rPr>
                          <w:noProof/>
                          <w:szCs w:val="26"/>
                        </w:rPr>
                      </w:pPr>
                      <w:bookmarkStart w:id="84" w:name="_Toc144643683"/>
                      <w:r>
                        <w:t xml:space="preserve">Hình </w:t>
                      </w:r>
                      <w:fldSimple w:instr=" STYLEREF 1 \s ">
                        <w:r>
                          <w:rPr>
                            <w:noProof/>
                          </w:rPr>
                          <w:t>4</w:t>
                        </w:r>
                      </w:fldSimple>
                      <w:r>
                        <w:t>.</w:t>
                      </w:r>
                      <w:fldSimple w:instr=" SEQ Hình \* ARABIC \s 1 ">
                        <w:r>
                          <w:rPr>
                            <w:noProof/>
                          </w:rPr>
                          <w:t>2</w:t>
                        </w:r>
                      </w:fldSimple>
                      <w:r w:rsidRPr="00D9741F">
                        <w:t xml:space="preserve"> </w:t>
                      </w:r>
                      <w:r>
                        <w:t>Plugin Brush của Landmass Plugin</w:t>
                      </w:r>
                      <w:bookmarkEnd w:id="84"/>
                    </w:p>
                  </w:txbxContent>
                </v:textbox>
                <w10:wrap type="tight"/>
              </v:shape>
            </w:pict>
          </mc:Fallback>
        </mc:AlternateContent>
      </w:r>
      <w:r>
        <w:rPr>
          <w:noProof/>
          <w:lang w:eastAsia="zh-CN"/>
        </w:rPr>
        <w:drawing>
          <wp:anchor distT="0" distB="0" distL="114300" distR="114300" simplePos="0" relativeHeight="251688960" behindDoc="1" locked="0" layoutInCell="1" allowOverlap="1" wp14:anchorId="1BCA93D3" wp14:editId="017D98F4">
            <wp:simplePos x="0" y="0"/>
            <wp:positionH relativeFrom="margin">
              <wp:posOffset>1481455</wp:posOffset>
            </wp:positionH>
            <wp:positionV relativeFrom="paragraph">
              <wp:posOffset>169227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9">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CC2601">
        <w:rPr>
          <w:bCs/>
        </w:rPr>
        <w:t xml:space="preserve">Các thông số như: </w:t>
      </w:r>
      <w:r w:rsidR="009A2EA7">
        <w:rPr>
          <w:bCs/>
        </w:rPr>
        <w:t>F</w:t>
      </w:r>
      <w:r w:rsidR="00CC2601">
        <w:rPr>
          <w:bCs/>
        </w:rPr>
        <w:t xml:space="preserve">alloff </w:t>
      </w:r>
      <w:r w:rsidR="0040727E">
        <w:rPr>
          <w:bCs/>
        </w:rPr>
        <w:t>A</w:t>
      </w:r>
      <w:r w:rsidR="00CC2601">
        <w:rPr>
          <w:bCs/>
        </w:rPr>
        <w:t xml:space="preserve">ngle, </w:t>
      </w:r>
      <w:r w:rsidR="009A2EA7">
        <w:rPr>
          <w:bCs/>
        </w:rPr>
        <w:t>Z</w:t>
      </w:r>
      <w:r w:rsidR="00CC2601">
        <w:rPr>
          <w:bCs/>
        </w:rPr>
        <w:t xml:space="preserve"> </w:t>
      </w:r>
      <w:r w:rsidR="0040727E">
        <w:rPr>
          <w:bCs/>
        </w:rPr>
        <w:t>O</w:t>
      </w:r>
      <w:r w:rsidR="00CC2601">
        <w:rPr>
          <w:bCs/>
        </w:rPr>
        <w:t xml:space="preserve">ffset, </w:t>
      </w:r>
      <w:r w:rsidR="009A2EA7">
        <w:rPr>
          <w:bCs/>
        </w:rPr>
        <w:t>C</w:t>
      </w:r>
      <w:r w:rsidR="00CC2601">
        <w:rPr>
          <w:bCs/>
        </w:rPr>
        <w:t xml:space="preserve">apshape, </w:t>
      </w:r>
      <w:r w:rsidR="009A2EA7">
        <w:rPr>
          <w:bCs/>
        </w:rPr>
        <w:t>F</w:t>
      </w:r>
      <w:r w:rsidR="00CC2601">
        <w:rPr>
          <w:bCs/>
        </w:rPr>
        <w:t xml:space="preserve">alloff width, </w:t>
      </w:r>
      <w:r w:rsidR="009A2EA7">
        <w:rPr>
          <w:bCs/>
        </w:rPr>
        <w:t>C</w:t>
      </w:r>
      <w:r w:rsidR="00CC2601">
        <w:rPr>
          <w:bCs/>
        </w:rPr>
        <w:t xml:space="preserve">url </w:t>
      </w:r>
      <w:r w:rsidR="009A2EA7">
        <w:rPr>
          <w:bCs/>
        </w:rPr>
        <w:t>N</w:t>
      </w:r>
      <w:r w:rsidR="00CC2601">
        <w:rPr>
          <w:bCs/>
        </w:rPr>
        <w:t xml:space="preserve">oise, </w:t>
      </w:r>
      <w:r w:rsidR="009A2EA7">
        <w:rPr>
          <w:bCs/>
        </w:rPr>
        <w:t>D</w:t>
      </w:r>
      <w:r w:rsidR="00CC2601">
        <w:rPr>
          <w:bCs/>
        </w:rPr>
        <w:t xml:space="preserve">isplacement </w:t>
      </w:r>
      <w:r w:rsidR="009A2EA7">
        <w:rPr>
          <w:bCs/>
        </w:rPr>
        <w:t>H</w:t>
      </w:r>
      <w:r w:rsidR="00CC2601">
        <w:rPr>
          <w:bCs/>
        </w:rPr>
        <w:t xml:space="preserve">eight, </w:t>
      </w:r>
      <w:r w:rsidR="009A2EA7">
        <w:rPr>
          <w:bCs/>
        </w:rPr>
        <w:t>D</w:t>
      </w:r>
      <w:r w:rsidR="00CC2601">
        <w:rPr>
          <w:bCs/>
        </w:rPr>
        <w:t xml:space="preserve">isplacement </w:t>
      </w:r>
      <w:r w:rsidR="009A2EA7">
        <w:rPr>
          <w:bCs/>
        </w:rPr>
        <w:t>T</w:t>
      </w:r>
      <w:r w:rsidR="00CC2601">
        <w:rPr>
          <w:bCs/>
        </w:rPr>
        <w:t xml:space="preserve">iling, … làm cho level </w:t>
      </w:r>
      <w:proofErr w:type="gramStart"/>
      <w:r w:rsidR="00CC2601">
        <w:rPr>
          <w:bCs/>
        </w:rPr>
        <w:t>( map</w:t>
      </w:r>
      <w:proofErr w:type="gramEnd"/>
      <w:r w:rsidR="00CC2601">
        <w:rPr>
          <w:bCs/>
        </w:rPr>
        <w:t xml:space="preserve"> ) trở nên chân thực hơn, tự nhiên hơn mà không cần phải sculpt lại bằng cọ. Tuy nhiên chúng ta không thể điều chỉnh được độ noise trên map theo ý mà chúng ta mong muốn vì nó chỉ có thể random dựa trên thuật toán được tạo ra bởi Landmass Plugin</w:t>
      </w:r>
    </w:p>
    <w:p w14:paraId="0D2F313B" w14:textId="380C25D5" w:rsidR="007974FF" w:rsidRDefault="007D016F" w:rsidP="00CC2601">
      <w:pPr>
        <w:pStyle w:val="Nidungvnbn"/>
        <w:rPr>
          <w:bCs/>
        </w:rPr>
      </w:pPr>
      <w:r>
        <w:rPr>
          <w:noProof/>
          <w:lang w:eastAsia="zh-CN"/>
        </w:rPr>
        <mc:AlternateContent>
          <mc:Choice Requires="wps">
            <w:drawing>
              <wp:anchor distT="0" distB="0" distL="114300" distR="114300" simplePos="0" relativeHeight="251669504" behindDoc="0" locked="0" layoutInCell="1" allowOverlap="1" wp14:anchorId="5CD58AFD" wp14:editId="1CD6088B">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C91957" w:rsidRPr="008D29CE" w:rsidRDefault="00C91957"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mgJNgIAAGwEAAAOAAAAZHJzL2Uyb0RvYy54bWysVE1v2zAMvQ/YfxB0X2znoy2MOEWWIsOA&#10;oC2QDD0rshwbkERNUmJnv36UbLdbt9Owi0yRFKX3HunlfackuQjrGtAFzSYpJUJzKBt9Kui3w/bT&#10;HSXOM10yCVoU9CocvV99/LBsTS6mUIMshSVYRLu8NQWtvTd5kjheC8XcBIzQGKzAKuZxa09JaVmL&#10;1ZVMpml6k7RgS2OBC+fQ+9AH6SrWryrB/VNVOeGJLCi+zcfVxvUY1mS1ZPnJMlM3fHgG+4dXKNZo&#10;vPS11APzjJxt80cp1XALDio/4aASqKqGi4gB0WTpOzT7mhkRsSA5zrzS5P5fWf54ebakKQt6O8/S&#10;6fxudkuJZgqlOojOk8/QkSyw1BqXY/LeYLrv0I1qj36HzgC+q6wKX4RFMI58X185DsU4OmfZYp7O&#10;F5RwjN3MFqFG8nbUWOe/CFAkGAW1KGDklV12zvepY0q4yYFsym0jZdiEwEZacmEodls3XgzFf8uS&#10;OuRqCKf6gsGTBHw9jmD57thFVqYjxiOUV4RuoW8hZ/i2wft2zPlnZrFnEC3OgX/CpZLQFhQGi5Ia&#10;7I+/+UM+SolRSlrswYK672dmBSXyq0aRQ8OOhh2N42jos9oAIs1wwgyPJh6wXo5mZUG94Hiswy0Y&#10;YprjXQX1o7nx/STgeHGxXsckbEvD/E7vDQ+lR14P3QuzZlDFo5iPMHYny9+J0+dGecz67JHpqFzg&#10;tWdxoBtbOmo/jF+YmV/3MevtJ7H6CQAA//8DAFBLAwQUAAYACAAAACEA/6rEEOMAAAANAQAADwAA&#10;AGRycy9kb3ducmV2LnhtbEyPsU7DMBCGdyTewTokFkSdlDZtQ5yqqmCgS0XowubG1zgQ25HttOHt&#10;OcQA493/6b/vivVoOnZGH1pnBaSTBBja2qnWNgIOb8/3S2AhSqtk5ywK+MIA6/L6qpC5chf7iucq&#10;NoxKbMilAB1jn3Meao1Ghonr0VJ2ct7ISKNvuPLyQuWm49MkybiRraULWva41Vh/VoMRsJ+97/Xd&#10;cHrabWYP/uUwbLOPphLi9mbcPAKLOMY/GH70SR1Kcjq6warAOgHTdLkilIJktZgDI2SRzjNgx99V&#10;Brws+P8vym8AAAD//wMAUEsBAi0AFAAGAAgAAAAhALaDOJL+AAAA4QEAABMAAAAAAAAAAAAAAAAA&#10;AAAAAFtDb250ZW50X1R5cGVzXS54bWxQSwECLQAUAAYACAAAACEAOP0h/9YAAACUAQAACwAAAAAA&#10;AAAAAAAAAAAvAQAAX3JlbHMvLnJlbHNQSwECLQAUAAYACAAAACEAhj5oCTYCAABsBAAADgAAAAAA&#10;AAAAAAAAAAAuAgAAZHJzL2Uyb0RvYy54bWxQSwECLQAUAAYACAAAACEA/6rEEOMAAAANAQAADwAA&#10;AAAAAAAAAAAAAACQBAAAZHJzL2Rvd25yZXYueG1sUEsFBgAAAAAEAAQA8wAAAKAFAAAAAA==&#10;" stroked="f">
                <v:textbox style="mso-fit-shape-to-text:t" inset="0,0,0,0">
                  <w:txbxContent>
                    <w:p w14:paraId="5A2F12D5" w14:textId="41AA0062" w:rsidR="00C91957" w:rsidRPr="008D29CE" w:rsidRDefault="00C91957" w:rsidP="00ED330A">
                      <w:pPr>
                        <w:pStyle w:val="Caption"/>
                        <w:jc w:val="left"/>
                        <w:rPr>
                          <w:b/>
                          <w:noProof/>
                          <w:szCs w:val="26"/>
                          <w:lang w:eastAsia="zh-CN"/>
                        </w:rPr>
                      </w:pPr>
                    </w:p>
                  </w:txbxContent>
                </v:textbox>
                <w10:wrap type="topAndBottom"/>
              </v:shape>
            </w:pict>
          </mc:Fallback>
        </mc:AlternateContent>
      </w:r>
    </w:p>
    <w:p w14:paraId="2C14D80E" w14:textId="639BDFA7" w:rsidR="00CC2601" w:rsidRPr="00AF7B0D" w:rsidRDefault="00CC2601" w:rsidP="00CC2601">
      <w:pPr>
        <w:pStyle w:val="Nidungvnbn"/>
        <w:ind w:firstLine="0"/>
        <w:rPr>
          <w:bCs/>
        </w:rPr>
      </w:pPr>
    </w:p>
    <w:p w14:paraId="668053B6" w14:textId="2AFB8B9E" w:rsidR="007974FF" w:rsidRDefault="007974FF" w:rsidP="00CC2601">
      <w:pPr>
        <w:pStyle w:val="Nidungvnbn"/>
        <w:rPr>
          <w:b/>
          <w:bCs/>
        </w:rPr>
      </w:pPr>
    </w:p>
    <w:p w14:paraId="348EFCAD" w14:textId="1F24183F"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249628D6" w:rsidR="00CC2601" w:rsidRPr="00CC2601" w:rsidRDefault="00CC2601" w:rsidP="00CC2601"/>
    <w:p w14:paraId="469435A5" w14:textId="75F2221D" w:rsidR="00CC2601" w:rsidRPr="00CC2601" w:rsidRDefault="00515852" w:rsidP="00CC2601">
      <w:r>
        <w:rPr>
          <w:noProof/>
          <w:lang w:eastAsia="zh-CN"/>
        </w:rPr>
        <w:lastRenderedPageBreak/>
        <mc:AlternateContent>
          <mc:Choice Requires="wps">
            <w:drawing>
              <wp:anchor distT="0" distB="0" distL="114300" distR="114300" simplePos="0" relativeHeight="251697152" behindDoc="0" locked="0" layoutInCell="1" allowOverlap="1" wp14:anchorId="21BFC933" wp14:editId="5FC3C249">
                <wp:simplePos x="0" y="0"/>
                <wp:positionH relativeFrom="column">
                  <wp:posOffset>1948815</wp:posOffset>
                </wp:positionH>
                <wp:positionV relativeFrom="paragraph">
                  <wp:posOffset>5448300</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285ED000" w:rsidR="00C91957" w:rsidRPr="00B710D1" w:rsidRDefault="00C91957" w:rsidP="00CC2601">
                            <w:pPr>
                              <w:pStyle w:val="Caption"/>
                              <w:rPr>
                                <w:b/>
                                <w:noProof/>
                                <w:sz w:val="24"/>
                              </w:rPr>
                            </w:pPr>
                            <w:bookmarkStart w:id="85" w:name="_Toc144643684"/>
                            <w:r>
                              <w:t xml:space="preserve">Hình </w:t>
                            </w:r>
                            <w:fldSimple w:instr=" STYLEREF 1 \s ">
                              <w:r>
                                <w:rPr>
                                  <w:noProof/>
                                </w:rPr>
                                <w:t>4</w:t>
                              </w:r>
                            </w:fldSimple>
                            <w:r>
                              <w:t>.</w:t>
                            </w:r>
                            <w:fldSimple w:instr=" SEQ Hình \* ARABIC \s 1 ">
                              <w:r>
                                <w:rPr>
                                  <w:noProof/>
                                </w:rPr>
                                <w:t>3</w:t>
                              </w:r>
                            </w:fldSimple>
                            <w:r>
                              <w:t xml:space="preserve"> Thông số của blueprint brush</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3.45pt;margin-top:429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O9LwIAAGYEAAAOAAAAZHJzL2Uyb0RvYy54bWysVE1v2zAMvQ/YfxB0X5wPNN2MOEWWIsOA&#10;oi2QDD0rshwLkEWNUmJnv36UHKdbt9Owi0yRFKX3HunFXdcYdlLoNdiCT0ZjzpSVUGp7KPi33ebD&#10;R858ELYUBqwq+Fl5frd8/27RulxNoQZTKmRUxPq8dQWvQ3B5lnlZq0b4EThlKVgBNiLQFg9ZiaKl&#10;6o3JpuPxPGsBS4cglffkve+DfJnqV5WS4amqvArMFJzeFtKKad3HNVsuRH5A4WotL88Q//CKRmhL&#10;l15L3Ysg2BH1H6UaLRE8VGEkocmgqrRUCQOhmYzfoNnWwqmEhcjx7kqT/39l5ePpGZkuCz675cyK&#10;hjTaqS6wz9AxchE/rfM5pW0dJYaO/KTz4PfkjLC7Cpv4JUCM4sT0+cpurCbJOZ1PPs1ubziTFJvP&#10;bmKN7PWoQx++KGhYNAqOJF1iVJwefOhTh5R4kwejy402Jm5iYG2QnQTJ3NY6qEvx37KMjbkW4qm+&#10;YPRkEV+PI1qh23c9HwPGPZRngo7QN493cqPpvgfhw7NA6hZCSxMQnmipDLQFh4vFWQ3442/+mE8i&#10;UpSzlrqv4P77UaDizHy1JG9s1cHAwdgPhj02ayCkE5otJ5NJBzCYwawQmhcajFW8hULCSrqr4GEw&#10;16GfARosqVarlEQN6UR4sFsnY+mB1133ItBdVAkk5iMMfSnyN+L0uUketzoGYjopF3ntWbzQTc2c&#10;tL8MXpyWX/cp6/X3sPwJAAD//wMAUEsDBBQABgAIAAAAIQAB5Hqj4gAAAAsBAAAPAAAAZHJzL2Rv&#10;d25yZXYueG1sTI+xTsMwEIZ3JN7BOiQW1DqhIaQhTlVVMNClIu3C5sbXOBCfo9hpw9tjWGC8u0//&#10;fX+xmkzHzji41pKAeB4BQ6qtaqkRcNi/zDJgzktSsrOEAr7Qwaq8vipkruyF3vBc+YaFEHK5FKC9&#10;73POXa3RSDe3PVK4nexgpA/j0HA1yEsINx2/j6KUG9lS+KBljxuN9Wc1GgG75H2n78bT83adLIbX&#10;w7hJP5pKiNubaf0EzOPk/2D40Q/qUAanox1JOdYJWETpMqACsocslArEY7xMgB1/NzHwsuD/O5Tf&#10;AAAA//8DAFBLAQItABQABgAIAAAAIQC2gziS/gAAAOEBAAATAAAAAAAAAAAAAAAAAAAAAABbQ29u&#10;dGVudF9UeXBlc10ueG1sUEsBAi0AFAAGAAgAAAAhADj9If/WAAAAlAEAAAsAAAAAAAAAAAAAAAAA&#10;LwEAAF9yZWxzLy5yZWxzUEsBAi0AFAAGAAgAAAAhAEurE70vAgAAZgQAAA4AAAAAAAAAAAAAAAAA&#10;LgIAAGRycy9lMm9Eb2MueG1sUEsBAi0AFAAGAAgAAAAhAAHkeqPiAAAACwEAAA8AAAAAAAAAAAAA&#10;AAAAiQQAAGRycy9kb3ducmV2LnhtbFBLBQYAAAAABAAEAPMAAACYBQAAAAA=&#10;" stroked="f">
                <v:textbox style="mso-fit-shape-to-text:t" inset="0,0,0,0">
                  <w:txbxContent>
                    <w:p w14:paraId="2481CD3D" w14:textId="285ED000" w:rsidR="00C91957" w:rsidRPr="00B710D1" w:rsidRDefault="00C91957" w:rsidP="00CC2601">
                      <w:pPr>
                        <w:pStyle w:val="Caption"/>
                        <w:rPr>
                          <w:b/>
                          <w:noProof/>
                          <w:sz w:val="24"/>
                        </w:rPr>
                      </w:pPr>
                      <w:bookmarkStart w:id="86" w:name="_Toc144643684"/>
                      <w:r>
                        <w:t xml:space="preserve">Hình </w:t>
                      </w:r>
                      <w:fldSimple w:instr=" STYLEREF 1 \s ">
                        <w:r>
                          <w:rPr>
                            <w:noProof/>
                          </w:rPr>
                          <w:t>4</w:t>
                        </w:r>
                      </w:fldSimple>
                      <w:r>
                        <w:t>.</w:t>
                      </w:r>
                      <w:fldSimple w:instr=" SEQ Hình \* ARABIC \s 1 ">
                        <w:r>
                          <w:rPr>
                            <w:noProof/>
                          </w:rPr>
                          <w:t>3</w:t>
                        </w:r>
                      </w:fldSimple>
                      <w:r>
                        <w:t xml:space="preserve"> Thông số của blueprint brush</w:t>
                      </w:r>
                      <w:bookmarkEnd w:id="86"/>
                    </w:p>
                  </w:txbxContent>
                </v:textbox>
                <w10:wrap type="topAndBottom"/>
              </v:shape>
            </w:pict>
          </mc:Fallback>
        </mc:AlternateContent>
      </w:r>
      <w:r w:rsidR="00CC2601">
        <w:rPr>
          <w:b/>
          <w:bCs/>
          <w:noProof/>
          <w:lang w:eastAsia="zh-CN"/>
        </w:rPr>
        <w:drawing>
          <wp:anchor distT="0" distB="0" distL="114300" distR="114300" simplePos="0" relativeHeight="251695104" behindDoc="0" locked="0" layoutInCell="1" allowOverlap="1" wp14:anchorId="4029176F" wp14:editId="430CE543">
            <wp:simplePos x="0" y="0"/>
            <wp:positionH relativeFrom="margin">
              <wp:posOffset>1616075</wp:posOffset>
            </wp:positionH>
            <wp:positionV relativeFrom="paragraph">
              <wp:posOffset>187325</wp:posOffset>
            </wp:positionV>
            <wp:extent cx="3308985" cy="5181600"/>
            <wp:effectExtent l="0" t="0" r="5715"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308985" cy="5181600"/>
                    </a:xfrm>
                    <a:prstGeom prst="rect">
                      <a:avLst/>
                    </a:prstGeom>
                  </pic:spPr>
                </pic:pic>
              </a:graphicData>
            </a:graphic>
            <wp14:sizeRelH relativeFrom="page">
              <wp14:pctWidth>0</wp14:pctWidth>
            </wp14:sizeRelH>
            <wp14:sizeRelV relativeFrom="page">
              <wp14:pctHeight>0</wp14:pctHeight>
            </wp14:sizeRelV>
          </wp:anchor>
        </w:drawing>
      </w:r>
    </w:p>
    <w:p w14:paraId="6E919243" w14:textId="4868C248" w:rsidR="00CC2601" w:rsidRPr="00CC2601" w:rsidRDefault="00CC2601" w:rsidP="00CC2601"/>
    <w:p w14:paraId="64185E8F" w14:textId="0E8BC68B" w:rsidR="007974FF" w:rsidRDefault="00AF7B0D">
      <w:pPr>
        <w:pStyle w:val="Nidungvnbn"/>
        <w:ind w:left="1800" w:firstLine="0"/>
        <w:rPr>
          <w:b/>
          <w:bCs/>
        </w:rPr>
      </w:pPr>
      <w:r>
        <w:rPr>
          <w:noProof/>
          <w:lang w:eastAsia="zh-CN"/>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C91957" w:rsidRPr="00BE7CF3" w:rsidRDefault="00C91957"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l6NQIAAG0EAAAOAAAAZHJzL2Uyb0RvYy54bWysVMFu2zAMvQ/YPwi6L3bSpnCNOEWWIsOA&#10;oC2QDD0rshwLkEVNUmJnXz9KttOt22nYRaZIitJ7j/TioWsUOQvrJOiCTicpJUJzKKU+FvTbfvMp&#10;o8R5pkumQIuCXoSjD8uPHxatycUMalClsASLaJe3pqC19yZPEsdr0TA3ASM0BiuwDfO4tcektKzF&#10;6o1KZml6l7RgS2OBC+fQ+9gH6TLWryrB/XNVOeGJKii+zcfVxvUQ1mS5YPnRMlNLPjyD/cMrGiY1&#10;Xnot9cg8Iycr/yjVSG7BQeUnHJoEqkpyETEgmmn6Ds2uZkZELEiOM1ea3P8ry5/OL5bIErWbp+lt&#10;ls1mc0o0a1Crveg8+QwdmQaaWuNyzN4ZzPcduvHI6HfoDOi7yjbhi7gIxpHwy5XkUIyj8yabZtk9&#10;hjjG7m7moUbydtRY578IaEgwCmpRwUgsO2+d71PHlHCTAyXLjVQqbEJgrSw5M1S7raUXQ/HfspQO&#10;uRrCqb5g8CQBX48jWL47dJGW2xHjAcoLQrfQ95AzfCPxvi1z/oVZbBqEhIPgn3GpFLQFhcGipAb7&#10;42/+kI9aYpSSFpuwoO77iVlBifqqUeXQsaNhR+MwGvrUrAGRTnHEDI8mHrBejWZloXnF+ViFWzDE&#10;NMe7CupHc+37UcD54mK1iknYl4b5rd4ZHkqPvO67V2bNoIpHMZ9gbE+WvxOnz43ymNXJI9NRucBr&#10;z+JAN/Z01H6YvzA0v+5j1ttfYvkTAAD//wMAUEsDBBQABgAIAAAAIQByZGIj4gAAAA0BAAAPAAAA&#10;ZHJzL2Rvd25yZXYueG1sTI8xT8MwEIV3JP6DdUgsqHVCS0lDnKqqYKBLRdqFzY2vcSC2I9tpw7/n&#10;EANs9+6e3n2vWI2mY2f0oXVWQDpNgKGtnWptI+Cwf5lkwEKUVsnOWRTwhQFW5fVVIXPlLvYNz1Vs&#10;GIXYkEsBOsY+5zzUGo0MU9ejpdvJeSMjSd9w5eWFwk3H75NkwY1sLX3QsseNxvqzGoyA3fx9p++G&#10;0/N2PZ/518OwWXw0lRC3N+P6CVjEMf6Z4Qef0KEkpqMbrAqsI50lKVlpSJczKkGWxyx9AHb8XS2B&#10;lwX/36L8BgAA//8DAFBLAQItABQABgAIAAAAIQC2gziS/gAAAOEBAAATAAAAAAAAAAAAAAAAAAAA&#10;AABbQ29udGVudF9UeXBlc10ueG1sUEsBAi0AFAAGAAgAAAAhADj9If/WAAAAlAEAAAsAAAAAAAAA&#10;AAAAAAAALwEAAF9yZWxzLy5yZWxzUEsBAi0AFAAGAAgAAAAhADnn6Xo1AgAAbQQAAA4AAAAAAAAA&#10;AAAAAAAALgIAAGRycy9lMm9Eb2MueG1sUEsBAi0AFAAGAAgAAAAhAHJkYiPiAAAADQEAAA8AAAAA&#10;AAAAAAAAAAAAjwQAAGRycy9kb3ducmV2LnhtbFBLBQYAAAAABAAEAPMAAACeBQAAAAA=&#10;" stroked="f">
                <v:textbox style="mso-fit-shape-to-text:t" inset="0,0,0,0">
                  <w:txbxContent>
                    <w:p w14:paraId="0BF6D914" w14:textId="5040D0C7" w:rsidR="00C91957" w:rsidRPr="00BE7CF3" w:rsidRDefault="00C91957" w:rsidP="00AF7B0D">
                      <w:pPr>
                        <w:pStyle w:val="Caption"/>
                        <w:rPr>
                          <w:noProof/>
                          <w:szCs w:val="26"/>
                          <w:lang w:eastAsia="zh-CN"/>
                        </w:rPr>
                      </w:pPr>
                    </w:p>
                  </w:txbxContent>
                </v:textbox>
                <w10:wrap type="topAndBottom"/>
              </v:shape>
            </w:pict>
          </mc:Fallback>
        </mc:AlternateContent>
      </w:r>
      <w:r w:rsidR="008F5E52">
        <w:rPr>
          <w:noProof/>
          <w:lang w:eastAsia="zh-CN"/>
        </w:rPr>
        <mc:AlternateContent>
          <mc:Choice Requires="wps">
            <w:drawing>
              <wp:anchor distT="0" distB="0" distL="114300" distR="114300" simplePos="0" relativeHeight="251703296" behindDoc="0" locked="0" layoutInCell="1" allowOverlap="1" wp14:anchorId="234C8077" wp14:editId="68CD95A4">
                <wp:simplePos x="0" y="0"/>
                <wp:positionH relativeFrom="column">
                  <wp:posOffset>1143635</wp:posOffset>
                </wp:positionH>
                <wp:positionV relativeFrom="paragraph">
                  <wp:posOffset>7580630</wp:posOffset>
                </wp:positionV>
                <wp:extent cx="381889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53BEFC99" w14:textId="78EC5A08" w:rsidR="00C91957" w:rsidRPr="00622B9E" w:rsidRDefault="00C91957" w:rsidP="008F5E52">
                            <w:pPr>
                              <w:pStyle w:val="Caption"/>
                              <w:rPr>
                                <w:noProof/>
                                <w:szCs w:val="26"/>
                              </w:rPr>
                            </w:pPr>
                            <w:bookmarkStart w:id="87" w:name="_Toc144643685"/>
                            <w:r>
                              <w:t xml:space="preserve">Hình </w:t>
                            </w:r>
                            <w:fldSimple w:instr=" STYLEREF 1 \s ">
                              <w:r>
                                <w:rPr>
                                  <w:noProof/>
                                </w:rPr>
                                <w:t>4</w:t>
                              </w:r>
                            </w:fldSimple>
                            <w:r>
                              <w:t>.</w:t>
                            </w:r>
                            <w:fldSimple w:instr=" SEQ Hình \* ARABIC \s 1 ">
                              <w:r>
                                <w:rPr>
                                  <w:noProof/>
                                </w:rPr>
                                <w:t>4</w:t>
                              </w:r>
                            </w:fldSimple>
                            <w:r>
                              <w:rPr>
                                <w:noProof/>
                              </w:rPr>
                              <w:t xml:space="preserve"> Landmass Brush Details</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C8077" id="Text Box 39" o:spid="_x0000_s1031" type="#_x0000_t202" style="position:absolute;left:0;text-align:left;margin-left:90.05pt;margin-top:596.9pt;width:300.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CrLgIAAGYEAAAOAAAAZHJzL2Uyb0RvYy54bWysVMFu2zAMvQ/YPwi6L04arEiDOEWWIsOA&#10;oC2QDD0rshwLkEWNUmJ3Xz9KtpOu22nYRaZI6kmPj/Tivq0NOyv0GmzOJ6MxZ8pKKLQ95vz7fvNp&#10;xpkPwhbCgFU5f1We3y8/flg0bq5uoAJTKGQEYv28cTmvQnDzLPOyUrXwI3DKUrAErEWgLR6zAkVD&#10;6LXJbsbj26wBLByCVN6T96EL8mXCL0slw1NZehWYyTm9LaQV03qIa7ZciPkRhau07J8h/uEVtdCW&#10;Lr1APYgg2An1H1C1lggeyjCSUGdQllqqxIHYTMbv2Owq4VTiQsXx7lIm//9g5eP5GZkucj6948yK&#10;mjTaqzawL9AyclF9GufnlLZzlBha8pPOg9+TM9JuS6zjlwgxilOlXy/VjWiSnNPZZDa7o5Ck2O30&#10;c8TIrkcd+vBVQc2ikXMk6VJFxXnrQ5c6pMSbPBhdbLQxcRMDa4PsLEjmptJB9eC/ZRkbcy3EUx1g&#10;9GSRX8cjWqE9tKke6X3Rc4DilagjdM3jndxoum8rfHgWSN1ClGgCwhMtpYEm59BbnFWAP//mj/kk&#10;IkU5a6j7cu5/nAQqzsw3S/LGVh0MHIzDYNhTvQZiOqHZcjKZdACDGcwSoX6hwVjFWygkrKS7ch4G&#10;cx26GaDBkmq1SknUkE6Erd05GaGHuu7bF4GuVyWQmI8w9KWYvxOny03yuNUpUKWTctcq9uWmZk7a&#10;94MXp+XtPmVdfw/LXwAAAP//AwBQSwMEFAAGAAgAAAAhAHJkYiPiAAAADQEAAA8AAABkcnMvZG93&#10;bnJldi54bWxMjzFPwzAQhXck/oN1SCyodUJLSUOcqqpgoEtF2oXNja9xILYj22nDv+cQA2z37p7e&#10;fa9YjaZjZ/ShdVZAOk2Aoa2dam0j4LB/mWTAQpRWyc5ZFPCFAVbl9VUhc+Uu9g3PVWwYhdiQSwE6&#10;xj7nPNQajQxT16Ol28l5IyNJ33Dl5YXCTcfvk2TBjWwtfdCyx43G+rMajIDd/H2n74bT83Y9n/nX&#10;w7BZfDSVELc34/oJWMQx/pnhB5/QoSSmoxusCqwjnSUpWWlIlzMqQZbHLH0AdvxdLYGXBf/fovwG&#10;AAD//wMAUEsBAi0AFAAGAAgAAAAhALaDOJL+AAAA4QEAABMAAAAAAAAAAAAAAAAAAAAAAFtDb250&#10;ZW50X1R5cGVzXS54bWxQSwECLQAUAAYACAAAACEAOP0h/9YAAACUAQAACwAAAAAAAAAAAAAAAAAv&#10;AQAAX3JlbHMvLnJlbHNQSwECLQAUAAYACAAAACEA8pTwqy4CAABmBAAADgAAAAAAAAAAAAAAAAAu&#10;AgAAZHJzL2Uyb0RvYy54bWxQSwECLQAUAAYACAAAACEAcmRiI+IAAAANAQAADwAAAAAAAAAAAAAA&#10;AACIBAAAZHJzL2Rvd25yZXYueG1sUEsFBgAAAAAEAAQA8wAAAJcFAAAAAA==&#10;" stroked="f">
                <v:textbox style="mso-fit-shape-to-text:t" inset="0,0,0,0">
                  <w:txbxContent>
                    <w:p w14:paraId="53BEFC99" w14:textId="78EC5A08" w:rsidR="00C91957" w:rsidRPr="00622B9E" w:rsidRDefault="00C91957" w:rsidP="008F5E52">
                      <w:pPr>
                        <w:pStyle w:val="Caption"/>
                        <w:rPr>
                          <w:noProof/>
                          <w:szCs w:val="26"/>
                        </w:rPr>
                      </w:pPr>
                      <w:bookmarkStart w:id="88" w:name="_Toc144643685"/>
                      <w:r>
                        <w:t xml:space="preserve">Hình </w:t>
                      </w:r>
                      <w:fldSimple w:instr=" STYLEREF 1 \s ">
                        <w:r>
                          <w:rPr>
                            <w:noProof/>
                          </w:rPr>
                          <w:t>4</w:t>
                        </w:r>
                      </w:fldSimple>
                      <w:r>
                        <w:t>.</w:t>
                      </w:r>
                      <w:fldSimple w:instr=" SEQ Hình \* ARABIC \s 1 ">
                        <w:r>
                          <w:rPr>
                            <w:noProof/>
                          </w:rPr>
                          <w:t>4</w:t>
                        </w:r>
                      </w:fldSimple>
                      <w:r>
                        <w:rPr>
                          <w:noProof/>
                        </w:rPr>
                        <w:t xml:space="preserve"> Landmass Brush Details</w:t>
                      </w:r>
                      <w:bookmarkEnd w:id="88"/>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Sculpt canh chỉnh lại độ gập ghềnh cũng như bền mặt phẳng của map.</w:t>
      </w:r>
    </w:p>
    <w:p w14:paraId="43B66FCC" w14:textId="77777777" w:rsidR="007974FF" w:rsidRPr="000B4F00" w:rsidRDefault="00C55250" w:rsidP="004A0A62">
      <w:pPr>
        <w:pStyle w:val="Nidungvnbn"/>
        <w:numPr>
          <w:ilvl w:val="1"/>
          <w:numId w:val="4"/>
        </w:numPr>
        <w:rPr>
          <w:bCs/>
        </w:rPr>
      </w:pPr>
      <w:r w:rsidRPr="000B4F00">
        <w:rPr>
          <w:bCs/>
        </w:rPr>
        <w:t>Kích hoạt Water plugin để tạo vùng nước mong muốn</w:t>
      </w:r>
    </w:p>
    <w:p w14:paraId="48EBB642" w14:textId="77777777" w:rsidR="007974FF" w:rsidRPr="000B4F00" w:rsidRDefault="00C55250" w:rsidP="004A0A62">
      <w:pPr>
        <w:pStyle w:val="Nidungvnbn"/>
        <w:numPr>
          <w:ilvl w:val="1"/>
          <w:numId w:val="4"/>
        </w:numPr>
        <w:rPr>
          <w:bCs/>
        </w:rPr>
      </w:pPr>
      <w:r w:rsidRPr="000B4F00">
        <w:rPr>
          <w:bCs/>
        </w:rPr>
        <w:t>Kéo thả Water Body Ocean vào map hiện tại, sau đó canh chỉnh để có thể tạo ra một vùng nước mà mình mong muốn.</w:t>
      </w:r>
    </w:p>
    <w:p w14:paraId="15BBD0F4" w14:textId="77777777" w:rsidR="007974FF" w:rsidRPr="000B4F00" w:rsidRDefault="00C55250" w:rsidP="004A0A62">
      <w:pPr>
        <w:pStyle w:val="Nidungvnbn"/>
        <w:numPr>
          <w:ilvl w:val="1"/>
          <w:numId w:val="4"/>
        </w:numPr>
        <w:rPr>
          <w:bCs/>
        </w:rPr>
      </w:pPr>
      <w:r w:rsidRPr="000B4F00">
        <w:rPr>
          <w:bCs/>
        </w:rPr>
        <w:t>Tìm các asset về vách núi, núi, đất đá, texture để có thể gán lên bề mặt của các vật thể cũng như toàn bộ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r w:rsidRPr="000B4F00">
        <w:rPr>
          <w:bCs/>
        </w:rPr>
        <w:t>Tạo ra môi trường (cây cối, đá, đất cát, …) một cách ngẫu nhiên và hàng loạt.</w:t>
      </w:r>
    </w:p>
    <w:p w14:paraId="388CE12B" w14:textId="77777777" w:rsidR="004F5A56" w:rsidRDefault="00C44CB0" w:rsidP="004F5A56">
      <w:pPr>
        <w:pStyle w:val="Nidungvnbn"/>
        <w:keepNext/>
        <w:ind w:left="1440" w:firstLine="0"/>
        <w:jc w:val="center"/>
      </w:pPr>
      <w:r>
        <w:rPr>
          <w:noProof/>
          <w:lang w:eastAsia="zh-CN"/>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2"/>
                    <a:stretch>
                      <a:fillRect/>
                    </a:stretch>
                  </pic:blipFill>
                  <pic:spPr>
                    <a:xfrm>
                      <a:off x="0" y="0"/>
                      <a:ext cx="3998858" cy="4392709"/>
                    </a:xfrm>
                    <a:prstGeom prst="rect">
                      <a:avLst/>
                    </a:prstGeom>
                  </pic:spPr>
                </pic:pic>
              </a:graphicData>
            </a:graphic>
          </wp:inline>
        </w:drawing>
      </w:r>
    </w:p>
    <w:p w14:paraId="77686B06" w14:textId="04D23746" w:rsidR="004F5A56" w:rsidRPr="005656F2" w:rsidRDefault="004F5A56" w:rsidP="004F5A56">
      <w:pPr>
        <w:pStyle w:val="Caption"/>
      </w:pPr>
      <w:bookmarkStart w:id="89" w:name="_Toc144643686"/>
      <w:r>
        <w:t xml:space="preserve">Hình </w:t>
      </w:r>
      <w:fldSimple w:instr=" STYLEREF 1 \s ">
        <w:r w:rsidR="008F2E32">
          <w:rPr>
            <w:noProof/>
          </w:rPr>
          <w:t>4</w:t>
        </w:r>
      </w:fldSimple>
      <w:r w:rsidR="008F2E32">
        <w:t>.</w:t>
      </w:r>
      <w:fldSimple w:instr=" SEQ Hình \* ARABIC \s 1 ">
        <w:r w:rsidR="008F2E32">
          <w:rPr>
            <w:noProof/>
          </w:rPr>
          <w:t>5</w:t>
        </w:r>
      </w:fldSimple>
      <w:r>
        <w:t xml:space="preserve"> </w:t>
      </w:r>
      <w:bookmarkStart w:id="90" w:name="_Toc144283404"/>
      <w:bookmarkStart w:id="91" w:name="_Toc144360490"/>
      <w:r>
        <w:t>Giao diện Foliage Mode</w:t>
      </w:r>
      <w:bookmarkEnd w:id="89"/>
      <w:bookmarkEnd w:id="90"/>
      <w:bookmarkEnd w:id="91"/>
    </w:p>
    <w:p w14:paraId="02889A77" w14:textId="1B3F456E" w:rsidR="005656F2" w:rsidRDefault="005656F2" w:rsidP="004F5A56">
      <w:pPr>
        <w:pStyle w:val="Caption"/>
      </w:pPr>
    </w:p>
    <w:p w14:paraId="219D6149" w14:textId="77777777" w:rsidR="007974FF" w:rsidRDefault="00C55250" w:rsidP="004A0A62">
      <w:pPr>
        <w:pStyle w:val="Nidungvnbn"/>
        <w:numPr>
          <w:ilvl w:val="1"/>
          <w:numId w:val="4"/>
        </w:numPr>
        <w:rPr>
          <w:bCs/>
        </w:rPr>
      </w:pPr>
      <w:r w:rsidRPr="000B4F00">
        <w:rPr>
          <w:bCs/>
        </w:rPr>
        <w:lastRenderedPageBreak/>
        <w:t>Kích hoạt tính năng collision của các vật thể nêu trên để nhân vật có thể tác động vật lý lên các Foliage Instance đó.</w:t>
      </w:r>
    </w:p>
    <w:p w14:paraId="192FCA6C" w14:textId="04F97D92" w:rsidR="005656F2" w:rsidRPr="000B4F00" w:rsidRDefault="005656F2" w:rsidP="004A0A62">
      <w:pPr>
        <w:pStyle w:val="Nidungvnbn"/>
        <w:numPr>
          <w:ilvl w:val="1"/>
          <w:numId w:val="4"/>
        </w:numPr>
        <w:rPr>
          <w:bCs/>
        </w:rPr>
      </w:pPr>
      <w:r>
        <w:rPr>
          <w:bCs/>
        </w:rPr>
        <w:t xml:space="preserve">Ấn chọn vào những assets mình cần sử dụng </w:t>
      </w:r>
      <w:proofErr w:type="gramStart"/>
      <w:r>
        <w:rPr>
          <w:bCs/>
        </w:rPr>
        <w:t>( một</w:t>
      </w:r>
      <w:proofErr w:type="gramEnd"/>
      <w:r>
        <w:rPr>
          <w:bCs/>
        </w:rPr>
        <w:t xml:space="preserve"> hoặc nhiều ) sau đó chọn cọ Paint để thêm các asset đó vào level hiện tại của mình.</w:t>
      </w:r>
    </w:p>
    <w:p w14:paraId="2DA9DED3" w14:textId="04CCC367" w:rsidR="007974FF" w:rsidRPr="000B4F00" w:rsidRDefault="00C55250">
      <w:pPr>
        <w:pStyle w:val="Nidungvnbn"/>
        <w:numPr>
          <w:ilvl w:val="0"/>
          <w:numId w:val="4"/>
        </w:numPr>
        <w:rPr>
          <w:bCs/>
        </w:rPr>
      </w:pPr>
      <w:r w:rsidRPr="000B4F00">
        <w:rPr>
          <w:bCs/>
        </w:rPr>
        <w:t>Blueprint</w:t>
      </w:r>
    </w:p>
    <w:p w14:paraId="76997942" w14:textId="6EC250FC" w:rsidR="007974FF" w:rsidRDefault="007533CF" w:rsidP="00957943">
      <w:pPr>
        <w:pStyle w:val="Nidungvnbn"/>
        <w:numPr>
          <w:ilvl w:val="1"/>
          <w:numId w:val="4"/>
        </w:numPr>
        <w:rPr>
          <w:bCs/>
        </w:rPr>
      </w:pPr>
      <w:r>
        <w:rPr>
          <w:noProof/>
          <w:lang w:eastAsia="zh-CN"/>
        </w:rPr>
        <mc:AlternateContent>
          <mc:Choice Requires="wps">
            <w:drawing>
              <wp:anchor distT="0" distB="0" distL="114300" distR="114300" simplePos="0" relativeHeight="251705344" behindDoc="0" locked="0" layoutInCell="1" allowOverlap="1" wp14:anchorId="2FA9B3C2" wp14:editId="27E533F7">
                <wp:simplePos x="0" y="0"/>
                <wp:positionH relativeFrom="column">
                  <wp:posOffset>227965</wp:posOffset>
                </wp:positionH>
                <wp:positionV relativeFrom="paragraph">
                  <wp:posOffset>3290570</wp:posOffset>
                </wp:positionV>
                <wp:extent cx="51161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20D38C83" w14:textId="3CA7A995" w:rsidR="00C91957" w:rsidRPr="00F5495D" w:rsidRDefault="00C91957" w:rsidP="007533CF">
                            <w:pPr>
                              <w:pStyle w:val="Caption"/>
                              <w:rPr>
                                <w:noProof/>
                                <w:szCs w:val="26"/>
                              </w:rPr>
                            </w:pPr>
                            <w:bookmarkStart w:id="92" w:name="_Toc144643687"/>
                            <w:r>
                              <w:t xml:space="preserve">Hình </w:t>
                            </w:r>
                            <w:fldSimple w:instr=" STYLEREF 1 \s ">
                              <w:r>
                                <w:rPr>
                                  <w:noProof/>
                                </w:rPr>
                                <w:t>4</w:t>
                              </w:r>
                            </w:fldSimple>
                            <w:r>
                              <w:t>.</w:t>
                            </w:r>
                            <w:fldSimple w:instr=" SEQ Hình \* ARABIC \s 1 ">
                              <w:r>
                                <w:rPr>
                                  <w:noProof/>
                                </w:rPr>
                                <w:t>6</w:t>
                              </w:r>
                            </w:fldSimple>
                            <w:r>
                              <w:t xml:space="preserve"> BP_Berrier</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9B3C2" id="Text Box 41" o:spid="_x0000_s1032" type="#_x0000_t202" style="position:absolute;left:0;text-align:left;margin-left:17.95pt;margin-top:259.1pt;width:402.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BLhLwIAAGYEAAAOAAAAZHJzL2Uyb0RvYy54bWysVMFu2zAMvQ/YPwi6L467JdiMOEWWIsOA&#10;oi2QDD0rshwLkEWNUmJnXz9KjtOt22nYRaZIitJ7j/Titm8NOyn0GmzJ88mUM2UlVNoeSv5tt3n3&#10;kTMfhK2EAatKflae3y7fvll0rlA30ICpFDIqYn3RuZI3Ibgiy7xsVCv8BJyyFKwBWxFoi4esQtFR&#10;9dZkN9PpPOsAK4cglffkvRuCfJnq17WS4bGuvQrMlJzeFtKKad3HNVsuRHFA4RotL88Q//CKVmhL&#10;l15L3Ykg2BH1H6VaLRE81GEioc2grrVUCQOhyaev0Gwb4VTCQuR4d6XJ/7+y8uH0hExXJf+Qc2ZF&#10;SxrtVB/YZ+gZuYifzvmC0raOEkNPftJ59HtyRth9jW38EiBGcWL6fGU3VpPknOX5PP8040xSbP5+&#10;FmtkL0cd+vBFQcuiUXIk6RKj4nTvw5A6psSbPBhdbbQxcRMDa4PsJEjmrtFBXYr/lmVszLUQTw0F&#10;oyeL+AYc0Qr9vk98zEeMe6jOBB1haB7v5EbTfffChyeB1C2EliYgPNJSG+hKDheLswbwx9/8MZ9E&#10;pChnHXVfyf33o0DFmflqSd7YqqOBo7EfDXts10BISTF6TTLpAAYzmjVC+0yDsYq3UEhYSXeVPIzm&#10;OgwzQIMl1WqVkqghnQj3dutkLD3yuuufBbqLKoHEfICxL0XxSpwhN8njVsdATCflIq8Dixe6qZmT&#10;9pfBi9Py6z5lvfwelj8BAAD//wMAUEsDBBQABgAIAAAAIQBwtMDj4QAAAAoBAAAPAAAAZHJzL2Rv&#10;d25yZXYueG1sTI+xTsMwEIZ3JN7BOiQWRJ00aRRCnKqqYIClInRhc+NrHIjPUey04e0xXWC8u0//&#10;fX+5nk3PTji6zpKAeBEBQ2qs6qgVsH9/vs+BOS9Jyd4SCvhGB+vq+qqUhbJnesNT7VsWQsgVUoD2&#10;fig4d41GI93CDkjhdrSjkT6MY8vVKM8h3PR8GUUZN7Kj8EHLAbcam696MgJ26cdO303Hp9dNmowv&#10;+2mbfba1ELc38+YRmMfZ/8Hwqx/UoQpOBzuRcqwXkKweAilgFedLYAHI0zgDdrhsEuBVyf9XqH4A&#10;AAD//wMAUEsBAi0AFAAGAAgAAAAhALaDOJL+AAAA4QEAABMAAAAAAAAAAAAAAAAAAAAAAFtDb250&#10;ZW50X1R5cGVzXS54bWxQSwECLQAUAAYACAAAACEAOP0h/9YAAACUAQAACwAAAAAAAAAAAAAAAAAv&#10;AQAAX3JlbHMvLnJlbHNQSwECLQAUAAYACAAAACEAL1AS4S8CAABmBAAADgAAAAAAAAAAAAAAAAAu&#10;AgAAZHJzL2Uyb0RvYy54bWxQSwECLQAUAAYACAAAACEAcLTA4+EAAAAKAQAADwAAAAAAAAAAAAAA&#10;AACJBAAAZHJzL2Rvd25yZXYueG1sUEsFBgAAAAAEAAQA8wAAAJcFAAAAAA==&#10;" stroked="f">
                <v:textbox style="mso-fit-shape-to-text:t" inset="0,0,0,0">
                  <w:txbxContent>
                    <w:p w14:paraId="20D38C83" w14:textId="3CA7A995" w:rsidR="00C91957" w:rsidRPr="00F5495D" w:rsidRDefault="00C91957" w:rsidP="007533CF">
                      <w:pPr>
                        <w:pStyle w:val="Caption"/>
                        <w:rPr>
                          <w:noProof/>
                          <w:szCs w:val="26"/>
                        </w:rPr>
                      </w:pPr>
                      <w:bookmarkStart w:id="93" w:name="_Toc144643687"/>
                      <w:r>
                        <w:t xml:space="preserve">Hình </w:t>
                      </w:r>
                      <w:fldSimple w:instr=" STYLEREF 1 \s ">
                        <w:r>
                          <w:rPr>
                            <w:noProof/>
                          </w:rPr>
                          <w:t>4</w:t>
                        </w:r>
                      </w:fldSimple>
                      <w:r>
                        <w:t>.</w:t>
                      </w:r>
                      <w:fldSimple w:instr=" SEQ Hình \* ARABIC \s 1 ">
                        <w:r>
                          <w:rPr>
                            <w:noProof/>
                          </w:rPr>
                          <w:t>6</w:t>
                        </w:r>
                      </w:fldSimple>
                      <w:r>
                        <w:t xml:space="preserve"> BP_Berrier</w:t>
                      </w:r>
                      <w:bookmarkEnd w:id="93"/>
                    </w:p>
                  </w:txbxContent>
                </v:textbox>
                <w10:wrap type="topAndBottom"/>
              </v:shape>
            </w:pict>
          </mc:Fallback>
        </mc:AlternateContent>
      </w:r>
      <w:r w:rsidR="007407A4">
        <w:rPr>
          <w:noProof/>
          <w:lang w:eastAsia="zh-CN"/>
        </w:rPr>
        <w:drawing>
          <wp:anchor distT="0" distB="0" distL="114300" distR="114300" simplePos="0" relativeHeight="251673600" behindDoc="0" locked="0" layoutInCell="1" allowOverlap="1" wp14:anchorId="4856C364" wp14:editId="3A3B5B0A">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3">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lang w:eastAsia="zh-CN"/>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C91957" w:rsidRPr="00D7632D" w:rsidRDefault="00C91957"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3"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YLNgIAAGwEAAAOAAAAZHJzL2Uyb0RvYy54bWysVFFv2yAQfp+0/4B4XxynS7pGcaosVaZJ&#10;UVspmfpMMI6RgGNAYme/fge2063b07QXfNwdB9/33Xlx32pFzsJ5Caag+WhMiTAcSmmOBf2233z4&#10;RIkPzJRMgREFvQhP75fv3y0aOxcTqEGVwhEsYvy8sQWtQ7DzLPO8Fpr5EVhhMFiB0yzg1h2z0rEG&#10;q2uVTcbjWdaAK60DLrxH70MXpMtUv6oED09V5UUgqqD4tpBWl9ZDXLPlgs2Pjtla8v4Z7B9eoZk0&#10;eOm11AMLjJyc/KOUltyBhyqMOOgMqkpykTAgmnz8Bs2uZlYkLEiOt1ea/P8ryx/Pz47IsqCTu/Ht&#10;bX6Tf6TEMI1S7UUbyGdoSR5ZaqyfY/LOYnpo0Y1qD36Pzgi+rZyOX4RFMI58X64cx2IcndM8n+V3&#10;U0o4xmY301gjez1qnQ9fBGgSjYI6FDDxys5bH7rUISXe5EHJciOVipsYWCtHzgzFbmoZRF/8tyxl&#10;Yq6BeKorGD1ZxNfhiFZoD21i5XbAeIDygtAddC3kLd9IvG/LfHhmDnsG0eIchCdcKgVNQaG3KKnB&#10;/fibP+ajlBilpMEeLKj/fmJOUKK+GhQ5NuxguME4DIY56TUg0hwnzPJk4gEX1GBWDvQLjscq3oIh&#10;ZjjeVdAwmOvQTQKOFxerVUrCtrQsbM3O8lh64HXfvjBne1UCivkIQ3ey+Rtxutwkj12dAjKdlIu8&#10;diz2dGNLJ+378Ysz8+s+Zb3+JJY/AQAA//8DAFBLAwQUAAYACAAAACEAvip/luEAAAAKAQAADwAA&#10;AGRycy9kb3ducmV2LnhtbEyPPU/DMBCGdyT+g3VILIg6oWkoIU5VVTDQpSJ0YXPjaxyI7ch22vDv&#10;uU6w3cej954rV5Pp2Ql96JwVkM4SYGgbpzrbCth/vN4vgYUorZK9syjgBwOsquurUhbKne07nurY&#10;MgqxoZACdIxDwXloNBoZZm5AS7uj80ZGan3LlZdnCjc9f0iSnBvZWbqg5YAbjc13PRoBu+xzp+/G&#10;48t2nc39237c5F9tLcTtzbR+BhZxin8wXPRJHSpyOrjRqsB6AfPFE5ECFmlOBQHLLM2BHS6TxwR4&#10;VfL/L1S/AAAA//8DAFBLAQItABQABgAIAAAAIQC2gziS/gAAAOEBAAATAAAAAAAAAAAAAAAAAAAA&#10;AABbQ29udGVudF9UeXBlc10ueG1sUEsBAi0AFAAGAAgAAAAhADj9If/WAAAAlAEAAAsAAAAAAAAA&#10;AAAAAAAALwEAAF9yZWxzLy5yZWxzUEsBAi0AFAAGAAgAAAAhAMtr9gs2AgAAbAQAAA4AAAAAAAAA&#10;AAAAAAAALgIAAGRycy9lMm9Eb2MueG1sUEsBAi0AFAAGAAgAAAAhAL4qf5bhAAAACgEAAA8AAAAA&#10;AAAAAAAAAAAAkAQAAGRycy9kb3ducmV2LnhtbFBLBQYAAAAABAAEAPMAAACeBQAAAAA=&#10;" stroked="f">
                <v:textbox style="mso-fit-shape-to-text:t" inset="0,0,0,0">
                  <w:txbxContent>
                    <w:p w14:paraId="6228FA1B" w14:textId="7A827376" w:rsidR="00C91957" w:rsidRPr="00D7632D" w:rsidRDefault="00C91957" w:rsidP="00987ED9">
                      <w:pPr>
                        <w:pStyle w:val="Caption"/>
                        <w:rPr>
                          <w:noProof/>
                          <w:szCs w:val="26"/>
                        </w:rPr>
                      </w:pPr>
                    </w:p>
                  </w:txbxContent>
                </v:textbox>
                <w10:wrap type="topAndBottom"/>
              </v:shape>
            </w:pict>
          </mc:Fallback>
        </mc:AlternateContent>
      </w:r>
      <w:r w:rsidR="00913B7F">
        <w:rPr>
          <w:bCs/>
        </w:rPr>
        <w:t xml:space="preserve">BP_Berrier: </w:t>
      </w:r>
      <w:r w:rsidR="00C55250" w:rsidRPr="000B4F00">
        <w:rPr>
          <w:bCs/>
        </w:rPr>
        <w:t>Tạo một blueprint actor đặt tên Berrier, mục đích của việc sử dụng blueprint là có thể giúp chúng ta tái sử dụng cũng như việc chỉnh sửa dễ dàng trên vật thể hơn.</w:t>
      </w:r>
    </w:p>
    <w:p w14:paraId="67ED124D" w14:textId="5C3DE22B" w:rsidR="00581127" w:rsidRDefault="00913B7F" w:rsidP="00083A73">
      <w:pPr>
        <w:pStyle w:val="Nidungvnbn"/>
        <w:numPr>
          <w:ilvl w:val="1"/>
          <w:numId w:val="4"/>
        </w:numPr>
        <w:rPr>
          <w:bCs/>
        </w:rPr>
      </w:pPr>
      <w:r>
        <w:rPr>
          <w:bCs/>
        </w:rPr>
        <w:t>BP_Crown: Tạo ra một blueprint actor</w:t>
      </w:r>
      <w:r w:rsidR="00AE508C">
        <w:rPr>
          <w:bCs/>
        </w:rPr>
        <w:t xml:space="preserve"> Crown</w:t>
      </w:r>
      <w:r>
        <w:rPr>
          <w:bCs/>
        </w:rPr>
        <w:t xml:space="preserve"> để đại diện cho vật thể vương miệng được sử dụng cho gameplay ở map 3.</w:t>
      </w:r>
    </w:p>
    <w:p w14:paraId="7CF747DB" w14:textId="02AB4F47" w:rsidR="00C27AB8" w:rsidRDefault="00C27AB8" w:rsidP="00C27AB8">
      <w:pPr>
        <w:pStyle w:val="Nidungvnbn"/>
        <w:numPr>
          <w:ilvl w:val="0"/>
          <w:numId w:val="4"/>
        </w:numPr>
        <w:rPr>
          <w:bCs/>
        </w:rPr>
      </w:pPr>
      <w:r>
        <w:rPr>
          <w:bCs/>
        </w:rPr>
        <w:t xml:space="preserve">Water </w:t>
      </w:r>
      <w:r w:rsidR="00BC3B81">
        <w:rPr>
          <w:bCs/>
        </w:rPr>
        <w:t xml:space="preserve">System </w:t>
      </w:r>
      <w:r>
        <w:rPr>
          <w:bCs/>
        </w:rPr>
        <w:t>plugin</w:t>
      </w:r>
      <w:r w:rsidR="00EE6C34">
        <w:rPr>
          <w:bCs/>
        </w:rPr>
        <w:t xml:space="preserve"> </w:t>
      </w:r>
      <w:r w:rsidR="00EE6C34">
        <w:rPr>
          <w:bCs/>
        </w:rPr>
        <w:fldChar w:fldCharType="begin"/>
      </w:r>
      <w:r w:rsidR="00EE6C34">
        <w:rPr>
          <w:bCs/>
        </w:rPr>
        <w:instrText xml:space="preserve"> ADDIN ZOTERO_ITEM CSL_CITATION {"citationID":"r9UB0NjO","properties":{"formattedCitation":"(\\uc0\\u8220{}Water System,\\uc0\\u8221{} n.d.)","plainCitation":"(“Water System,” n.d.)","noteIndex":0},"citationItems":[{"id":3,"uris":["http://zotero.org/users/local/tlEZtHqM/items/6WGNQQS4"],"itemData":{"id":3,"type":"webpage","abstract":"A collection of features, tools, and information about using the water rendering and meshing system.","language":"en-US","title":"Water System","URL":"https://docs.unrealengine.com/5.0/en-US/water-system-in-unreal-engine/","accessed":{"date-parts":[["2023",8,2]]}}}],"schema":"https://github.com/citation-style-language/schema/raw/master/csl-citation.json"} </w:instrText>
      </w:r>
      <w:r w:rsidR="00EE6C34">
        <w:rPr>
          <w:bCs/>
        </w:rPr>
        <w:fldChar w:fldCharType="separate"/>
      </w:r>
      <w:r w:rsidR="00EE6C34" w:rsidRPr="00EE6C34">
        <w:rPr>
          <w:rFonts w:cs="Times New Roman"/>
          <w:szCs w:val="24"/>
        </w:rPr>
        <w:t>(“Water System,” n.d.)</w:t>
      </w:r>
      <w:r w:rsidR="00EE6C34">
        <w:rPr>
          <w:bCs/>
        </w:rPr>
        <w:fldChar w:fldCharType="end"/>
      </w:r>
    </w:p>
    <w:p w14:paraId="434C52DC" w14:textId="7A271E97" w:rsidR="00C27AB8" w:rsidRDefault="005656F2" w:rsidP="001330AA">
      <w:pPr>
        <w:pStyle w:val="Nidungvnbn"/>
        <w:numPr>
          <w:ilvl w:val="0"/>
          <w:numId w:val="18"/>
        </w:numPr>
        <w:rPr>
          <w:bCs/>
        </w:rPr>
      </w:pPr>
      <w:r>
        <w:rPr>
          <w:bCs/>
        </w:rPr>
        <w:t>Kích hoạt water plugin sau đó reset UE.</w:t>
      </w:r>
    </w:p>
    <w:p w14:paraId="25C7E217" w14:textId="49CD8BEE" w:rsidR="005656F2" w:rsidRDefault="005656F2" w:rsidP="001330AA">
      <w:pPr>
        <w:pStyle w:val="Nidungvnbn"/>
        <w:numPr>
          <w:ilvl w:val="0"/>
          <w:numId w:val="18"/>
        </w:numPr>
        <w:rPr>
          <w:bCs/>
        </w:rPr>
      </w:pPr>
      <w:r>
        <w:rPr>
          <w:bCs/>
        </w:rPr>
        <w:t>Tìm kiếm trong mục GET CONTENT tên class WaterBodyOcean hoặc các class về water plugin có liên quan để sử dụng.</w:t>
      </w:r>
    </w:p>
    <w:p w14:paraId="240786AC" w14:textId="35C907E8" w:rsidR="005656F2" w:rsidRDefault="005656F2" w:rsidP="001330AA">
      <w:pPr>
        <w:pStyle w:val="Nidungvnbn"/>
        <w:numPr>
          <w:ilvl w:val="0"/>
          <w:numId w:val="18"/>
        </w:numPr>
        <w:rPr>
          <w:bCs/>
        </w:rPr>
      </w:pPr>
      <w:r>
        <w:rPr>
          <w:bCs/>
        </w:rPr>
        <w:t>Kéo thả WaterBodyOcean và điều chỉnh kích thước cũng như thông số cho phù hợp với map</w:t>
      </w:r>
      <w:r w:rsidR="00F44AB5">
        <w:rPr>
          <w:bCs/>
        </w:rPr>
        <w:t>.</w:t>
      </w:r>
    </w:p>
    <w:p w14:paraId="5869F363" w14:textId="6DDD9DBD" w:rsidR="005656F2" w:rsidRDefault="00F44AB5" w:rsidP="001330AA">
      <w:pPr>
        <w:pStyle w:val="Nidungvnbn"/>
        <w:numPr>
          <w:ilvl w:val="0"/>
          <w:numId w:val="18"/>
        </w:numPr>
        <w:rPr>
          <w:bCs/>
        </w:rPr>
      </w:pPr>
      <w:r>
        <w:rPr>
          <w:bCs/>
        </w:rPr>
        <w:t>Sau khi hoàn tất một vùng nước sẽ hiện lên trên map.</w:t>
      </w:r>
    </w:p>
    <w:p w14:paraId="17093630" w14:textId="72F1C0D5" w:rsidR="00B828A9" w:rsidRPr="00083A73" w:rsidRDefault="00B828A9" w:rsidP="00B828A9">
      <w:pPr>
        <w:pStyle w:val="Nidungvnbn"/>
        <w:ind w:left="1800" w:firstLine="0"/>
        <w:rPr>
          <w:bCs/>
        </w:rPr>
      </w:pPr>
      <w:r>
        <w:rPr>
          <w:bCs/>
        </w:rPr>
        <w:br w:type="page"/>
      </w:r>
    </w:p>
    <w:p w14:paraId="78CDC2B2" w14:textId="77777777" w:rsidR="007974FF" w:rsidRDefault="00C55250">
      <w:pPr>
        <w:pStyle w:val="Heading2"/>
        <w:rPr>
          <w:lang w:val="en-US"/>
        </w:rPr>
      </w:pPr>
      <w:bookmarkStart w:id="94" w:name="_Toc144644869"/>
      <w:r>
        <w:rPr>
          <w:lang w:val="en-US"/>
        </w:rPr>
        <w:lastRenderedPageBreak/>
        <w:t>Xây dựng AI (BOT)</w:t>
      </w:r>
      <w:bookmarkEnd w:id="94"/>
    </w:p>
    <w:p w14:paraId="55153439" w14:textId="72A56D57" w:rsidR="00A6399E" w:rsidRDefault="00933934" w:rsidP="00A03C8D">
      <w:pPr>
        <w:pStyle w:val="Nidungvnbn"/>
      </w:pPr>
      <w:r>
        <w:t xml:space="preserve">Mỗi role AI sẽ có một </w:t>
      </w:r>
      <w:r w:rsidR="00C55250">
        <w:t>blueprint</w:t>
      </w:r>
      <w:r>
        <w:t xml:space="preserve"> riêng và dùng chung cho xuyên suốt trò chơi</w:t>
      </w:r>
      <w:r w:rsidR="00A6399E">
        <w:t>.</w:t>
      </w:r>
      <w:r w:rsidR="00A03C8D">
        <w:t xml:space="preserve"> </w:t>
      </w:r>
      <w:r w:rsidR="000B4F00">
        <w:t>Blueprint</w:t>
      </w:r>
      <w:r w:rsidR="00A6399E">
        <w:t xml:space="preserve"> này sẽ bao gồm một </w:t>
      </w:r>
      <w:r w:rsidR="000B4F00">
        <w:t>hình nộm giúp người chơi phân biệt được vai trò của AI và một bộ xử lý riêng cho từng trường hợp.</w:t>
      </w:r>
    </w:p>
    <w:p w14:paraId="3767DC6F" w14:textId="7FEABFA7" w:rsidR="00933934" w:rsidRDefault="00933934" w:rsidP="00D40C41">
      <w:pPr>
        <w:pStyle w:val="Heading3"/>
      </w:pPr>
      <w:bookmarkStart w:id="95" w:name="_Toc144644870"/>
      <w:r>
        <w:t>B</w:t>
      </w:r>
      <w:r w:rsidR="00881B7B">
        <w:t>lueprint cho Scout</w:t>
      </w:r>
      <w:bookmarkEnd w:id="95"/>
    </w:p>
    <w:p w14:paraId="01037A70" w14:textId="46BB7C6D" w:rsidR="00933934" w:rsidRDefault="00933934" w:rsidP="00933934">
      <w:pPr>
        <w:pStyle w:val="Nidungvnbn"/>
      </w:pPr>
      <w:r>
        <w:t>Dùng để tạo các actor thuộc role Scout. Đây cũng là vai trò của người chơi khi có các mục tiêu nhiệm vụ thay đ</w:t>
      </w:r>
      <w:r w:rsidR="00145DF0">
        <w:t>ổi</w:t>
      </w:r>
      <w:r>
        <w:t xml:space="preserve"> xuyên suốt các màn chơi</w:t>
      </w:r>
      <w:r w:rsidR="00145DF0">
        <w:t>.</w:t>
      </w:r>
    </w:p>
    <w:p w14:paraId="410D6DE3" w14:textId="18A1A201" w:rsidR="00145DF0" w:rsidRDefault="00145DF0" w:rsidP="00933934">
      <w:pPr>
        <w:pStyle w:val="Nidungvnbn"/>
      </w:pPr>
      <w:r>
        <w:t>Bao gồm các hàm và chức năng cơ bản:</w:t>
      </w:r>
    </w:p>
    <w:p w14:paraId="3B928935" w14:textId="0509D7D7" w:rsidR="00A03C8D" w:rsidRDefault="00A03C8D" w:rsidP="001330AA">
      <w:pPr>
        <w:pStyle w:val="Nidungvnbn"/>
        <w:numPr>
          <w:ilvl w:val="0"/>
          <w:numId w:val="25"/>
        </w:numPr>
      </w:pPr>
      <w:r>
        <w:t xml:space="preserve">Các hàm xử lý Damage System (sẽ được đề cập </w:t>
      </w:r>
      <w:r w:rsidR="00AB44EB">
        <w:t>ở phần Perception</w:t>
      </w:r>
      <w:r>
        <w:t>)</w:t>
      </w:r>
    </w:p>
    <w:p w14:paraId="195D44C7" w14:textId="10764E28" w:rsidR="00A03C8D" w:rsidRDefault="00A03C8D" w:rsidP="001330AA">
      <w:pPr>
        <w:pStyle w:val="Nidungvnbn"/>
        <w:numPr>
          <w:ilvl w:val="0"/>
          <w:numId w:val="25"/>
        </w:numPr>
      </w:pPr>
      <w:r>
        <w:t>Các hàm tăng/ giảm Oxygen (sẽ được đề cập</w:t>
      </w:r>
      <w:r w:rsidR="00AB44EB">
        <w:t xml:space="preserve"> ở phần Gameplay</w:t>
      </w:r>
      <w:r>
        <w:t>)</w:t>
      </w:r>
    </w:p>
    <w:p w14:paraId="3F4BA33B" w14:textId="09E697FE" w:rsidR="00AB44EB" w:rsidRDefault="00AB44EB" w:rsidP="001330AA">
      <w:pPr>
        <w:pStyle w:val="Nidungvnbn"/>
        <w:numPr>
          <w:ilvl w:val="0"/>
          <w:numId w:val="25"/>
        </w:numPr>
      </w:pPr>
      <w:r>
        <w:t>Hàm tạo tiếng động (sẽ được đề cập ở phần Perception)</w:t>
      </w:r>
    </w:p>
    <w:p w14:paraId="33D3FBC4" w14:textId="246C9DB9" w:rsidR="00A03C8D" w:rsidRDefault="00A03C8D" w:rsidP="00A03C8D">
      <w:pPr>
        <w:pStyle w:val="Nidungvnbn"/>
      </w:pPr>
    </w:p>
    <w:p w14:paraId="54C72C71" w14:textId="77777777" w:rsidR="00626FB9" w:rsidRDefault="00A03C8D" w:rsidP="00626FB9">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50237" cy="2582583"/>
                    </a:xfrm>
                    <a:prstGeom prst="rect">
                      <a:avLst/>
                    </a:prstGeom>
                  </pic:spPr>
                </pic:pic>
              </a:graphicData>
            </a:graphic>
          </wp:inline>
        </w:drawing>
      </w:r>
    </w:p>
    <w:p w14:paraId="658B84DB" w14:textId="264BCBE9" w:rsidR="00C5641E" w:rsidRDefault="00626FB9" w:rsidP="00626FB9">
      <w:pPr>
        <w:pStyle w:val="Caption"/>
      </w:pPr>
      <w:bookmarkStart w:id="96" w:name="_Toc144643688"/>
      <w:r>
        <w:t xml:space="preserve">Hình </w:t>
      </w:r>
      <w:fldSimple w:instr=" STYLEREF 1 \s ">
        <w:r w:rsidR="008F2E32">
          <w:rPr>
            <w:noProof/>
          </w:rPr>
          <w:t>4</w:t>
        </w:r>
      </w:fldSimple>
      <w:r w:rsidR="008F2E32">
        <w:t>.</w:t>
      </w:r>
      <w:fldSimple w:instr=" SEQ Hình \* ARABIC \s 1 ">
        <w:r w:rsidR="008F2E32">
          <w:rPr>
            <w:noProof/>
          </w:rPr>
          <w:t>7</w:t>
        </w:r>
      </w:fldSimple>
      <w:r>
        <w:t xml:space="preserve"> Các hàm xử lý Damage System</w:t>
      </w:r>
      <w:bookmarkEnd w:id="96"/>
    </w:p>
    <w:p w14:paraId="53D5A5F3" w14:textId="77777777" w:rsidR="00A10465" w:rsidRDefault="00A03C8D" w:rsidP="00A10465">
      <w:pPr>
        <w:pStyle w:val="Nidungvnbn"/>
        <w:keepNext/>
        <w:jc w:val="center"/>
      </w:pPr>
      <w:r>
        <w:rPr>
          <w:noProof/>
          <w:lang w:eastAsia="zh-CN"/>
        </w:rPr>
        <w:lastRenderedPageBreak/>
        <w:drawing>
          <wp:inline distT="0" distB="0" distL="0" distR="0" wp14:anchorId="5881D3EC" wp14:editId="7112D137">
            <wp:extent cx="4322618" cy="172275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31863" cy="1726435"/>
                    </a:xfrm>
                    <a:prstGeom prst="rect">
                      <a:avLst/>
                    </a:prstGeom>
                  </pic:spPr>
                </pic:pic>
              </a:graphicData>
            </a:graphic>
          </wp:inline>
        </w:drawing>
      </w:r>
    </w:p>
    <w:p w14:paraId="4C237D88" w14:textId="4FFE2802" w:rsidR="00C5641E" w:rsidRDefault="00A10465" w:rsidP="00A10465">
      <w:pPr>
        <w:pStyle w:val="Caption"/>
      </w:pPr>
      <w:bookmarkStart w:id="97" w:name="_Toc144643689"/>
      <w:r>
        <w:t xml:space="preserve">Hình </w:t>
      </w:r>
      <w:fldSimple w:instr=" STYLEREF 1 \s ">
        <w:r w:rsidR="008F2E32">
          <w:rPr>
            <w:noProof/>
          </w:rPr>
          <w:t>4</w:t>
        </w:r>
      </w:fldSimple>
      <w:r w:rsidR="008F2E32">
        <w:t>.</w:t>
      </w:r>
      <w:fldSimple w:instr=" SEQ Hình \* ARABIC \s 1 ">
        <w:r w:rsidR="008F2E32">
          <w:rPr>
            <w:noProof/>
          </w:rPr>
          <w:t>8</w:t>
        </w:r>
      </w:fldSimple>
      <w:r>
        <w:t xml:space="preserve"> Các hàm tăng/ giảm Oxygen</w:t>
      </w:r>
      <w:bookmarkEnd w:id="97"/>
    </w:p>
    <w:p w14:paraId="5AF62096" w14:textId="77777777" w:rsidR="00A10465" w:rsidRDefault="000778B2" w:rsidP="00A10465">
      <w:pPr>
        <w:pStyle w:val="Nidungvnbn"/>
        <w:keepNext/>
        <w:jc w:val="center"/>
      </w:pPr>
      <w:r>
        <w:rPr>
          <w:noProof/>
          <w:lang w:eastAsia="zh-CN"/>
        </w:rPr>
        <w:drawing>
          <wp:inline distT="0" distB="0" distL="0" distR="0" wp14:anchorId="381C5F12" wp14:editId="726EAB69">
            <wp:extent cx="4342178" cy="1914868"/>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52386" cy="1919370"/>
                    </a:xfrm>
                    <a:prstGeom prst="rect">
                      <a:avLst/>
                    </a:prstGeom>
                  </pic:spPr>
                </pic:pic>
              </a:graphicData>
            </a:graphic>
          </wp:inline>
        </w:drawing>
      </w:r>
    </w:p>
    <w:p w14:paraId="1C737AA6" w14:textId="32347BD2" w:rsidR="00C5641E" w:rsidRDefault="00A10465" w:rsidP="00A10465">
      <w:pPr>
        <w:pStyle w:val="Caption"/>
      </w:pPr>
      <w:bookmarkStart w:id="98" w:name="_Toc144643690"/>
      <w:r>
        <w:t xml:space="preserve">Hình </w:t>
      </w:r>
      <w:fldSimple w:instr=" STYLEREF 1 \s ">
        <w:r w:rsidR="008F2E32">
          <w:rPr>
            <w:noProof/>
          </w:rPr>
          <w:t>4</w:t>
        </w:r>
      </w:fldSimple>
      <w:r w:rsidR="008F2E32">
        <w:t>.</w:t>
      </w:r>
      <w:fldSimple w:instr=" SEQ Hình \* ARABIC \s 1 ">
        <w:r w:rsidR="008F2E32">
          <w:rPr>
            <w:noProof/>
          </w:rPr>
          <w:t>9</w:t>
        </w:r>
      </w:fldSimple>
      <w:r>
        <w:t xml:space="preserve"> Hàm tạo tiếng động</w:t>
      </w:r>
      <w:bookmarkEnd w:id="98"/>
    </w:p>
    <w:p w14:paraId="44E88F86" w14:textId="623313A3" w:rsidR="00145DF0" w:rsidRDefault="00145DF0" w:rsidP="00933934">
      <w:pPr>
        <w:pStyle w:val="Nidungvnbn"/>
      </w:pPr>
      <w:r>
        <w:t>Để các AI hoạt động, Unreal Engine yêu cầu</w:t>
      </w:r>
      <w:r w:rsidR="00F93722">
        <w:t xml:space="preserve"> có</w:t>
      </w:r>
      <w:r>
        <w:t xml:space="preserve"> một class AIController như bộ </w:t>
      </w:r>
      <w:r w:rsidR="00F93722">
        <w:t>não, điều khiển</w:t>
      </w:r>
      <w:r w:rsidR="00A6399E">
        <w:t xml:space="preserve"> khung xương hoạt động. Chúng ta có thể </w:t>
      </w:r>
      <w:r w:rsidR="00AB3D41">
        <w:t>tùy chỉnh</w:t>
      </w:r>
      <w:r w:rsidR="00A6399E">
        <w:t xml:space="preserve"> AIController để phù hợp với yêu cầu. Cụ thể, việc xây dựng Perception</w:t>
      </w:r>
      <w:r w:rsidR="008C76AA">
        <w:t xml:space="preserve"> (tri giác)</w:t>
      </w:r>
      <w:r w:rsidR="00A6399E">
        <w:t xml:space="preserve"> cho AI cũng được thực hiện trong AIController, giúp một actor AI tiến gần hơn với việc xử lý như một con người.</w:t>
      </w:r>
    </w:p>
    <w:p w14:paraId="238DF3BA" w14:textId="77777777" w:rsidR="00532B4E" w:rsidRDefault="00003C73" w:rsidP="00532B4E">
      <w:pPr>
        <w:pStyle w:val="Nidungvnbn"/>
        <w:keepNext/>
      </w:pPr>
      <w:r>
        <w:rPr>
          <w:noProof/>
          <w:lang w:eastAsia="zh-CN"/>
        </w:rPr>
        <w:drawing>
          <wp:inline distT="0" distB="0" distL="0" distR="0" wp14:anchorId="047265A0" wp14:editId="38C713C8">
            <wp:extent cx="4713805" cy="203690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49290" cy="2052241"/>
                    </a:xfrm>
                    <a:prstGeom prst="rect">
                      <a:avLst/>
                    </a:prstGeom>
                  </pic:spPr>
                </pic:pic>
              </a:graphicData>
            </a:graphic>
          </wp:inline>
        </w:drawing>
      </w:r>
    </w:p>
    <w:p w14:paraId="47C93E3D" w14:textId="48FE7A95" w:rsidR="00310F20" w:rsidRDefault="00532B4E" w:rsidP="00532B4E">
      <w:pPr>
        <w:pStyle w:val="Caption"/>
      </w:pPr>
      <w:bookmarkStart w:id="99" w:name="_Toc144643691"/>
      <w:r>
        <w:t xml:space="preserve">Hình </w:t>
      </w:r>
      <w:fldSimple w:instr=" STYLEREF 1 \s ">
        <w:r w:rsidR="008F2E32">
          <w:rPr>
            <w:noProof/>
          </w:rPr>
          <w:t>4</w:t>
        </w:r>
      </w:fldSimple>
      <w:r w:rsidR="008F2E32">
        <w:t>.</w:t>
      </w:r>
      <w:fldSimple w:instr=" SEQ Hình \* ARABIC \s 1 ">
        <w:r w:rsidR="008F2E32">
          <w:rPr>
            <w:noProof/>
          </w:rPr>
          <w:t>10</w:t>
        </w:r>
      </w:fldSimple>
      <w:r>
        <w:t xml:space="preserve"> Các Perception của AI</w:t>
      </w:r>
      <w:bookmarkEnd w:id="99"/>
    </w:p>
    <w:p w14:paraId="00ACFE50" w14:textId="31ED7494" w:rsidR="00881B7B" w:rsidRDefault="00881B7B" w:rsidP="00933934">
      <w:pPr>
        <w:pStyle w:val="Nidungvnbn"/>
      </w:pPr>
      <w:r>
        <w:lastRenderedPageBreak/>
        <w:t xml:space="preserve">Các AI bao gồm các tri giác: thị giác, thính giác và cảm nhận sát thương. Tùy vào ngữ cảnh màn chơi có thể chỉnh sửa </w:t>
      </w:r>
      <w:r w:rsidR="00AB3D41">
        <w:t>các</w:t>
      </w:r>
      <w:r w:rsidR="00003C73">
        <w:t>h</w:t>
      </w:r>
      <w:r w:rsidR="00AB3D41">
        <w:t xml:space="preserve"> AI xử lý khi nhận được các tri giác này.</w:t>
      </w:r>
    </w:p>
    <w:p w14:paraId="7D9E2D40" w14:textId="62BFE0EE" w:rsidR="00825EE7" w:rsidRDefault="00825EE7" w:rsidP="00933934">
      <w:pPr>
        <w:pStyle w:val="Nidungvnbn"/>
      </w:pPr>
      <w:r>
        <w:t>Đối với các AI Defender, nhằm tạo điều kiện cho các Defender dễ phát hiện kẻ địch hơn, thính giác được thêm vào để không chỉ dựa vào tầm nhìn, các Defender còn có thể dùng thính giác để tiếp cận gần với mục tiêu hơn.</w:t>
      </w:r>
    </w:p>
    <w:p w14:paraId="230FB71A" w14:textId="240CAFFF" w:rsidR="00A6399E" w:rsidRDefault="00A6399E" w:rsidP="00933934">
      <w:pPr>
        <w:pStyle w:val="Nidungvnbn"/>
      </w:pPr>
      <w:r>
        <w:t>Mỗi AIController</w:t>
      </w:r>
      <w:r w:rsidR="00111601">
        <w:t xml:space="preserve"> cần đính kèm với một BehaviorTree, hiểu đơn giản thì nếu AIController là bộ não thì BehaviorTree là cách bộ não suy nghĩ. Chúng ta có thể lập trình cách AI xử lý các sự kiện có thể xảy ra thông qua BehaviorTree.</w:t>
      </w:r>
    </w:p>
    <w:p w14:paraId="066BF226" w14:textId="77777777" w:rsidR="00532B4E" w:rsidRDefault="00003C73" w:rsidP="00532B4E">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794680" cy="1566033"/>
                    </a:xfrm>
                    <a:prstGeom prst="rect">
                      <a:avLst/>
                    </a:prstGeom>
                  </pic:spPr>
                </pic:pic>
              </a:graphicData>
            </a:graphic>
          </wp:inline>
        </w:drawing>
      </w:r>
    </w:p>
    <w:p w14:paraId="7C791E4F" w14:textId="16A898C7" w:rsidR="00310F20" w:rsidRDefault="00532B4E" w:rsidP="00532B4E">
      <w:pPr>
        <w:pStyle w:val="Caption"/>
      </w:pPr>
      <w:bookmarkStart w:id="100" w:name="_Toc144643692"/>
      <w:r>
        <w:t xml:space="preserve">Hình </w:t>
      </w:r>
      <w:fldSimple w:instr=" STYLEREF 1 \s ">
        <w:r w:rsidR="008F2E32">
          <w:rPr>
            <w:noProof/>
          </w:rPr>
          <w:t>4</w:t>
        </w:r>
      </w:fldSimple>
      <w:r w:rsidR="008F2E32">
        <w:t>.</w:t>
      </w:r>
      <w:fldSimple w:instr=" SEQ Hình \* ARABIC \s 1 ">
        <w:r w:rsidR="008F2E32">
          <w:rPr>
            <w:noProof/>
          </w:rPr>
          <w:t>11</w:t>
        </w:r>
      </w:fldSimple>
      <w:r>
        <w:t xml:space="preserve"> BehaviorTree của Scout map1</w:t>
      </w:r>
      <w:bookmarkEnd w:id="100"/>
    </w:p>
    <w:p w14:paraId="533265DD" w14:textId="5DA65D74" w:rsidR="00111601" w:rsidRDefault="00111601" w:rsidP="00933934">
      <w:pPr>
        <w:pStyle w:val="Nidungvnbn"/>
      </w:pPr>
      <w:r>
        <w:t>BehaviorTree sẽ thực thi từ trên xuống dưới, từ trái qua phải. Vậy nên các trường hợp xử lý tình huống cũng được xếp theo thứ tự ưu tiên như vậy. Các nhiệm vụ quan trọng nhất sẽ được sắp xếp dần từ trái qua</w:t>
      </w:r>
      <w:r w:rsidR="003B5C6D">
        <w:t xml:space="preserve"> và giảm dần độ ưu tiên khi đi qua phải</w:t>
      </w:r>
      <w:r>
        <w:t>.</w:t>
      </w:r>
    </w:p>
    <w:p w14:paraId="177611A0" w14:textId="2CF8FF5F" w:rsidR="00111601" w:rsidRDefault="00111601" w:rsidP="00933934">
      <w:pPr>
        <w:pStyle w:val="Nidungvnbn"/>
      </w:pPr>
      <w:r>
        <w:t xml:space="preserve">Cơ chế Blackboard/ Decorator </w:t>
      </w:r>
      <w:r w:rsidR="004634A0">
        <w:t>cũng là cơ chế hỗ trợ quá trình xử lý các tình huống xảy ra dễ dàng hơn.</w:t>
      </w:r>
      <w:r w:rsidR="003B5C6D">
        <w:t xml:space="preserve"> Chúng ta có thể gọi đây là các khóa điều kiện và chỉ khi các khóa này có sẵn, một chuỗi xử lý mới được thực thi. Ngay khi khóa không còn đúng, chuỗi xử lý sẽ ngắt và AI sẽ thực hiện kiểm tra lại BehaviorTree từ Root.</w:t>
      </w:r>
    </w:p>
    <w:p w14:paraId="067679CB" w14:textId="54F5AC72" w:rsidR="004634A0" w:rsidRDefault="004634A0" w:rsidP="00933934">
      <w:pPr>
        <w:pStyle w:val="Nidungvnbn"/>
      </w:pPr>
      <w:r>
        <w:t xml:space="preserve">Có 3 blueprint cho AI_Scout_Controller đi kèm với 3 </w:t>
      </w:r>
      <w:r w:rsidR="00881B7B">
        <w:t>B</w:t>
      </w:r>
      <w:r>
        <w:t>ehaviorTree khác nhau để xử lý tình huống trong những ngữ cả</w:t>
      </w:r>
      <w:r w:rsidR="00401507">
        <w:t>nh khác nhau:</w:t>
      </w:r>
    </w:p>
    <w:p w14:paraId="3FDE530F" w14:textId="46790FDD" w:rsidR="002A7027" w:rsidRDefault="004634A0" w:rsidP="001330AA">
      <w:pPr>
        <w:pStyle w:val="Nidungvnbn"/>
        <w:numPr>
          <w:ilvl w:val="0"/>
          <w:numId w:val="26"/>
        </w:numPr>
      </w:pPr>
      <w:r>
        <w:t>Map</w:t>
      </w:r>
      <w:r w:rsidR="002A7027">
        <w:t xml:space="preserve"> 1: Y</w:t>
      </w:r>
      <w:r>
        <w:t>êu cầu AI Scout di chuyển đến mục tiêu trong khi tránh né các AI Defender.</w:t>
      </w:r>
    </w:p>
    <w:p w14:paraId="4B902EB6" w14:textId="48C62C53" w:rsidR="002A7027" w:rsidRDefault="004634A0" w:rsidP="001330AA">
      <w:pPr>
        <w:pStyle w:val="Nidungvnbn"/>
        <w:numPr>
          <w:ilvl w:val="1"/>
          <w:numId w:val="26"/>
        </w:numPr>
      </w:pPr>
      <w:r>
        <w:t>Lúc này AI sẽ nhận định kẻ thù chính là các Defender và kích hoạt trạng thái giao chiến</w:t>
      </w:r>
      <w:r w:rsidR="000645D5">
        <w:t xml:space="preserve"> (tránh né các Defender)</w:t>
      </w:r>
      <w:r w:rsidR="00EB4FDF">
        <w:t xml:space="preserve">. </w:t>
      </w:r>
    </w:p>
    <w:p w14:paraId="586CC951" w14:textId="77777777" w:rsidR="002A7027" w:rsidRDefault="00EB4FDF" w:rsidP="001330AA">
      <w:pPr>
        <w:pStyle w:val="Nidungvnbn"/>
        <w:numPr>
          <w:ilvl w:val="1"/>
          <w:numId w:val="26"/>
        </w:numPr>
      </w:pPr>
      <w:r>
        <w:lastRenderedPageBreak/>
        <w:t xml:space="preserve">Vậy nên chỉ khi đang không bị đe dọa (blackboard-key State == Passive), AI Scout sẽ tìm đến mục tiêu của mình. </w:t>
      </w:r>
    </w:p>
    <w:p w14:paraId="6EFBD095" w14:textId="77777777" w:rsidR="002A7027" w:rsidRDefault="00EB4FDF" w:rsidP="001330AA">
      <w:pPr>
        <w:pStyle w:val="Nidungvnbn"/>
        <w:numPr>
          <w:ilvl w:val="1"/>
          <w:numId w:val="26"/>
        </w:numPr>
      </w:pPr>
      <w:r>
        <w:t xml:space="preserve">Ngay khi phát hiện nguy hiểm (blackboard-key State == Attacking), kích hoạt nhánh tìm vị trí an toàn để trốn. </w:t>
      </w:r>
    </w:p>
    <w:p w14:paraId="09C7ADE9" w14:textId="43E2CDBE" w:rsidR="00401507" w:rsidRDefault="00EB4FDF" w:rsidP="001330AA">
      <w:pPr>
        <w:pStyle w:val="Nidungvnbn"/>
        <w:numPr>
          <w:ilvl w:val="1"/>
          <w:numId w:val="26"/>
        </w:numPr>
      </w:pPr>
      <w:r>
        <w:t>Và ưu tiên hàng đầu luôn là giữ Oxygen ở mức an toàn, vậy nên khi Oxygen xuống ngưỡng nhất định (Decorator isOverheat == True)</w:t>
      </w:r>
      <w:r w:rsidR="00401507">
        <w:t>, AI Scout dừng mọi hoạt động để tìm nơi hồi phục.</w:t>
      </w:r>
    </w:p>
    <w:p w14:paraId="6B93BDC5" w14:textId="77777777" w:rsidR="002A7027" w:rsidRDefault="000645D5" w:rsidP="001330AA">
      <w:pPr>
        <w:pStyle w:val="Nidungvnbn"/>
        <w:numPr>
          <w:ilvl w:val="0"/>
          <w:numId w:val="26"/>
        </w:numPr>
      </w:pPr>
      <w:r>
        <w:t>Map</w:t>
      </w:r>
      <w:r w:rsidR="002A7027">
        <w:t xml:space="preserve"> </w:t>
      </w:r>
      <w:r>
        <w:t xml:space="preserve">2: Điểm khác biệt so với map1 là AI Scout lúc này có thể nhận biết được AI Defender đồng minh và AI Defender kẻ địch. </w:t>
      </w:r>
    </w:p>
    <w:p w14:paraId="440D2196" w14:textId="61797411" w:rsidR="000645D5" w:rsidRDefault="000645D5" w:rsidP="001330AA">
      <w:pPr>
        <w:pStyle w:val="Nidungvnbn"/>
        <w:numPr>
          <w:ilvl w:val="1"/>
          <w:numId w:val="26"/>
        </w:numPr>
      </w:pPr>
      <w:r>
        <w:t>Trạng thái giao chiến chỉ được kích hoat khi đối mặt với AI Defender kẻ địch.</w:t>
      </w:r>
    </w:p>
    <w:p w14:paraId="0B669F86" w14:textId="7B54B82E" w:rsidR="002A7027" w:rsidRDefault="002A7027" w:rsidP="001330AA">
      <w:pPr>
        <w:pStyle w:val="Nidungvnbn"/>
        <w:numPr>
          <w:ilvl w:val="1"/>
          <w:numId w:val="26"/>
        </w:numPr>
      </w:pPr>
      <w:r>
        <w:t>Sự khác biệt này đến từ AIController của map2 khi lúc này các AI Scout sẽ chỉ nhận định các Defender của team đối địch là kẻ thù, chứ không phải toàn bộ các Defender</w:t>
      </w:r>
      <w:r w:rsidR="00614118">
        <w:t>.</w:t>
      </w:r>
    </w:p>
    <w:p w14:paraId="7C2AC886" w14:textId="7D697BD9" w:rsidR="00614118" w:rsidRDefault="00614118" w:rsidP="001330AA">
      <w:pPr>
        <w:pStyle w:val="Nidungvnbn"/>
        <w:numPr>
          <w:ilvl w:val="1"/>
          <w:numId w:val="26"/>
        </w:numPr>
      </w:pPr>
      <w:r>
        <w:t>BehaviorTree sẽ không có điểm khác biệt so với map1.</w:t>
      </w:r>
    </w:p>
    <w:p w14:paraId="5B4D564D" w14:textId="77777777" w:rsidR="00694D1B" w:rsidRDefault="002A7027" w:rsidP="00694D1B">
      <w:pPr>
        <w:pStyle w:val="Nidungvnbn"/>
        <w:keepNext/>
        <w:ind w:left="1080" w:firstLine="0"/>
      </w:pPr>
      <w:r>
        <w:rPr>
          <w:noProof/>
          <w:lang w:eastAsia="zh-CN"/>
        </w:rPr>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52247" cy="3207597"/>
                    </a:xfrm>
                    <a:prstGeom prst="rect">
                      <a:avLst/>
                    </a:prstGeom>
                  </pic:spPr>
                </pic:pic>
              </a:graphicData>
            </a:graphic>
          </wp:inline>
        </w:drawing>
      </w:r>
    </w:p>
    <w:p w14:paraId="4004DA6A" w14:textId="400E2905" w:rsidR="004D139F" w:rsidRDefault="00694D1B" w:rsidP="00694D1B">
      <w:pPr>
        <w:pStyle w:val="Caption"/>
      </w:pPr>
      <w:bookmarkStart w:id="101" w:name="_Toc144643693"/>
      <w:r>
        <w:t xml:space="preserve">Hình </w:t>
      </w:r>
      <w:fldSimple w:instr=" STYLEREF 1 \s ">
        <w:r w:rsidR="008F2E32">
          <w:rPr>
            <w:noProof/>
          </w:rPr>
          <w:t>4</w:t>
        </w:r>
      </w:fldSimple>
      <w:r w:rsidR="008F2E32">
        <w:t>.</w:t>
      </w:r>
      <w:fldSimple w:instr=" SEQ Hình \* ARABIC \s 1 ">
        <w:r w:rsidR="008F2E32">
          <w:rPr>
            <w:noProof/>
          </w:rPr>
          <w:t>12</w:t>
        </w:r>
      </w:fldSimple>
      <w:r>
        <w:t xml:space="preserve"> Hàm xử lý Sight của Scout map2 (hình trên) và map1 (hình dưới)</w:t>
      </w:r>
      <w:bookmarkEnd w:id="101"/>
    </w:p>
    <w:p w14:paraId="6CBD152D" w14:textId="77777777" w:rsidR="006B10FF" w:rsidRPr="006B10FF" w:rsidRDefault="006B10FF" w:rsidP="006B10FF">
      <w:pPr>
        <w:pStyle w:val="Nidungvnbn"/>
      </w:pPr>
    </w:p>
    <w:p w14:paraId="0073F624" w14:textId="260CC10D" w:rsidR="00614118" w:rsidRDefault="000645D5" w:rsidP="001330AA">
      <w:pPr>
        <w:pStyle w:val="Caption"/>
        <w:numPr>
          <w:ilvl w:val="0"/>
          <w:numId w:val="27"/>
        </w:numPr>
      </w:pPr>
      <w:r>
        <w:lastRenderedPageBreak/>
        <w:t>Map3: Không còn các AI Defender, AI Scout lúc này chỉ cần nhận biế</w:t>
      </w:r>
      <w:r w:rsidR="00825EE7">
        <w:t xml:space="preserve">t: </w:t>
      </w:r>
    </w:p>
    <w:p w14:paraId="72E879B3" w14:textId="72D75FC7" w:rsidR="00614118" w:rsidRDefault="00614118" w:rsidP="001330AA">
      <w:pPr>
        <w:pStyle w:val="Nidungvnbn"/>
        <w:numPr>
          <w:ilvl w:val="1"/>
          <w:numId w:val="27"/>
        </w:numPr>
      </w:pPr>
      <w:r>
        <w:t>N</w:t>
      </w:r>
      <w:r w:rsidR="000645D5">
        <w:t xml:space="preserve">ếu bản thân đang không có vương miện thì </w:t>
      </w:r>
      <w:r w:rsidR="00D02086">
        <w:t>tìm cách đến cướp vương miệ</w:t>
      </w:r>
      <w:r>
        <w:t>n.</w:t>
      </w:r>
    </w:p>
    <w:p w14:paraId="46247D9D" w14:textId="3E7C6922" w:rsidR="000645D5" w:rsidRDefault="00614118" w:rsidP="001330AA">
      <w:pPr>
        <w:pStyle w:val="Nidungvnbn"/>
        <w:numPr>
          <w:ilvl w:val="1"/>
          <w:numId w:val="27"/>
        </w:numPr>
      </w:pPr>
      <w:r>
        <w:t>N</w:t>
      </w:r>
      <w:r w:rsidR="00D02086">
        <w:t>ếu bản thân đang có vương miện thì phải tìm cách trốn khỏi các đối tượng đang tiến đến bản thân.</w:t>
      </w:r>
    </w:p>
    <w:p w14:paraId="45DA23B4" w14:textId="04D4250E" w:rsidR="00614118" w:rsidRDefault="00614118" w:rsidP="001330AA">
      <w:pPr>
        <w:pStyle w:val="Nidungvnbn"/>
        <w:numPr>
          <w:ilvl w:val="1"/>
          <w:numId w:val="27"/>
        </w:numPr>
      </w:pPr>
      <w:r>
        <w:t>Lúc này, điểm cần thay đổi chính là BehaviorTree và cần thêm một Decorator để xác định AI đang ở trường hợp nào.</w:t>
      </w:r>
    </w:p>
    <w:p w14:paraId="09705C0B" w14:textId="77777777" w:rsidR="00825EE7" w:rsidRDefault="00582012" w:rsidP="00825EE7">
      <w:pPr>
        <w:pStyle w:val="Nidungvnbn"/>
        <w:keepNext/>
      </w:pPr>
      <w:r>
        <w:rPr>
          <w:noProof/>
          <w:lang w:eastAsia="zh-CN"/>
        </w:rPr>
        <w:drawing>
          <wp:inline distT="0" distB="0" distL="0" distR="0" wp14:anchorId="63AAEF65" wp14:editId="7EA57A63">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39128" cy="1668145"/>
                    </a:xfrm>
                    <a:prstGeom prst="rect">
                      <a:avLst/>
                    </a:prstGeom>
                  </pic:spPr>
                </pic:pic>
              </a:graphicData>
            </a:graphic>
          </wp:inline>
        </w:drawing>
      </w:r>
    </w:p>
    <w:p w14:paraId="599E48A6" w14:textId="5B6EB4C7" w:rsidR="00582012" w:rsidRDefault="00825EE7" w:rsidP="00825EE7">
      <w:pPr>
        <w:pStyle w:val="Caption"/>
      </w:pPr>
      <w:bookmarkStart w:id="102" w:name="_Toc144643694"/>
      <w:r>
        <w:t xml:space="preserve">Hình </w:t>
      </w:r>
      <w:fldSimple w:instr=" STYLEREF 1 \s ">
        <w:r w:rsidR="008F2E32">
          <w:rPr>
            <w:noProof/>
          </w:rPr>
          <w:t>4</w:t>
        </w:r>
      </w:fldSimple>
      <w:r w:rsidR="008F2E32">
        <w:t>.</w:t>
      </w:r>
      <w:fldSimple w:instr=" SEQ Hình \* ARABIC \s 1 ">
        <w:r w:rsidR="008F2E32">
          <w:rPr>
            <w:noProof/>
          </w:rPr>
          <w:t>13</w:t>
        </w:r>
      </w:fldSimple>
      <w:r>
        <w:t xml:space="preserve"> BehaviorTree của Scout map3</w:t>
      </w:r>
      <w:bookmarkEnd w:id="102"/>
    </w:p>
    <w:p w14:paraId="2C64A97F" w14:textId="01A9F5C9" w:rsidR="00931141" w:rsidRDefault="00931141" w:rsidP="00931141">
      <w:pPr>
        <w:pStyle w:val="Nidungvnbn"/>
      </w:pPr>
      <w:r>
        <w:t>Damage System là phần không thể thiếu vì nó giúp áp dụng cơ chế sống còn cho người chơi</w:t>
      </w:r>
      <w:r w:rsidR="00580C2A">
        <w:t>, vì nếu người chơi bất khả chiến bại thì trò chơi sẽ không còn độ khó</w:t>
      </w:r>
    </w:p>
    <w:p w14:paraId="22D82C57" w14:textId="77777777" w:rsidR="00ED6B50" w:rsidRDefault="00580C2A" w:rsidP="00ED6B50">
      <w:pPr>
        <w:pStyle w:val="Nidungvnbn"/>
        <w:keepNext/>
        <w:jc w:val="center"/>
      </w:pPr>
      <w:r>
        <w:rPr>
          <w:noProof/>
          <w:lang w:eastAsia="zh-CN"/>
        </w:rPr>
        <w:drawing>
          <wp:inline distT="0" distB="0" distL="0" distR="0" wp14:anchorId="067F1AE7" wp14:editId="2B7D5260">
            <wp:extent cx="2518268" cy="323576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44711" cy="3269740"/>
                    </a:xfrm>
                    <a:prstGeom prst="rect">
                      <a:avLst/>
                    </a:prstGeom>
                  </pic:spPr>
                </pic:pic>
              </a:graphicData>
            </a:graphic>
          </wp:inline>
        </w:drawing>
      </w:r>
    </w:p>
    <w:p w14:paraId="37D30286" w14:textId="2EE8DD38" w:rsidR="004D139F" w:rsidRDefault="00ED6B50" w:rsidP="00ED6B50">
      <w:pPr>
        <w:pStyle w:val="Caption"/>
      </w:pPr>
      <w:bookmarkStart w:id="103" w:name="_Toc144643695"/>
      <w:r>
        <w:t xml:space="preserve">Hình </w:t>
      </w:r>
      <w:fldSimple w:instr=" STYLEREF 1 \s ">
        <w:r w:rsidR="008F2E32">
          <w:rPr>
            <w:noProof/>
          </w:rPr>
          <w:t>4</w:t>
        </w:r>
      </w:fldSimple>
      <w:r w:rsidR="008F2E32">
        <w:t>.</w:t>
      </w:r>
      <w:fldSimple w:instr=" SEQ Hình \* ARABIC \s 1 ">
        <w:r w:rsidR="008F2E32">
          <w:rPr>
            <w:noProof/>
          </w:rPr>
          <w:t>14</w:t>
        </w:r>
      </w:fldSimple>
      <w:r>
        <w:t xml:space="preserve"> Các thuộc tính cơ bản của người chơi</w:t>
      </w:r>
      <w:bookmarkEnd w:id="103"/>
    </w:p>
    <w:p w14:paraId="348A2061" w14:textId="245B0D6D" w:rsidR="00580C2A" w:rsidRDefault="00580C2A" w:rsidP="00580C2A">
      <w:pPr>
        <w:pStyle w:val="Nidungvnbn"/>
      </w:pPr>
      <w:r>
        <w:lastRenderedPageBreak/>
        <w:t>Trong đó, quan trọng nhất có thể kể đến:</w:t>
      </w:r>
    </w:p>
    <w:p w14:paraId="541ED5DB" w14:textId="61B22A47" w:rsidR="00580C2A" w:rsidRDefault="00580C2A" w:rsidP="001330AA">
      <w:pPr>
        <w:pStyle w:val="Nidungvnbn"/>
        <w:numPr>
          <w:ilvl w:val="0"/>
          <w:numId w:val="28"/>
        </w:numPr>
      </w:pPr>
      <w:r>
        <w:t>Oxygen: cơ chế gameplay thêm thử thách khi buộc người chơi phải hồi sức sau một khoảng thời gian nhất định</w:t>
      </w:r>
    </w:p>
    <w:p w14:paraId="0B0CC5EE" w14:textId="24C486E1" w:rsidR="00580C2A" w:rsidRPr="00580C2A" w:rsidRDefault="00580C2A" w:rsidP="001330AA">
      <w:pPr>
        <w:pStyle w:val="Nidungvnbn"/>
        <w:numPr>
          <w:ilvl w:val="0"/>
          <w:numId w:val="28"/>
        </w:numPr>
      </w:pPr>
      <w:r>
        <w:t>Health: chỉ số sức khỏe, quyết định người chơi có thể tiếp tục hoạt động hay sẽ phải respawn.</w:t>
      </w:r>
    </w:p>
    <w:p w14:paraId="0B80178A" w14:textId="770092E6" w:rsidR="00881B7B" w:rsidRDefault="00881B7B" w:rsidP="00D40C41">
      <w:pPr>
        <w:pStyle w:val="Heading3"/>
      </w:pPr>
      <w:bookmarkStart w:id="104" w:name="_Toc144644871"/>
      <w:r>
        <w:t>Blueprint cho Defender</w:t>
      </w:r>
      <w:bookmarkEnd w:id="104"/>
    </w:p>
    <w:p w14:paraId="4B59495E" w14:textId="7A7F1839" w:rsidR="00B547CB" w:rsidRDefault="00881B7B" w:rsidP="00B547CB">
      <w:pPr>
        <w:pStyle w:val="Nidungvnbn"/>
      </w:pPr>
      <w:r>
        <w:t>Tương tự như Scout, các Defender</w:t>
      </w:r>
      <w:r w:rsidR="00B547CB">
        <w:t xml:space="preserve"> cũng có hệ thống tri giác Perception, cũng</w:t>
      </w:r>
      <w:r>
        <w:t xml:space="preserve"> cần 2 AIController và 2 BehaviorTree cho 2 map khác nhau</w:t>
      </w:r>
      <w:r w:rsidR="00B547CB">
        <w:t xml:space="preserve">. </w:t>
      </w:r>
      <w:r w:rsidR="00931141">
        <w:t>Tuy nhiên, do các Defender được xây dựng với mục đích là các thử thách cản trở người chơi, nên đây là loại đối tượng bất khả chiến bại, vậy nên Damage System không có</w:t>
      </w:r>
      <w:r w:rsidR="00580C2A" w:rsidRPr="00580C2A">
        <w:t xml:space="preserve"> </w:t>
      </w:r>
      <w:r w:rsidR="00580C2A">
        <w:t>nhiều ứng</w:t>
      </w:r>
      <w:r w:rsidR="00931141">
        <w:t xml:space="preserve"> dụng</w:t>
      </w:r>
      <w:r w:rsidR="00580C2A">
        <w:t>.</w:t>
      </w:r>
      <w:r w:rsidR="00931141">
        <w:t xml:space="preserve"> </w:t>
      </w:r>
    </w:p>
    <w:p w14:paraId="4D379C97" w14:textId="1E343048" w:rsidR="00B547CB" w:rsidRDefault="00B547CB" w:rsidP="00B547CB">
      <w:pPr>
        <w:pStyle w:val="Nidungvnbn"/>
      </w:pPr>
      <w:r>
        <w:t xml:space="preserve">Điểm khác biệt có thể kể tới là AI Defender có một tuyến tuần tra nhất định và có thể kết hợp thính giác để điều tra phát hiện kẻ thù. </w:t>
      </w:r>
    </w:p>
    <w:p w14:paraId="6DFD03F2" w14:textId="77777777" w:rsidR="005523FE" w:rsidRDefault="00931141" w:rsidP="005523FE">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99939" cy="1449851"/>
                    </a:xfrm>
                    <a:prstGeom prst="rect">
                      <a:avLst/>
                    </a:prstGeom>
                  </pic:spPr>
                </pic:pic>
              </a:graphicData>
            </a:graphic>
          </wp:inline>
        </w:drawing>
      </w:r>
    </w:p>
    <w:p w14:paraId="14C5CBD0" w14:textId="3AEACB0C" w:rsidR="004D139F" w:rsidRDefault="005523FE" w:rsidP="005523FE">
      <w:pPr>
        <w:pStyle w:val="Caption"/>
      </w:pPr>
      <w:bookmarkStart w:id="105" w:name="_Toc144643696"/>
      <w:r>
        <w:t xml:space="preserve">Hình </w:t>
      </w:r>
      <w:fldSimple w:instr=" STYLEREF 1 \s ">
        <w:r w:rsidR="008F2E32">
          <w:rPr>
            <w:noProof/>
          </w:rPr>
          <w:t>4</w:t>
        </w:r>
      </w:fldSimple>
      <w:r w:rsidR="008F2E32">
        <w:t>.</w:t>
      </w:r>
      <w:fldSimple w:instr=" SEQ Hình \* ARABIC \s 1 ">
        <w:r w:rsidR="008F2E32">
          <w:rPr>
            <w:noProof/>
          </w:rPr>
          <w:t>15</w:t>
        </w:r>
      </w:fldSimple>
      <w:r>
        <w:t xml:space="preserve"> BehaviorTree của Defender map1</w:t>
      </w:r>
      <w:bookmarkEnd w:id="105"/>
    </w:p>
    <w:p w14:paraId="0038C6F2" w14:textId="186BFAD2" w:rsidR="00931141" w:rsidRDefault="00931141" w:rsidP="00931141">
      <w:pPr>
        <w:pStyle w:val="Nidungvnbn"/>
      </w:pPr>
      <w:r>
        <w:t>Trình tự xử lý của AI Defender như sau:</w:t>
      </w:r>
    </w:p>
    <w:p w14:paraId="01820E41" w14:textId="5E1A94A2" w:rsidR="00931141" w:rsidRDefault="00931141" w:rsidP="001330AA">
      <w:pPr>
        <w:pStyle w:val="Nidungvnbn"/>
        <w:numPr>
          <w:ilvl w:val="0"/>
          <w:numId w:val="29"/>
        </w:numPr>
      </w:pPr>
      <w:r>
        <w:t>Ưu tiên hàng đầu là giữ Oxygen ở mức an toàn.</w:t>
      </w:r>
    </w:p>
    <w:p w14:paraId="3CC4F6FA" w14:textId="710EF2C9" w:rsidR="00931141" w:rsidRDefault="00931141" w:rsidP="001330AA">
      <w:pPr>
        <w:pStyle w:val="Nidungvnbn"/>
        <w:numPr>
          <w:ilvl w:val="0"/>
          <w:numId w:val="29"/>
        </w:numPr>
      </w:pPr>
      <w:r>
        <w:t>Khi nhìn thấy kẻ địch sẽ tiến hành tấn công tiêu diệt.</w:t>
      </w:r>
    </w:p>
    <w:p w14:paraId="6584EDF2" w14:textId="28A01C4B" w:rsidR="00580C2A" w:rsidRDefault="00580C2A" w:rsidP="001330AA">
      <w:pPr>
        <w:pStyle w:val="Nidungvnbn"/>
        <w:numPr>
          <w:ilvl w:val="0"/>
          <w:numId w:val="29"/>
        </w:numPr>
      </w:pPr>
      <w:r>
        <w:t>Nếu đang tuần tra và nghe thấy âm thanh (khi AI Scout hoặc người chơi dẫm vào các bẫy) thì sẽ đi đến vị trí đó để điều tra.</w:t>
      </w:r>
    </w:p>
    <w:p w14:paraId="0A1A6714" w14:textId="5B157EFB" w:rsidR="00580C2A" w:rsidRDefault="00580C2A" w:rsidP="001330AA">
      <w:pPr>
        <w:pStyle w:val="Nidungvnbn"/>
        <w:numPr>
          <w:ilvl w:val="0"/>
          <w:numId w:val="29"/>
        </w:numPr>
      </w:pPr>
      <w:r>
        <w:t>Nếu không có gì bất thường, Defender sẽ tiếp tục tuần tra.</w:t>
      </w:r>
    </w:p>
    <w:p w14:paraId="4C98C485" w14:textId="29CCC27E" w:rsidR="00931141" w:rsidRDefault="00421B41" w:rsidP="00931141">
      <w:pPr>
        <w:pStyle w:val="Nidungvnbn"/>
      </w:pPr>
      <w:r>
        <w:t>Cũng giống như Scout, các Defender cũng cần thay đổi cơ chế nhận diện kẻ thù trong map2 (có đồng minh) so với map1 (có thể tiêu diệt tất cả) để tránh trường hợp quân ta lo đánh quân mình mà bỏ quên quân địch dẫn đến thua trận.</w:t>
      </w:r>
    </w:p>
    <w:p w14:paraId="0B85D49B" w14:textId="77777777" w:rsidR="004F791F" w:rsidRDefault="00E525D2" w:rsidP="004F791F">
      <w:pPr>
        <w:pStyle w:val="Nidungvnbn"/>
        <w:keepNext/>
        <w:jc w:val="center"/>
      </w:pPr>
      <w:r w:rsidRPr="00E525D2">
        <w:rPr>
          <w:noProof/>
          <w:lang w:eastAsia="zh-CN"/>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936353" cy="2210040"/>
                    </a:xfrm>
                    <a:prstGeom prst="rect">
                      <a:avLst/>
                    </a:prstGeom>
                  </pic:spPr>
                </pic:pic>
              </a:graphicData>
            </a:graphic>
          </wp:inline>
        </w:drawing>
      </w:r>
    </w:p>
    <w:p w14:paraId="089B6B9D" w14:textId="225C4978" w:rsidR="004F791F" w:rsidRDefault="004F791F" w:rsidP="004F791F">
      <w:pPr>
        <w:pStyle w:val="Caption"/>
      </w:pPr>
      <w:bookmarkStart w:id="106" w:name="_Toc144643697"/>
      <w:r>
        <w:t xml:space="preserve">Hình </w:t>
      </w:r>
      <w:fldSimple w:instr=" STYLEREF 1 \s ">
        <w:r w:rsidR="008F2E32">
          <w:rPr>
            <w:noProof/>
          </w:rPr>
          <w:t>4</w:t>
        </w:r>
      </w:fldSimple>
      <w:r w:rsidR="008F2E32">
        <w:t>.</w:t>
      </w:r>
      <w:fldSimple w:instr=" SEQ Hình \* ARABIC \s 1 ">
        <w:r w:rsidR="008F2E32">
          <w:rPr>
            <w:noProof/>
          </w:rPr>
          <w:t>16</w:t>
        </w:r>
      </w:fldSimple>
      <w:r>
        <w:t xml:space="preserve"> Hàm xử lý Sight của Defender trong ngữ cảnh đơn (hình trên) và</w:t>
      </w:r>
      <w:bookmarkEnd w:id="106"/>
      <w:r>
        <w:t xml:space="preserve"> </w:t>
      </w:r>
    </w:p>
    <w:p w14:paraId="7499866A" w14:textId="3FAE7EE3" w:rsidR="004D139F" w:rsidRDefault="004F791F" w:rsidP="004F791F">
      <w:pPr>
        <w:pStyle w:val="Caption"/>
      </w:pPr>
      <w:r>
        <w:t>trong ngữ cảnh đội (hình dưới)</w:t>
      </w:r>
    </w:p>
    <w:p w14:paraId="394FB3EF" w14:textId="0C7BCCF1" w:rsidR="00B05DD3" w:rsidRDefault="00B05DD3" w:rsidP="00B05DD3">
      <w:pPr>
        <w:pStyle w:val="Nidungvnbn"/>
      </w:pPr>
      <w:r>
        <w:t>Trong tựa game này, người chơi có những thử thách và nhiệm vụ cần phải vượt qua để có thể giành được chiến thắng cuối cùng. Vì vậy chúng em xây dựng các cơ chế gameplay khác biệt giữa các map.</w:t>
      </w:r>
    </w:p>
    <w:p w14:paraId="04720049" w14:textId="6B24E133" w:rsidR="00B05DD3" w:rsidRDefault="00D40C41" w:rsidP="00D40C41">
      <w:pPr>
        <w:pStyle w:val="Heading2"/>
      </w:pPr>
      <w:bookmarkStart w:id="107" w:name="_Toc144644872"/>
      <w:r>
        <w:rPr>
          <w:lang w:val="en-US"/>
        </w:rPr>
        <w:t xml:space="preserve">Xây dựng </w:t>
      </w:r>
      <w:r>
        <w:t>t</w:t>
      </w:r>
      <w:r w:rsidR="00B05DD3">
        <w:t>hử thách</w:t>
      </w:r>
      <w:bookmarkEnd w:id="107"/>
      <w:r w:rsidR="00B05DD3">
        <w:t xml:space="preserve"> </w:t>
      </w:r>
    </w:p>
    <w:p w14:paraId="00E05CA4" w14:textId="65C9A058" w:rsidR="00D40C41" w:rsidRPr="00D40C41" w:rsidRDefault="00D40C41" w:rsidP="00D40C41">
      <w:pPr>
        <w:pStyle w:val="Heading3"/>
        <w:rPr>
          <w:lang w:val="vi-VN"/>
        </w:rPr>
      </w:pPr>
      <w:bookmarkStart w:id="108" w:name="_Toc144644873"/>
      <w:r>
        <w:t>Thử thách mê cung</w:t>
      </w:r>
      <w:bookmarkEnd w:id="108"/>
    </w:p>
    <w:p w14:paraId="6DF4F553" w14:textId="75056616" w:rsidR="00B05DD3" w:rsidRDefault="00B05DD3" w:rsidP="00B05DD3">
      <w:pPr>
        <w:pStyle w:val="Nidungvnbn"/>
      </w:pPr>
      <w:r w:rsidRPr="00BC1DE9">
        <w:rPr>
          <w:b/>
        </w:rPr>
        <w:t>Mục tiêu</w:t>
      </w:r>
      <w:r>
        <w:t>: gây khó khăn cho người chơi trong quá trình thực hiện nhiệm vụ.</w:t>
      </w:r>
    </w:p>
    <w:p w14:paraId="6B2A4B6E" w14:textId="2A464F73" w:rsidR="00B05DD3" w:rsidRDefault="00B05DD3" w:rsidP="00B05DD3">
      <w:pPr>
        <w:pStyle w:val="Nidungvnbn"/>
      </w:pPr>
      <w:r w:rsidRPr="00BC1DE9">
        <w:rPr>
          <w:b/>
        </w:rPr>
        <w:t>Nội dung</w:t>
      </w:r>
      <w:r>
        <w:t>:</w:t>
      </w:r>
    </w:p>
    <w:p w14:paraId="6662BA3A" w14:textId="59CCEC29" w:rsidR="00B05DD3" w:rsidRDefault="00B05DD3" w:rsidP="001330AA">
      <w:pPr>
        <w:pStyle w:val="Nidungvnbn"/>
        <w:numPr>
          <w:ilvl w:val="0"/>
          <w:numId w:val="31"/>
        </w:numPr>
      </w:pPr>
      <w:r>
        <w:t>Mê cung sẽ có thay đổi tùy theo từng map, giúp người chơi không bị chán vì đã biết đường đi từ trước.</w:t>
      </w:r>
    </w:p>
    <w:p w14:paraId="258CBFE8" w14:textId="04207E71" w:rsidR="00B05DD3" w:rsidRDefault="003B6DD4" w:rsidP="001330AA">
      <w:pPr>
        <w:pStyle w:val="Nidungvnbn"/>
        <w:numPr>
          <w:ilvl w:val="0"/>
          <w:numId w:val="31"/>
        </w:numPr>
      </w:pPr>
      <w:r>
        <w:t>Kết hợp với các tuyến tuần tra khác nhau, người chơi sẽ không biết trước được các AI Defender có thể xuất hiện từ hướng nào.</w:t>
      </w:r>
    </w:p>
    <w:p w14:paraId="6D9F5D49" w14:textId="09B27944" w:rsidR="003B6DD4" w:rsidRDefault="003B6DD4" w:rsidP="001330AA">
      <w:pPr>
        <w:pStyle w:val="Nidungvnbn"/>
        <w:numPr>
          <w:ilvl w:val="0"/>
          <w:numId w:val="31"/>
        </w:numPr>
      </w:pPr>
      <w:r>
        <w:t>Tạo ra các vật cản giúp người chơi và AI Scout tránh né tầm mắt của AI Defender</w:t>
      </w:r>
    </w:p>
    <w:p w14:paraId="33BB7F67" w14:textId="77777777" w:rsidR="000A2332" w:rsidRDefault="00B05DD3" w:rsidP="000A2332">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745174" cy="4819697"/>
                    </a:xfrm>
                    <a:prstGeom prst="rect">
                      <a:avLst/>
                    </a:prstGeom>
                  </pic:spPr>
                </pic:pic>
              </a:graphicData>
            </a:graphic>
          </wp:inline>
        </w:drawing>
      </w:r>
    </w:p>
    <w:p w14:paraId="6AF2DAB2" w14:textId="6BE2265A" w:rsidR="00000D65" w:rsidRDefault="000A2332" w:rsidP="000A2332">
      <w:pPr>
        <w:pStyle w:val="Caption"/>
      </w:pPr>
      <w:bookmarkStart w:id="109" w:name="_Toc144643698"/>
      <w:r>
        <w:t xml:space="preserve">Hình </w:t>
      </w:r>
      <w:fldSimple w:instr=" STYLEREF 1 \s ">
        <w:r w:rsidR="008F2E32">
          <w:rPr>
            <w:noProof/>
          </w:rPr>
          <w:t>4</w:t>
        </w:r>
      </w:fldSimple>
      <w:r w:rsidR="008F2E32">
        <w:t>.</w:t>
      </w:r>
      <w:fldSimple w:instr=" SEQ Hình \* ARABIC \s 1 ">
        <w:r w:rsidR="008F2E32">
          <w:rPr>
            <w:noProof/>
          </w:rPr>
          <w:t>17</w:t>
        </w:r>
      </w:fldSimple>
      <w:r>
        <w:t xml:space="preserve"> Mê cung cho map1</w:t>
      </w:r>
      <w:bookmarkEnd w:id="109"/>
    </w:p>
    <w:p w14:paraId="748537EB" w14:textId="5E965206" w:rsidR="00B05DD3" w:rsidRDefault="00B05DD3" w:rsidP="00D40C41">
      <w:pPr>
        <w:pStyle w:val="Heading3"/>
      </w:pPr>
      <w:bookmarkStart w:id="110" w:name="_Toc144644874"/>
      <w:r>
        <w:t>Cơ chế Oxygen</w:t>
      </w:r>
      <w:bookmarkEnd w:id="110"/>
    </w:p>
    <w:p w14:paraId="47D58E11" w14:textId="73884574" w:rsidR="00B05DD3" w:rsidRDefault="00B05DD3" w:rsidP="00B05DD3">
      <w:pPr>
        <w:pStyle w:val="Nidungvnbn"/>
      </w:pPr>
      <w:r w:rsidRPr="00BC1DE9">
        <w:rPr>
          <w:b/>
        </w:rPr>
        <w:t>Mục tiêu</w:t>
      </w:r>
      <w:r>
        <w:t>: hạn chế khả năng hoạt động của người chơi ngoài map, tạo ra các biến số cho game.</w:t>
      </w:r>
    </w:p>
    <w:p w14:paraId="684F8732" w14:textId="21A3D77D" w:rsidR="00B05DD3" w:rsidRDefault="00B05DD3" w:rsidP="00B05DD3">
      <w:pPr>
        <w:pStyle w:val="Nidungvnbn"/>
      </w:pPr>
      <w:r w:rsidRPr="00BC1DE9">
        <w:rPr>
          <w:b/>
        </w:rPr>
        <w:t>Nội dung</w:t>
      </w:r>
      <w:r>
        <w:t xml:space="preserve">: tất cả các actor trong game đều có một lượng giới hạn Oxygen. </w:t>
      </w:r>
    </w:p>
    <w:p w14:paraId="4DDD76B7" w14:textId="44EB179F" w:rsidR="00B05DD3" w:rsidRDefault="00B05DD3" w:rsidP="001330AA">
      <w:pPr>
        <w:pStyle w:val="Nidungvnbn"/>
        <w:numPr>
          <w:ilvl w:val="0"/>
          <w:numId w:val="30"/>
        </w:numPr>
      </w:pPr>
      <w:r>
        <w:t>Nếu chỉ số này về 0, đồng nghĩa actor đó phải respawn, gián đoạn quá trình chơi.</w:t>
      </w:r>
    </w:p>
    <w:p w14:paraId="09F61232" w14:textId="1D862E0C" w:rsidR="00B05DD3" w:rsidRDefault="00B05DD3" w:rsidP="001330AA">
      <w:pPr>
        <w:pStyle w:val="Nidungvnbn"/>
        <w:numPr>
          <w:ilvl w:val="0"/>
          <w:numId w:val="30"/>
        </w:numPr>
      </w:pPr>
      <w:r>
        <w:t>Để tránh việc chỉ số về 0, cần phải tìm đến các trạm trú ẩn được đặt trên bản đồ để hồi phục.</w:t>
      </w:r>
    </w:p>
    <w:p w14:paraId="3FA13456" w14:textId="2ACDA39A" w:rsidR="00033014" w:rsidRDefault="00033014" w:rsidP="001330AA">
      <w:pPr>
        <w:pStyle w:val="Nidungvnbn"/>
        <w:numPr>
          <w:ilvl w:val="0"/>
          <w:numId w:val="30"/>
        </w:numPr>
      </w:pPr>
      <w:r>
        <w:t>Để áp dụng đồng bộ cơ chế này cho cả người chơi và các AI, chúng em đã nghiên cứu thêm về plugin SmartObject của Unreal Engine.</w:t>
      </w:r>
    </w:p>
    <w:p w14:paraId="450AE21F" w14:textId="77777777" w:rsidR="00A468E4" w:rsidRDefault="00033014" w:rsidP="00917301">
      <w:pPr>
        <w:pStyle w:val="Nidungvnbn"/>
        <w:keepNext/>
        <w:ind w:left="720" w:firstLine="0"/>
        <w:jc w:val="center"/>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03087" cy="2260244"/>
                    </a:xfrm>
                    <a:prstGeom prst="rect">
                      <a:avLst/>
                    </a:prstGeom>
                  </pic:spPr>
                </pic:pic>
              </a:graphicData>
            </a:graphic>
          </wp:inline>
        </w:drawing>
      </w:r>
    </w:p>
    <w:p w14:paraId="25AB5F36" w14:textId="251CF87E" w:rsidR="00000D65" w:rsidRDefault="00A468E4" w:rsidP="00A468E4">
      <w:pPr>
        <w:pStyle w:val="Caption"/>
      </w:pPr>
      <w:bookmarkStart w:id="111" w:name="_Toc144643699"/>
      <w:r>
        <w:t xml:space="preserve">Hình </w:t>
      </w:r>
      <w:fldSimple w:instr=" STYLEREF 1 \s ">
        <w:r w:rsidR="008F2E32">
          <w:rPr>
            <w:noProof/>
          </w:rPr>
          <w:t>4</w:t>
        </w:r>
      </w:fldSimple>
      <w:r w:rsidR="008F2E32">
        <w:t>.</w:t>
      </w:r>
      <w:fldSimple w:instr=" SEQ Hình \* ARABIC \s 1 ">
        <w:r w:rsidR="008F2E32">
          <w:rPr>
            <w:noProof/>
          </w:rPr>
          <w:t>18</w:t>
        </w:r>
      </w:fldSimple>
      <w:r>
        <w:t xml:space="preserve"> Nhà trú ẩn giúp phục hồi Oxygen và tránh bị tấn công</w:t>
      </w:r>
      <w:bookmarkEnd w:id="111"/>
    </w:p>
    <w:p w14:paraId="4CEA6A42" w14:textId="4F564EAF" w:rsidR="00BC1DE9" w:rsidRDefault="00BC1DE9" w:rsidP="00BC1DE9">
      <w:pPr>
        <w:pStyle w:val="Nidungvnbn"/>
      </w:pPr>
      <w:r w:rsidRPr="00BC1DE9">
        <w:rPr>
          <w:b/>
        </w:rPr>
        <w:t>SmartObject</w:t>
      </w:r>
      <w:r w:rsidR="0085178D">
        <w:rPr>
          <w:b/>
        </w:rPr>
        <w:t xml:space="preserve"> </w:t>
      </w:r>
      <w:r w:rsidR="0085178D">
        <w:t>là cơ chế giúp AI tìm và sử dụng các Object giống như cách mà người chơi sử dụng một Object. Để một SmartObject hoạt động cần:</w:t>
      </w:r>
    </w:p>
    <w:p w14:paraId="3D1570C2" w14:textId="196A0667" w:rsidR="0085178D" w:rsidRDefault="0085178D" w:rsidP="00BC1DE9">
      <w:pPr>
        <w:pStyle w:val="Nidungvnbn"/>
      </w:pPr>
      <w:r w:rsidRPr="00A26FCA">
        <w:rPr>
          <w:i/>
        </w:rPr>
        <w:t>DataAsset</w:t>
      </w:r>
      <w:r w:rsidR="00F24E92" w:rsidRPr="0098480D">
        <w:t>:</w:t>
      </w:r>
      <w:r w:rsidR="00F24E92">
        <w:t xml:space="preserve"> thứ quyết định các slot dành cho AI. AI sẽ tìm đến các slot này để sử dụng object.</w:t>
      </w:r>
    </w:p>
    <w:p w14:paraId="72C51E35" w14:textId="77777777" w:rsidR="00407A18" w:rsidRDefault="00F24E92" w:rsidP="00407A18">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82302" cy="2127499"/>
                    </a:xfrm>
                    <a:prstGeom prst="rect">
                      <a:avLst/>
                    </a:prstGeom>
                  </pic:spPr>
                </pic:pic>
              </a:graphicData>
            </a:graphic>
          </wp:inline>
        </w:drawing>
      </w:r>
    </w:p>
    <w:p w14:paraId="4D590A8C" w14:textId="36C9CF33" w:rsidR="00000D65" w:rsidRDefault="00407A18" w:rsidP="00407A18">
      <w:pPr>
        <w:pStyle w:val="Caption"/>
      </w:pPr>
      <w:bookmarkStart w:id="112" w:name="_Toc144643700"/>
      <w:r>
        <w:t xml:space="preserve">Hình </w:t>
      </w:r>
      <w:fldSimple w:instr=" STYLEREF 1 \s ">
        <w:r w:rsidR="008F2E32">
          <w:rPr>
            <w:noProof/>
          </w:rPr>
          <w:t>4</w:t>
        </w:r>
      </w:fldSimple>
      <w:r w:rsidR="008F2E32">
        <w:t>.</w:t>
      </w:r>
      <w:fldSimple w:instr=" SEQ Hình \* ARABIC \s 1 ">
        <w:r w:rsidR="008F2E32">
          <w:rPr>
            <w:noProof/>
          </w:rPr>
          <w:t>19</w:t>
        </w:r>
      </w:fldSimple>
      <w:r>
        <w:t xml:space="preserve"> Các slot của DataAsset</w:t>
      </w:r>
      <w:bookmarkEnd w:id="112"/>
    </w:p>
    <w:p w14:paraId="60C07287" w14:textId="5B280BF1" w:rsidR="00F24E92" w:rsidRDefault="00F24E92" w:rsidP="00F24E92">
      <w:pPr>
        <w:pStyle w:val="Nidungvnbn"/>
      </w:pPr>
      <w:r>
        <w:t>Để AI biết cần làm gì với các slot này, ta sẽ có 1 file Config, thứ sẽ quyết định hành vi của AI đối với các slot SmartObject.</w:t>
      </w:r>
    </w:p>
    <w:p w14:paraId="2A5EF963" w14:textId="4BA22890" w:rsidR="00F24E92" w:rsidRDefault="00A26FCA" w:rsidP="00F24E92">
      <w:pPr>
        <w:pStyle w:val="Nidungvnbn"/>
      </w:pPr>
      <w:r w:rsidRPr="00A26FCA">
        <w:rPr>
          <w:i/>
        </w:rPr>
        <w:t>GameplayBehavior</w:t>
      </w:r>
      <w:r>
        <w:t>: đối với người chơi, chúng ta biết được mình tương tác với một object để làm gì. Vậy còn với AI, làm cách nào để ta biết chúng đang sử dụng object đó? Câu trả lời là thông qua Behavior.</w:t>
      </w:r>
    </w:p>
    <w:p w14:paraId="780D065C" w14:textId="77777777" w:rsidR="00917301" w:rsidRDefault="0098480D" w:rsidP="00917301">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11684" cy="1030019"/>
                    </a:xfrm>
                    <a:prstGeom prst="rect">
                      <a:avLst/>
                    </a:prstGeom>
                  </pic:spPr>
                </pic:pic>
              </a:graphicData>
            </a:graphic>
          </wp:inline>
        </w:drawing>
      </w:r>
    </w:p>
    <w:p w14:paraId="18343695" w14:textId="17FBD5E8" w:rsidR="00D02D0C" w:rsidRDefault="00917301" w:rsidP="00917301">
      <w:pPr>
        <w:pStyle w:val="Caption"/>
      </w:pPr>
      <w:bookmarkStart w:id="113" w:name="_Toc144643701"/>
      <w:r>
        <w:t xml:space="preserve">Hình </w:t>
      </w:r>
      <w:fldSimple w:instr=" STYLEREF 1 \s ">
        <w:r w:rsidR="008F2E32">
          <w:rPr>
            <w:noProof/>
          </w:rPr>
          <w:t>4</w:t>
        </w:r>
      </w:fldSimple>
      <w:r w:rsidR="008F2E32">
        <w:t>.</w:t>
      </w:r>
      <w:fldSimple w:instr=" SEQ Hình \* ARABIC \s 1 ">
        <w:r w:rsidR="008F2E32">
          <w:rPr>
            <w:noProof/>
          </w:rPr>
          <w:t>20</w:t>
        </w:r>
      </w:fldSimple>
      <w:r>
        <w:t xml:space="preserve"> Hàm sử dụng SmartObject của AI</w:t>
      </w:r>
      <w:bookmarkEnd w:id="113"/>
    </w:p>
    <w:p w14:paraId="6D5F4A9A" w14:textId="4D53F0CA" w:rsidR="0098480D" w:rsidRDefault="0098480D" w:rsidP="0098480D">
      <w:pPr>
        <w:pStyle w:val="Nidungvnbn"/>
      </w:pPr>
      <w:r>
        <w:t>Trong game này, khi AI phát hiện chỉ số Oxygen đang thấp báo động, chúng sẽ dừng mọi công việc đang làm, tìm đến 1 slot của SmartObject nơi trú ẩn, và thực hiện anim ngồi nghỉ. SmartObject giúp hiện thực cơ chế game dễ dàng và thực tế hơn.</w:t>
      </w:r>
    </w:p>
    <w:p w14:paraId="1F67A7AE" w14:textId="77777777" w:rsidR="00917301" w:rsidRDefault="0098480D" w:rsidP="00917301">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75180" cy="1539618"/>
                    </a:xfrm>
                    <a:prstGeom prst="rect">
                      <a:avLst/>
                    </a:prstGeom>
                  </pic:spPr>
                </pic:pic>
              </a:graphicData>
            </a:graphic>
          </wp:inline>
        </w:drawing>
      </w:r>
    </w:p>
    <w:p w14:paraId="5087B186" w14:textId="1A405450" w:rsidR="00FB6D72" w:rsidRDefault="00917301" w:rsidP="00917301">
      <w:pPr>
        <w:pStyle w:val="Caption"/>
      </w:pPr>
      <w:bookmarkStart w:id="114" w:name="_Toc144643702"/>
      <w:r>
        <w:t xml:space="preserve">Hình </w:t>
      </w:r>
      <w:fldSimple w:instr=" STYLEREF 1 \s ">
        <w:r w:rsidR="008F2E32">
          <w:rPr>
            <w:noProof/>
          </w:rPr>
          <w:t>4</w:t>
        </w:r>
      </w:fldSimple>
      <w:r w:rsidR="008F2E32">
        <w:t>.</w:t>
      </w:r>
      <w:fldSimple w:instr=" SEQ Hình \* ARABIC \s 1 ">
        <w:r w:rsidR="008F2E32">
          <w:rPr>
            <w:noProof/>
          </w:rPr>
          <w:t>21</w:t>
        </w:r>
      </w:fldSimple>
      <w:r>
        <w:t xml:space="preserve"> Hàm tìm kiếm các slot của SmartObject</w:t>
      </w:r>
      <w:bookmarkEnd w:id="114"/>
    </w:p>
    <w:p w14:paraId="7A19A491" w14:textId="6CD68165" w:rsidR="00260C71" w:rsidRDefault="00260C71" w:rsidP="00D40C41">
      <w:pPr>
        <w:pStyle w:val="Heading3"/>
      </w:pPr>
      <w:bookmarkStart w:id="115" w:name="_Toc144644875"/>
      <w:r>
        <w:t>Các nhiệm vụ của game</w:t>
      </w:r>
      <w:bookmarkEnd w:id="115"/>
    </w:p>
    <w:p w14:paraId="7C2EEF1B" w14:textId="7A409CD1" w:rsidR="00260C71" w:rsidRDefault="00260C71" w:rsidP="00260C71">
      <w:pPr>
        <w:pStyle w:val="Nidungvnbn"/>
      </w:pPr>
      <w:r w:rsidRPr="00E8143B">
        <w:rPr>
          <w:b/>
        </w:rPr>
        <w:t>Map1</w:t>
      </w:r>
      <w:r>
        <w:t>: Yêu cầu người chơi vượt qua mê cung và tìm đến cổng</w:t>
      </w:r>
    </w:p>
    <w:p w14:paraId="25907A0D" w14:textId="77777777" w:rsidR="001E3ACA" w:rsidRDefault="00260C71" w:rsidP="001E3ACA">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05458" cy="2565806"/>
                    </a:xfrm>
                    <a:prstGeom prst="rect">
                      <a:avLst/>
                    </a:prstGeom>
                  </pic:spPr>
                </pic:pic>
              </a:graphicData>
            </a:graphic>
          </wp:inline>
        </w:drawing>
      </w:r>
    </w:p>
    <w:p w14:paraId="1C5E1F5B" w14:textId="52C78147" w:rsidR="00112DF3" w:rsidRDefault="001E3ACA" w:rsidP="001E3ACA">
      <w:pPr>
        <w:pStyle w:val="Caption"/>
      </w:pPr>
      <w:bookmarkStart w:id="116" w:name="_Toc144643703"/>
      <w:r>
        <w:t xml:space="preserve">Hình </w:t>
      </w:r>
      <w:fldSimple w:instr=" STYLEREF 1 \s ">
        <w:r w:rsidR="008F2E32">
          <w:rPr>
            <w:noProof/>
          </w:rPr>
          <w:t>4</w:t>
        </w:r>
      </w:fldSimple>
      <w:r w:rsidR="008F2E32">
        <w:t>.</w:t>
      </w:r>
      <w:fldSimple w:instr=" SEQ Hình \* ARABIC \s 1 ">
        <w:r w:rsidR="008F2E32">
          <w:rPr>
            <w:noProof/>
          </w:rPr>
          <w:t>22</w:t>
        </w:r>
      </w:fldSimple>
      <w:r>
        <w:t xml:space="preserve"> Cổng mục tiêu của map1</w:t>
      </w:r>
      <w:bookmarkEnd w:id="116"/>
    </w:p>
    <w:p w14:paraId="06B7BA9A" w14:textId="2C3F6194" w:rsidR="00260C71" w:rsidRDefault="00260C71" w:rsidP="00260C71">
      <w:pPr>
        <w:pStyle w:val="Nidungvnbn"/>
      </w:pPr>
      <w:r>
        <w:lastRenderedPageBreak/>
        <w:t>Cổng chỉ cho phép tối đa 3 người qua, ngay khi đã nhận đủ 3 người, cổng sẽ bị hủy.</w:t>
      </w:r>
      <w:r w:rsidR="00D40C41">
        <w:t xml:space="preserve"> Sẽ có 2 cổng, nhận tối đa 6 người. Ngay khi cả 2 cổng bị phá hủy, nếu người chơi không phải một trong những người bước qua cổng thì trò chơi kết thúc.</w:t>
      </w:r>
    </w:p>
    <w:p w14:paraId="4DC6987F" w14:textId="77777777" w:rsidR="001E3ACA" w:rsidRDefault="00260C71" w:rsidP="001E3ACA">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17383" cy="2475859"/>
                    </a:xfrm>
                    <a:prstGeom prst="rect">
                      <a:avLst/>
                    </a:prstGeom>
                  </pic:spPr>
                </pic:pic>
              </a:graphicData>
            </a:graphic>
          </wp:inline>
        </w:drawing>
      </w:r>
    </w:p>
    <w:p w14:paraId="74000DC8" w14:textId="48746772" w:rsidR="00E8143B" w:rsidRDefault="001E3ACA" w:rsidP="00D40C41">
      <w:pPr>
        <w:pStyle w:val="Caption"/>
      </w:pPr>
      <w:bookmarkStart w:id="117" w:name="_Toc144643704"/>
      <w:r>
        <w:t xml:space="preserve">Hình </w:t>
      </w:r>
      <w:fldSimple w:instr=" STYLEREF 1 \s ">
        <w:r w:rsidR="008F2E32">
          <w:rPr>
            <w:noProof/>
          </w:rPr>
          <w:t>4</w:t>
        </w:r>
      </w:fldSimple>
      <w:r w:rsidR="008F2E32">
        <w:t>.</w:t>
      </w:r>
      <w:fldSimple w:instr=" SEQ Hình \* ARABIC \s 1 ">
        <w:r w:rsidR="008F2E32">
          <w:rPr>
            <w:noProof/>
          </w:rPr>
          <w:t>23</w:t>
        </w:r>
      </w:fldSimple>
      <w:r>
        <w:t xml:space="preserve"> Hàm tương tác với mục tiêu map1</w:t>
      </w:r>
      <w:bookmarkEnd w:id="117"/>
    </w:p>
    <w:p w14:paraId="4FAC0806" w14:textId="740B0036" w:rsidR="00E8143B" w:rsidRDefault="00E8143B" w:rsidP="00E8143B">
      <w:pPr>
        <w:pStyle w:val="Nidungvnbn"/>
      </w:pPr>
      <w:r w:rsidRPr="00114ACF">
        <w:rPr>
          <w:b/>
        </w:rPr>
        <w:t>Map2</w:t>
      </w:r>
      <w:r>
        <w:t>: yêu cầu người chơi tìm đến cờ đối phương để tích điểm</w:t>
      </w:r>
      <w:r w:rsidR="00114ACF">
        <w:t>. Điểm sẽ được tăng lên mỗi khi có thành viên của team bất kì chạm đến cờ đối phương.</w:t>
      </w:r>
    </w:p>
    <w:p w14:paraId="65141186" w14:textId="050C42C2" w:rsidR="00114ACF" w:rsidRDefault="00114ACF" w:rsidP="00E8143B">
      <w:pPr>
        <w:pStyle w:val="Nidungvnbn"/>
      </w:pPr>
      <w:r>
        <w:t>Đội tích lũy được 10 điểm trước sẽ phá hủy cờ đối phương. Ngay khi cờ của 1 bên bị phá hủy, bên còn lại chiến thắng.</w:t>
      </w:r>
    </w:p>
    <w:p w14:paraId="4269CCD7" w14:textId="5FC1A1E7" w:rsidR="00114ACF" w:rsidRDefault="00114ACF" w:rsidP="00E8143B">
      <w:pPr>
        <w:pStyle w:val="Nidungvnbn"/>
      </w:pPr>
      <w:r w:rsidRPr="004A1B49">
        <w:rPr>
          <w:b/>
        </w:rPr>
        <w:t>Map3</w:t>
      </w:r>
      <w:r>
        <w:t>: nắ</w:t>
      </w:r>
      <w:r w:rsidR="000F3D23">
        <w:t>m giữ vương miện đến khi thời gian đếm ngược kết thúc là giành chiến thắng.</w:t>
      </w:r>
    </w:p>
    <w:p w14:paraId="226CFFA0" w14:textId="337E3ABB" w:rsidR="000F3D23" w:rsidRDefault="000F3D23" w:rsidP="00E8143B">
      <w:pPr>
        <w:pStyle w:val="Nidungvnbn"/>
      </w:pPr>
      <w:r>
        <w:t>Nhận biết vị trí kẻ chiếm vương miện thông qua hình ảnh vương miện trên đầu. Tương tác với vương miện để chiếm ngôi</w:t>
      </w:r>
    </w:p>
    <w:p w14:paraId="60F16FE5" w14:textId="76303447" w:rsidR="00260C71" w:rsidRPr="00260C71" w:rsidRDefault="000F3D23" w:rsidP="00E26AEE">
      <w:pPr>
        <w:pStyle w:val="Nidungvnbn"/>
      </w:pPr>
      <w:r>
        <w:t>Kẻ đang có vương miện nếu bị truất ngôi sẽ bị tiêu diệt và respawn ngẫu nhiên.</w:t>
      </w:r>
    </w:p>
    <w:p w14:paraId="47FE89AD" w14:textId="7A58B6F8" w:rsidR="007974FF" w:rsidRPr="00C5641E" w:rsidRDefault="00C55250">
      <w:pPr>
        <w:spacing w:before="0" w:after="200" w:line="276" w:lineRule="auto"/>
        <w:rPr>
          <w:b/>
          <w:sz w:val="26"/>
          <w:szCs w:val="28"/>
        </w:rPr>
      </w:pPr>
      <w:r>
        <w:br w:type="page"/>
      </w:r>
    </w:p>
    <w:p w14:paraId="0AF48E50" w14:textId="744696CC" w:rsidR="007974FF" w:rsidRDefault="00C55250">
      <w:pPr>
        <w:pStyle w:val="Heading1"/>
      </w:pPr>
      <w:bookmarkStart w:id="118" w:name="_Toc144644876"/>
      <w:r>
        <w:lastRenderedPageBreak/>
        <w:t>KẾT LUẬN</w:t>
      </w:r>
      <w:bookmarkEnd w:id="118"/>
    </w:p>
    <w:p w14:paraId="5314030C" w14:textId="4358604E" w:rsidR="006D3F71" w:rsidRDefault="006D3F71" w:rsidP="006D3F71">
      <w:pPr>
        <w:pStyle w:val="Nidungvnbn"/>
      </w:pPr>
      <w:r>
        <w:t>Sau quá trình nghiên cứu và thực hiện đề tài, chúng em đã đúc kết được kinh nghiệm và rút ra được kết luận sau:</w:t>
      </w:r>
    </w:p>
    <w:p w14:paraId="57D3C527" w14:textId="0A01C133" w:rsidR="00CC2601" w:rsidRDefault="0067329B" w:rsidP="002B1004">
      <w:pPr>
        <w:pStyle w:val="Heading2"/>
        <w:rPr>
          <w:lang w:val="en-US"/>
        </w:rPr>
      </w:pPr>
      <w:bookmarkStart w:id="119" w:name="_Toc144644877"/>
      <w:r>
        <w:rPr>
          <w:lang w:val="en-US"/>
        </w:rPr>
        <w:t>Ưu điểm</w:t>
      </w:r>
      <w:bookmarkEnd w:id="119"/>
    </w:p>
    <w:p w14:paraId="005D7FCC" w14:textId="771FC951" w:rsidR="006D3F71" w:rsidRDefault="006D3F71" w:rsidP="006D3F71">
      <w:pPr>
        <w:pStyle w:val="Nidungvnbn"/>
      </w:pPr>
      <w:r>
        <w:t>Có cơ hội học hỏi và sử dụng một trong những game engine phổ biến nhất hiện tại.</w:t>
      </w:r>
    </w:p>
    <w:p w14:paraId="197B2842" w14:textId="64C12365" w:rsidR="006D3F71" w:rsidRPr="006D3F71" w:rsidRDefault="006D3F71" w:rsidP="006D3F71">
      <w:pPr>
        <w:pStyle w:val="Nidungvnbn"/>
      </w:pPr>
      <w:r>
        <w:t>Nắm được quy trình cơ bản của việc xây dựng một tựa game, các công đoạn quan trọng cũng như các khó khăn mắc phải.</w:t>
      </w:r>
    </w:p>
    <w:p w14:paraId="26165681" w14:textId="46FE2499" w:rsidR="0097056F" w:rsidRPr="0097056F" w:rsidRDefault="006D3F71" w:rsidP="0097056F">
      <w:pPr>
        <w:pStyle w:val="Nidungvnbn"/>
      </w:pPr>
      <w:r>
        <w:t>Có cơ hội tiếp xúc với một cách thức lập trình mới ngoài các dòng lệnh là lập trình bằng blueprint.</w:t>
      </w:r>
    </w:p>
    <w:p w14:paraId="589C028B" w14:textId="19CC1FFC" w:rsidR="002B1004" w:rsidRDefault="0097056F" w:rsidP="00BD5C15">
      <w:pPr>
        <w:pStyle w:val="Nidungvnbn"/>
      </w:pPr>
      <w:r>
        <w:t>Biết cách sử dụng bộ tool của Unreal Engine để tự xây dựng map.</w:t>
      </w:r>
    </w:p>
    <w:p w14:paraId="158C958A" w14:textId="4AEF0915" w:rsidR="002B1004" w:rsidRDefault="0097056F" w:rsidP="002B1004">
      <w:pPr>
        <w:pStyle w:val="Nidungvnbn"/>
      </w:pPr>
      <w:r>
        <w:t>Xây dựng được một cốt truyện tương đối hoàn chỉnh.</w:t>
      </w:r>
    </w:p>
    <w:p w14:paraId="4F3C5819" w14:textId="10CCD2D9" w:rsidR="0097056F" w:rsidRDefault="006D3F71" w:rsidP="002B1004">
      <w:pPr>
        <w:pStyle w:val="Nidungvnbn"/>
      </w:pPr>
      <w:r>
        <w:t>Có thể l</w:t>
      </w:r>
      <w:r w:rsidR="0097056F">
        <w:t>ập trình được</w:t>
      </w:r>
      <w:r>
        <w:t xml:space="preserve"> một</w:t>
      </w:r>
      <w:r w:rsidR="0097056F">
        <w:t xml:space="preserve"> bộ AI đơn giản.</w:t>
      </w:r>
    </w:p>
    <w:p w14:paraId="1CC19AE3" w14:textId="0E2A6DB8" w:rsidR="006D3F71" w:rsidRDefault="006D3F71" w:rsidP="002B1004">
      <w:pPr>
        <w:pStyle w:val="Nidungvnbn"/>
      </w:pPr>
      <w:r>
        <w:t>Ứng dụng được các plugin hỗ trợ của Unreal vào trong quá trình thực hiện đề tài.</w:t>
      </w:r>
    </w:p>
    <w:p w14:paraId="0CBFEA0A" w14:textId="1E5CD687" w:rsidR="006D3F71" w:rsidRPr="002B1004" w:rsidRDefault="006D3F71" w:rsidP="002B1004">
      <w:pPr>
        <w:pStyle w:val="Nidungvnbn"/>
      </w:pPr>
      <w:r>
        <w:t>Tự mình làm được 1 game đơn giản.</w:t>
      </w:r>
    </w:p>
    <w:p w14:paraId="5DF170AB" w14:textId="6E95478D" w:rsidR="0067329B" w:rsidRDefault="0067329B" w:rsidP="0067329B">
      <w:pPr>
        <w:pStyle w:val="Heading2"/>
        <w:rPr>
          <w:lang w:val="en-US"/>
        </w:rPr>
      </w:pPr>
      <w:bookmarkStart w:id="120" w:name="_Toc144644878"/>
      <w:r>
        <w:rPr>
          <w:lang w:val="en-US"/>
        </w:rPr>
        <w:t>Nhược điểm</w:t>
      </w:r>
      <w:bookmarkEnd w:id="120"/>
    </w:p>
    <w:p w14:paraId="6FE6F0FE" w14:textId="70798174" w:rsidR="006D3F71" w:rsidRDefault="006D3F71" w:rsidP="006D3F71">
      <w:pPr>
        <w:pStyle w:val="Nidungvnbn"/>
      </w:pPr>
      <w:r>
        <w:t>Chưa thể</w:t>
      </w:r>
      <w:r w:rsidR="00174CFF">
        <w:t xml:space="preserve"> đầu tư xây dựng một bộ AI phức tạp và giống người nhất có thể để tăng độ thử thách cho game.</w:t>
      </w:r>
    </w:p>
    <w:p w14:paraId="0068292B" w14:textId="705CE731" w:rsidR="00174CFF" w:rsidRDefault="00174CFF" w:rsidP="006D3F71">
      <w:pPr>
        <w:pStyle w:val="Nidungvnbn"/>
      </w:pPr>
      <w:r>
        <w:t>Chưa hoàn thành được bộ animation cho các nhân vật để tạo trải nghiệm tốt nhất cho người chơi.</w:t>
      </w:r>
    </w:p>
    <w:p w14:paraId="371E2FF9" w14:textId="787B7102" w:rsidR="00174CFF" w:rsidRDefault="00174CFF" w:rsidP="006D3F71">
      <w:pPr>
        <w:pStyle w:val="Nidungvnbn"/>
      </w:pPr>
      <w:r>
        <w:t>Chưa làm được một bộ item tương tác giúp gameplay thú vị hơn.</w:t>
      </w:r>
    </w:p>
    <w:p w14:paraId="32AB5103" w14:textId="02A88D99" w:rsidR="00174CFF" w:rsidRDefault="00C91957" w:rsidP="006D3F71">
      <w:pPr>
        <w:pStyle w:val="Nidungvnbn"/>
      </w:pPr>
      <w:r>
        <w:t>Chưa code theo mô hình OOP, khiến việc mở rộng và thay đổi tính năng còn khó khăn</w:t>
      </w:r>
      <w:r w:rsidR="001700BA">
        <w:t>.</w:t>
      </w:r>
    </w:p>
    <w:p w14:paraId="174CC77A" w14:textId="78EFF1A3" w:rsidR="001700BA" w:rsidRDefault="001700BA" w:rsidP="006D3F71">
      <w:pPr>
        <w:pStyle w:val="Nidungvnbn"/>
      </w:pPr>
      <w:r>
        <w:t>Chưa đóng gói được tựa game thành một sản phẩm độc lập.</w:t>
      </w:r>
    </w:p>
    <w:p w14:paraId="2815FB2B" w14:textId="784C0751" w:rsidR="001700BA" w:rsidRDefault="001700BA" w:rsidP="006D3F71">
      <w:pPr>
        <w:pStyle w:val="Nidungvnbn"/>
      </w:pPr>
    </w:p>
    <w:p w14:paraId="17C1B945" w14:textId="0FB5D8B4" w:rsidR="001700BA" w:rsidRDefault="001700BA" w:rsidP="006D3F71">
      <w:pPr>
        <w:pStyle w:val="Nidungvnbn"/>
      </w:pPr>
    </w:p>
    <w:p w14:paraId="4E4723F7" w14:textId="77777777" w:rsidR="001700BA" w:rsidRPr="006D3F71" w:rsidRDefault="001700BA" w:rsidP="006D3F71">
      <w:pPr>
        <w:pStyle w:val="Nidungvnbn"/>
      </w:pPr>
    </w:p>
    <w:p w14:paraId="36E7A43C" w14:textId="7342DBB1" w:rsidR="007974FF" w:rsidRDefault="00C55250">
      <w:pPr>
        <w:pStyle w:val="Heading2"/>
      </w:pPr>
      <w:bookmarkStart w:id="121" w:name="_Toc144644879"/>
      <w:r>
        <w:lastRenderedPageBreak/>
        <w:t>Hướng phát triển</w:t>
      </w:r>
      <w:bookmarkEnd w:id="121"/>
    </w:p>
    <w:p w14:paraId="66F2FD13" w14:textId="638F025E" w:rsidR="002B1004" w:rsidRDefault="002B1004" w:rsidP="002B1004">
      <w:pPr>
        <w:pStyle w:val="Nidungvnbn"/>
      </w:pPr>
      <w:r>
        <w:t>Cải thiện chiều sâu</w:t>
      </w:r>
      <w:r w:rsidR="00C91957">
        <w:t xml:space="preserve"> và xây dựng một bộ AI hoàn chỉnh hơn, bao gồm thêm các tính năng:</w:t>
      </w:r>
    </w:p>
    <w:p w14:paraId="71FB200E" w14:textId="77777777" w:rsidR="00C91957" w:rsidRDefault="00C91957" w:rsidP="001330AA">
      <w:pPr>
        <w:pStyle w:val="Nidungvnbn"/>
        <w:numPr>
          <w:ilvl w:val="0"/>
          <w:numId w:val="44"/>
        </w:numPr>
      </w:pPr>
      <w:r>
        <w:t xml:space="preserve">Scout: </w:t>
      </w:r>
    </w:p>
    <w:p w14:paraId="005AB3E2" w14:textId="20D94AAE" w:rsidR="00C91957" w:rsidRDefault="00C91957" w:rsidP="001330AA">
      <w:pPr>
        <w:pStyle w:val="Nidungvnbn"/>
        <w:numPr>
          <w:ilvl w:val="1"/>
          <w:numId w:val="44"/>
        </w:numPr>
      </w:pPr>
      <w:r>
        <w:t>Có khả năng đánh lạc hướng Defender</w:t>
      </w:r>
      <w:r w:rsidR="00EF41BD">
        <w:t>.</w:t>
      </w:r>
    </w:p>
    <w:p w14:paraId="6EB4FE74" w14:textId="1CCA0445" w:rsidR="00C91957" w:rsidRDefault="00C91957" w:rsidP="001330AA">
      <w:pPr>
        <w:pStyle w:val="Nidungvnbn"/>
        <w:numPr>
          <w:ilvl w:val="1"/>
          <w:numId w:val="44"/>
        </w:numPr>
      </w:pPr>
      <w:r>
        <w:t>Báo động cho đồng đội nếu phát hiện kẻ địch</w:t>
      </w:r>
      <w:r w:rsidR="00EF41BD">
        <w:t>.</w:t>
      </w:r>
    </w:p>
    <w:p w14:paraId="0D1288E3" w14:textId="71AA0BAB" w:rsidR="00EF41BD" w:rsidRDefault="00EF41BD" w:rsidP="001330AA">
      <w:pPr>
        <w:pStyle w:val="Nidungvnbn"/>
        <w:numPr>
          <w:ilvl w:val="1"/>
          <w:numId w:val="44"/>
        </w:numPr>
      </w:pPr>
      <w:r>
        <w:t>Ra quyết định giữa trốn hoặc tiếp tục nhiệm vụ.</w:t>
      </w:r>
    </w:p>
    <w:p w14:paraId="238EA65E" w14:textId="73A590E5" w:rsidR="00EF41BD" w:rsidRDefault="00EF41BD" w:rsidP="001330AA">
      <w:pPr>
        <w:pStyle w:val="Nidungvnbn"/>
        <w:numPr>
          <w:ilvl w:val="0"/>
          <w:numId w:val="44"/>
        </w:numPr>
      </w:pPr>
      <w:r>
        <w:t>Defender:</w:t>
      </w:r>
    </w:p>
    <w:p w14:paraId="31B49BB3" w14:textId="640B9A6C" w:rsidR="00EF41BD" w:rsidRDefault="00EF41BD" w:rsidP="001330AA">
      <w:pPr>
        <w:pStyle w:val="Nidungvnbn"/>
        <w:numPr>
          <w:ilvl w:val="1"/>
          <w:numId w:val="44"/>
        </w:numPr>
      </w:pPr>
      <w:r>
        <w:t>Có khả năng tìm mục tiêu tối ưu hơn để tấn công.</w:t>
      </w:r>
    </w:p>
    <w:p w14:paraId="2C3006C4" w14:textId="3D4BB70F" w:rsidR="00EF41BD" w:rsidRDefault="00EF41BD" w:rsidP="001330AA">
      <w:pPr>
        <w:pStyle w:val="Nidungvnbn"/>
        <w:numPr>
          <w:ilvl w:val="1"/>
          <w:numId w:val="44"/>
        </w:numPr>
      </w:pPr>
      <w:r>
        <w:t>Kêu gọi hỗ trợ.</w:t>
      </w:r>
    </w:p>
    <w:p w14:paraId="1CBA8A7A" w14:textId="16B74F5E" w:rsidR="00EF41BD" w:rsidRPr="00EF41BD" w:rsidRDefault="00EF41BD" w:rsidP="00EF41BD">
      <w:pPr>
        <w:pStyle w:val="Nidungvnbn"/>
      </w:pPr>
      <w:r>
        <w:t>Xây dựng thêm nhiều trạng thái (Choáng, đóng băng, rối loạn, …) cho các nhân vật.</w:t>
      </w:r>
    </w:p>
    <w:p w14:paraId="3F06BDA3" w14:textId="3ECE7BDC" w:rsidR="002B1004" w:rsidRDefault="00987600" w:rsidP="002B1004">
      <w:pPr>
        <w:pStyle w:val="Nidungvnbn"/>
      </w:pPr>
      <w:r>
        <w:t>Xây dựng bộ Animation hoàn chỉnh cho các actor.</w:t>
      </w:r>
    </w:p>
    <w:p w14:paraId="12726D82" w14:textId="60570F69" w:rsidR="00987600" w:rsidRDefault="00CC7728" w:rsidP="002B1004">
      <w:pPr>
        <w:pStyle w:val="Nidungvnbn"/>
      </w:pPr>
      <w:r>
        <w:t>Mở rộng quy mô và mức độ chi tiết của các map/ mê cung.</w:t>
      </w:r>
    </w:p>
    <w:p w14:paraId="06F728AF" w14:textId="0498847C" w:rsidR="0012039B" w:rsidRDefault="0012039B" w:rsidP="002B1004">
      <w:pPr>
        <w:pStyle w:val="Nidungvnbn"/>
      </w:pPr>
      <w:r>
        <w:t>Cải thiện visual của các actor.</w:t>
      </w:r>
    </w:p>
    <w:p w14:paraId="6A1F3D58" w14:textId="29CDF5BB" w:rsidR="0012039B" w:rsidRDefault="00EF41BD" w:rsidP="002B1004">
      <w:pPr>
        <w:pStyle w:val="Nidungvnbn"/>
      </w:pPr>
      <w:r>
        <w:t xml:space="preserve">Xây dựng </w:t>
      </w:r>
      <w:r w:rsidR="007B38BC">
        <w:t xml:space="preserve">thêm </w:t>
      </w:r>
      <w:r>
        <w:t>cơ chế tương tác với Item cho AI.</w:t>
      </w:r>
    </w:p>
    <w:p w14:paraId="6460FC33" w14:textId="0F86F3E2" w:rsidR="00EF41BD" w:rsidRPr="002B1004" w:rsidRDefault="00EF41BD" w:rsidP="002B1004">
      <w:pPr>
        <w:pStyle w:val="Nidungvnbn"/>
      </w:pPr>
      <w:r>
        <w:t>Cấu trúc lại các actor theo hướng OOP để dễ mở rộng và thay đổi.</w:t>
      </w:r>
    </w:p>
    <w:p w14:paraId="3A3CB9B4" w14:textId="77777777" w:rsidR="00842A92" w:rsidRDefault="00842A92" w:rsidP="00842A92">
      <w:pPr>
        <w:pStyle w:val="Nidungvnbn"/>
      </w:pPr>
      <w:r>
        <w:t>Xây dựng thêm màn chơi cho phép Player có vai trò như Defender.</w:t>
      </w:r>
    </w:p>
    <w:p w14:paraId="2C2B9B4D" w14:textId="640EF56F" w:rsidR="007974FF" w:rsidRDefault="00842A92" w:rsidP="00842A92">
      <w:pPr>
        <w:pStyle w:val="Nidungvnbn"/>
      </w:pPr>
      <w:r>
        <w:t>Thêm cơ chế thay đổi địa hình và mê cung thay đổi.</w:t>
      </w:r>
      <w:r w:rsidR="00C55250">
        <w:br w:type="page"/>
      </w:r>
    </w:p>
    <w:p w14:paraId="1FF1ACD2" w14:textId="77777777" w:rsidR="007974FF" w:rsidRDefault="00C55250">
      <w:pPr>
        <w:pStyle w:val="Heading1"/>
        <w:numPr>
          <w:ilvl w:val="0"/>
          <w:numId w:val="0"/>
        </w:numPr>
        <w:jc w:val="center"/>
      </w:pPr>
      <w:bookmarkStart w:id="122" w:name="_Toc144644880"/>
      <w:r>
        <w:lastRenderedPageBreak/>
        <w:t>TÀI LIỆU THAM KHẢO</w:t>
      </w:r>
      <w:bookmarkEnd w:id="122"/>
    </w:p>
    <w:p w14:paraId="157FB195" w14:textId="77777777" w:rsidR="007974FF" w:rsidRDefault="00C55250">
      <w:pPr>
        <w:pStyle w:val="Nidungvnbn"/>
      </w:pPr>
      <w:r>
        <w:t>Tiếng Việt</w:t>
      </w:r>
    </w:p>
    <w:p w14:paraId="5ECC6AEF" w14:textId="6E356BCD" w:rsidR="007974FF" w:rsidRDefault="007E23ED" w:rsidP="007E23ED">
      <w:pPr>
        <w:pStyle w:val="Nidungvnbn"/>
        <w:ind w:firstLine="0"/>
      </w:pPr>
      <w:r>
        <w:tab/>
        <w:t>Không.</w:t>
      </w:r>
    </w:p>
    <w:p w14:paraId="632F2971" w14:textId="77777777" w:rsidR="007974FF" w:rsidRDefault="00C55250">
      <w:pPr>
        <w:pStyle w:val="Nidungvnbn"/>
      </w:pPr>
      <w:r>
        <w:t>Tiếng Anh</w:t>
      </w:r>
    </w:p>
    <w:p w14:paraId="4FCFC77D" w14:textId="77777777" w:rsidR="00EE042F" w:rsidRPr="00EE042F" w:rsidRDefault="00EE6C34" w:rsidP="00E4595C">
      <w:pPr>
        <w:pStyle w:val="Nidungvnbn"/>
      </w:pPr>
      <w:r>
        <w:fldChar w:fldCharType="begin"/>
      </w:r>
      <w:r>
        <w:instrText xml:space="preserve"> ADDIN ZOTERO_BIBL {"uncited":[],"omitted":[],"custom":[]} CSL_BIBLIOGRAPHY </w:instrText>
      </w:r>
      <w:r>
        <w:fldChar w:fldCharType="separate"/>
      </w:r>
      <w:r w:rsidR="00EE042F" w:rsidRPr="00EE042F">
        <w:t>Cargo by KitBash3D | Free 3D Asset Manager for Blender, Unreal Engine 5, Cinema4D, 3ds Max, Maya, and more. (n.d.). Retrieved August 2, 2023, from KitBash3D website: https://kitbash3d.com/pages/cargo</w:t>
      </w:r>
    </w:p>
    <w:p w14:paraId="7124D528" w14:textId="77777777" w:rsidR="00EE042F" w:rsidRPr="00EE042F" w:rsidRDefault="00EE042F" w:rsidP="00E4595C">
      <w:pPr>
        <w:pStyle w:val="Nidungvnbn"/>
      </w:pPr>
      <w:r w:rsidRPr="00EE042F">
        <w:t>Creating Landscapes. (n.d.). Retrieved July 8, 2023, from https://docs.unrealengine.com/5.2/en-US/creating-landscapes-in-unreal-engine/</w:t>
      </w:r>
    </w:p>
    <w:p w14:paraId="2D125C10" w14:textId="77777777" w:rsidR="00EE042F" w:rsidRPr="00EE042F" w:rsidRDefault="00EE042F" w:rsidP="00E4595C">
      <w:pPr>
        <w:pStyle w:val="Nidungvnbn"/>
      </w:pPr>
      <w:r w:rsidRPr="00EE042F">
        <w:t>Foliage Mode. (n.d.). Retrieved July 25, 2023, from https://docs.unrealengine.com/5.2/en-US/foliage-mode-in-unreal-engine/</w:t>
      </w:r>
    </w:p>
    <w:p w14:paraId="3462A775" w14:textId="77777777" w:rsidR="00EE042F" w:rsidRPr="00EE042F" w:rsidRDefault="00EE042F" w:rsidP="00E4595C">
      <w:pPr>
        <w:pStyle w:val="Nidungvnbn"/>
      </w:pPr>
      <w:r w:rsidRPr="00EE042F">
        <w:t>Fracture Mode Selection Tools User Guide. (n.d.). Retrieved July 25, 2023, from https://docs.unrealengine.com/5.2/en-US/fracture-mode-selection-tools-user-guide/</w:t>
      </w:r>
    </w:p>
    <w:p w14:paraId="47BEFE95" w14:textId="77777777" w:rsidR="00EE042F" w:rsidRPr="00EE042F" w:rsidRDefault="00EE042F" w:rsidP="00E4595C">
      <w:pPr>
        <w:pStyle w:val="Nidungvnbn"/>
      </w:pPr>
      <w:r w:rsidRPr="00EE042F">
        <w:t>Mixamo. (n.d.). Retrieved August 2, 2023, from https://www.mixamo.com/#/?page=1&amp;type=Character</w:t>
      </w:r>
    </w:p>
    <w:p w14:paraId="0539741F" w14:textId="77777777" w:rsidR="00EE042F" w:rsidRPr="00EE042F" w:rsidRDefault="00EE042F" w:rsidP="00E4595C">
      <w:pPr>
        <w:pStyle w:val="Nidungvnbn"/>
      </w:pPr>
      <w:r w:rsidRPr="00EE042F">
        <w:t>Unreal Engine 5.2 Documentation. (n.d.). Retrieved August 2, 2023, from https://docs.unrealengine.com/5.2/en-US/</w:t>
      </w:r>
    </w:p>
    <w:p w14:paraId="08288283" w14:textId="77777777" w:rsidR="00EE042F" w:rsidRPr="00EE042F" w:rsidRDefault="00EE042F" w:rsidP="00E4595C">
      <w:pPr>
        <w:pStyle w:val="Nidungvnbn"/>
      </w:pPr>
      <w:r w:rsidRPr="00EE042F">
        <w:t>Water System. (n.d.). Retrieved August 2, 2023, from https://docs.unrealengine.com/5.0/en-US/water-system-in-unreal-engine/</w:t>
      </w:r>
    </w:p>
    <w:p w14:paraId="5B4A7233" w14:textId="0EE6DFDA" w:rsidR="007974FF" w:rsidRDefault="00EE6C34" w:rsidP="00E4595C">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D42B40" w14:textId="77777777" w:rsidR="001330AA" w:rsidRDefault="001330AA">
      <w:r>
        <w:separator/>
      </w:r>
    </w:p>
  </w:endnote>
  <w:endnote w:type="continuationSeparator" w:id="0">
    <w:p w14:paraId="3D65B0AB" w14:textId="77777777" w:rsidR="001330AA" w:rsidRDefault="001330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EDBFD0" w14:textId="77777777" w:rsidR="001330AA" w:rsidRDefault="001330AA">
      <w:pPr>
        <w:spacing w:before="0" w:after="0"/>
      </w:pPr>
      <w:r>
        <w:separator/>
      </w:r>
    </w:p>
  </w:footnote>
  <w:footnote w:type="continuationSeparator" w:id="0">
    <w:p w14:paraId="61666A83" w14:textId="77777777" w:rsidR="001330AA" w:rsidRDefault="001330AA">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6BE7" w14:textId="77777777" w:rsidR="00C91957" w:rsidRDefault="00C91957">
    <w:pPr>
      <w:pStyle w:val="Header"/>
      <w:jc w:val="center"/>
      <w:rPr>
        <w:rStyle w:val="NidungvnbnChar"/>
      </w:rPr>
    </w:pPr>
  </w:p>
  <w:p w14:paraId="6AFC533C" w14:textId="77777777" w:rsidR="00C91957" w:rsidRDefault="00C91957">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AutoText"/>
      </w:docPartObj>
    </w:sdtPr>
    <w:sdtContent>
      <w:p w14:paraId="67D27468" w14:textId="46BAF250" w:rsidR="00C91957" w:rsidRDefault="00C91957">
        <w:pPr>
          <w:pStyle w:val="Header"/>
          <w:jc w:val="center"/>
        </w:pPr>
        <w:r>
          <w:fldChar w:fldCharType="begin"/>
        </w:r>
        <w:r>
          <w:instrText xml:space="preserve"> PAGE   \* MERGEFORMAT </w:instrText>
        </w:r>
        <w:r>
          <w:fldChar w:fldCharType="separate"/>
        </w:r>
        <w:r w:rsidR="009078B8">
          <w:rPr>
            <w:noProof/>
          </w:rPr>
          <w:t>ii</w:t>
        </w:r>
        <w:r>
          <w:fldChar w:fldCharType="end"/>
        </w:r>
      </w:p>
    </w:sdtContent>
  </w:sdt>
  <w:p w14:paraId="0FC8A3CF" w14:textId="77777777" w:rsidR="00C91957" w:rsidRDefault="00C91957">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AutoText"/>
      </w:docPartObj>
    </w:sdtPr>
    <w:sdtEndPr>
      <w:rPr>
        <w:rStyle w:val="NidungvnbnChar"/>
        <w:sz w:val="26"/>
        <w:szCs w:val="26"/>
      </w:rPr>
    </w:sdtEndPr>
    <w:sdtContent>
      <w:p w14:paraId="19573019" w14:textId="3044C97B" w:rsidR="00C91957" w:rsidRDefault="00C91957">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9078B8">
          <w:rPr>
            <w:rStyle w:val="NidungvnbnChar"/>
            <w:noProof/>
          </w:rPr>
          <w:t>vi</w:t>
        </w:r>
        <w:r>
          <w:rPr>
            <w:rStyle w:val="NidungvnbnChar"/>
          </w:rPr>
          <w:fldChar w:fldCharType="end"/>
        </w:r>
      </w:p>
    </w:sdtContent>
  </w:sdt>
  <w:p w14:paraId="40DD0181" w14:textId="77777777" w:rsidR="00C91957" w:rsidRDefault="00C91957">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154D"/>
    <w:multiLevelType w:val="hybridMultilevel"/>
    <w:tmpl w:val="C3ECE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 w15:restartNumberingAfterBreak="0">
    <w:nsid w:val="042D53C3"/>
    <w:multiLevelType w:val="hybridMultilevel"/>
    <w:tmpl w:val="655CD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5F12BB3"/>
    <w:multiLevelType w:val="hybridMultilevel"/>
    <w:tmpl w:val="6F847F6E"/>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5"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6"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 w15:restartNumberingAfterBreak="0">
    <w:nsid w:val="0976259A"/>
    <w:multiLevelType w:val="hybridMultilevel"/>
    <w:tmpl w:val="78F25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C6371FD"/>
    <w:multiLevelType w:val="hybridMultilevel"/>
    <w:tmpl w:val="78E0C1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F24C3E"/>
    <w:multiLevelType w:val="hybridMultilevel"/>
    <w:tmpl w:val="74E84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5"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6" w15:restartNumberingAfterBreak="0">
    <w:nsid w:val="28E4686F"/>
    <w:multiLevelType w:val="hybridMultilevel"/>
    <w:tmpl w:val="715C5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8" w15:restartNumberingAfterBreak="0">
    <w:nsid w:val="2E843644"/>
    <w:multiLevelType w:val="hybridMultilevel"/>
    <w:tmpl w:val="09F8EE9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E954A23"/>
    <w:multiLevelType w:val="hybridMultilevel"/>
    <w:tmpl w:val="C5F6E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2"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3"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6"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4656217E"/>
    <w:multiLevelType w:val="hybridMultilevel"/>
    <w:tmpl w:val="1B7E2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0"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1"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4" w15:restartNumberingAfterBreak="0">
    <w:nsid w:val="5DE02045"/>
    <w:multiLevelType w:val="hybridMultilevel"/>
    <w:tmpl w:val="46DCC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1FC51A1"/>
    <w:multiLevelType w:val="hybridMultilevel"/>
    <w:tmpl w:val="89B8F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7"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9"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0"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1"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2" w15:restartNumberingAfterBreak="0">
    <w:nsid w:val="74146C0C"/>
    <w:multiLevelType w:val="hybridMultilevel"/>
    <w:tmpl w:val="8A3CB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EF1259"/>
    <w:multiLevelType w:val="hybridMultilevel"/>
    <w:tmpl w:val="2C540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21"/>
  </w:num>
  <w:num w:numId="4">
    <w:abstractNumId w:val="26"/>
  </w:num>
  <w:num w:numId="5">
    <w:abstractNumId w:val="23"/>
  </w:num>
  <w:num w:numId="6">
    <w:abstractNumId w:val="32"/>
  </w:num>
  <w:num w:numId="7">
    <w:abstractNumId w:val="3"/>
  </w:num>
  <w:num w:numId="8">
    <w:abstractNumId w:val="37"/>
  </w:num>
  <w:num w:numId="9">
    <w:abstractNumId w:val="9"/>
  </w:num>
  <w:num w:numId="10">
    <w:abstractNumId w:val="25"/>
  </w:num>
  <w:num w:numId="11">
    <w:abstractNumId w:val="14"/>
  </w:num>
  <w:num w:numId="12">
    <w:abstractNumId w:val="41"/>
  </w:num>
  <w:num w:numId="13">
    <w:abstractNumId w:val="33"/>
  </w:num>
  <w:num w:numId="14">
    <w:abstractNumId w:val="30"/>
  </w:num>
  <w:num w:numId="15">
    <w:abstractNumId w:val="4"/>
  </w:num>
  <w:num w:numId="16">
    <w:abstractNumId w:val="24"/>
  </w:num>
  <w:num w:numId="17">
    <w:abstractNumId w:val="38"/>
  </w:num>
  <w:num w:numId="18">
    <w:abstractNumId w:val="20"/>
  </w:num>
  <w:num w:numId="19">
    <w:abstractNumId w:val="28"/>
  </w:num>
  <w:num w:numId="20">
    <w:abstractNumId w:val="36"/>
  </w:num>
  <w:num w:numId="21">
    <w:abstractNumId w:val="1"/>
  </w:num>
  <w:num w:numId="22">
    <w:abstractNumId w:val="6"/>
  </w:num>
  <w:num w:numId="23">
    <w:abstractNumId w:val="12"/>
  </w:num>
  <w:num w:numId="24">
    <w:abstractNumId w:val="22"/>
  </w:num>
  <w:num w:numId="25">
    <w:abstractNumId w:val="5"/>
  </w:num>
  <w:num w:numId="26">
    <w:abstractNumId w:val="29"/>
  </w:num>
  <w:num w:numId="27">
    <w:abstractNumId w:val="39"/>
  </w:num>
  <w:num w:numId="28">
    <w:abstractNumId w:val="31"/>
  </w:num>
  <w:num w:numId="29">
    <w:abstractNumId w:val="15"/>
  </w:num>
  <w:num w:numId="30">
    <w:abstractNumId w:val="17"/>
  </w:num>
  <w:num w:numId="31">
    <w:abstractNumId w:val="40"/>
  </w:num>
  <w:num w:numId="32">
    <w:abstractNumId w:val="16"/>
  </w:num>
  <w:num w:numId="33">
    <w:abstractNumId w:val="43"/>
  </w:num>
  <w:num w:numId="34">
    <w:abstractNumId w:val="19"/>
  </w:num>
  <w:num w:numId="35">
    <w:abstractNumId w:val="11"/>
  </w:num>
  <w:num w:numId="36">
    <w:abstractNumId w:val="42"/>
  </w:num>
  <w:num w:numId="37">
    <w:abstractNumId w:val="0"/>
  </w:num>
  <w:num w:numId="38">
    <w:abstractNumId w:val="27"/>
  </w:num>
  <w:num w:numId="39">
    <w:abstractNumId w:val="35"/>
  </w:num>
  <w:num w:numId="40">
    <w:abstractNumId w:val="2"/>
  </w:num>
  <w:num w:numId="41">
    <w:abstractNumId w:val="8"/>
  </w:num>
  <w:num w:numId="42">
    <w:abstractNumId w:val="7"/>
  </w:num>
  <w:num w:numId="43">
    <w:abstractNumId w:val="34"/>
  </w:num>
  <w:num w:numId="44">
    <w:abstractNumId w:val="1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54983"/>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8684F"/>
    <w:rsid w:val="000907EF"/>
    <w:rsid w:val="000917A8"/>
    <w:rsid w:val="00091FAD"/>
    <w:rsid w:val="000923FE"/>
    <w:rsid w:val="00092475"/>
    <w:rsid w:val="0009391D"/>
    <w:rsid w:val="00094020"/>
    <w:rsid w:val="0009406A"/>
    <w:rsid w:val="0009795A"/>
    <w:rsid w:val="00097FC7"/>
    <w:rsid w:val="000A0F70"/>
    <w:rsid w:val="000A2332"/>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0A59"/>
    <w:rsid w:val="000D12E6"/>
    <w:rsid w:val="000D1886"/>
    <w:rsid w:val="000D47A0"/>
    <w:rsid w:val="000D77D4"/>
    <w:rsid w:val="000D7EE6"/>
    <w:rsid w:val="000E2182"/>
    <w:rsid w:val="000E2ED4"/>
    <w:rsid w:val="000E33CB"/>
    <w:rsid w:val="000E511A"/>
    <w:rsid w:val="000E52E8"/>
    <w:rsid w:val="000F0A67"/>
    <w:rsid w:val="000F3D23"/>
    <w:rsid w:val="000F4A6A"/>
    <w:rsid w:val="0010063E"/>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4585"/>
    <w:rsid w:val="001250A5"/>
    <w:rsid w:val="00125477"/>
    <w:rsid w:val="001254A3"/>
    <w:rsid w:val="001315E8"/>
    <w:rsid w:val="00131BFE"/>
    <w:rsid w:val="001321C0"/>
    <w:rsid w:val="001326BB"/>
    <w:rsid w:val="00132777"/>
    <w:rsid w:val="001330AA"/>
    <w:rsid w:val="001330D5"/>
    <w:rsid w:val="00135B3E"/>
    <w:rsid w:val="00135CD7"/>
    <w:rsid w:val="001404FB"/>
    <w:rsid w:val="001405D8"/>
    <w:rsid w:val="00141512"/>
    <w:rsid w:val="00143182"/>
    <w:rsid w:val="00145DF0"/>
    <w:rsid w:val="001478DC"/>
    <w:rsid w:val="00147D05"/>
    <w:rsid w:val="00152FE4"/>
    <w:rsid w:val="001564A9"/>
    <w:rsid w:val="00157C09"/>
    <w:rsid w:val="00162109"/>
    <w:rsid w:val="00166DC0"/>
    <w:rsid w:val="001700BA"/>
    <w:rsid w:val="001701DC"/>
    <w:rsid w:val="00174CFF"/>
    <w:rsid w:val="00175C0A"/>
    <w:rsid w:val="0017650B"/>
    <w:rsid w:val="00176A6E"/>
    <w:rsid w:val="00177980"/>
    <w:rsid w:val="00180689"/>
    <w:rsid w:val="001826DD"/>
    <w:rsid w:val="00183877"/>
    <w:rsid w:val="00183E1F"/>
    <w:rsid w:val="0018400B"/>
    <w:rsid w:val="00187FA6"/>
    <w:rsid w:val="0019042E"/>
    <w:rsid w:val="00190F23"/>
    <w:rsid w:val="0019113C"/>
    <w:rsid w:val="00191908"/>
    <w:rsid w:val="001A1498"/>
    <w:rsid w:val="001A2B89"/>
    <w:rsid w:val="001A48C1"/>
    <w:rsid w:val="001A729D"/>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3ACA"/>
    <w:rsid w:val="001E5867"/>
    <w:rsid w:val="001E7691"/>
    <w:rsid w:val="001F2541"/>
    <w:rsid w:val="001F2977"/>
    <w:rsid w:val="001F3FED"/>
    <w:rsid w:val="001F4135"/>
    <w:rsid w:val="001F498B"/>
    <w:rsid w:val="001F7053"/>
    <w:rsid w:val="00201249"/>
    <w:rsid w:val="00203AFF"/>
    <w:rsid w:val="002059F5"/>
    <w:rsid w:val="0020652A"/>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57E08"/>
    <w:rsid w:val="0026089B"/>
    <w:rsid w:val="00260C71"/>
    <w:rsid w:val="00264743"/>
    <w:rsid w:val="0026479B"/>
    <w:rsid w:val="0027034D"/>
    <w:rsid w:val="00270A03"/>
    <w:rsid w:val="00271FAE"/>
    <w:rsid w:val="00275D29"/>
    <w:rsid w:val="0028077D"/>
    <w:rsid w:val="002810BC"/>
    <w:rsid w:val="00290DAA"/>
    <w:rsid w:val="00291721"/>
    <w:rsid w:val="00293248"/>
    <w:rsid w:val="0029424B"/>
    <w:rsid w:val="00295E10"/>
    <w:rsid w:val="00297C8B"/>
    <w:rsid w:val="002A0219"/>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3979"/>
    <w:rsid w:val="002D4934"/>
    <w:rsid w:val="002D5A46"/>
    <w:rsid w:val="002E065E"/>
    <w:rsid w:val="002E12DC"/>
    <w:rsid w:val="002E2986"/>
    <w:rsid w:val="002E4ADE"/>
    <w:rsid w:val="002E5083"/>
    <w:rsid w:val="002E6110"/>
    <w:rsid w:val="002E6DC3"/>
    <w:rsid w:val="002F12D4"/>
    <w:rsid w:val="002F2024"/>
    <w:rsid w:val="002F3D1B"/>
    <w:rsid w:val="002F52FD"/>
    <w:rsid w:val="002F576F"/>
    <w:rsid w:val="0030039A"/>
    <w:rsid w:val="00300BF6"/>
    <w:rsid w:val="003017B5"/>
    <w:rsid w:val="00303A10"/>
    <w:rsid w:val="00304086"/>
    <w:rsid w:val="0030420D"/>
    <w:rsid w:val="00305E77"/>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32B3"/>
    <w:rsid w:val="00344A30"/>
    <w:rsid w:val="00345DC4"/>
    <w:rsid w:val="003470C7"/>
    <w:rsid w:val="003477C9"/>
    <w:rsid w:val="003502ED"/>
    <w:rsid w:val="003513A4"/>
    <w:rsid w:val="0035504E"/>
    <w:rsid w:val="00355416"/>
    <w:rsid w:val="00355638"/>
    <w:rsid w:val="003561A1"/>
    <w:rsid w:val="00357D6C"/>
    <w:rsid w:val="003611B1"/>
    <w:rsid w:val="00366ECC"/>
    <w:rsid w:val="00367D1D"/>
    <w:rsid w:val="00367EA3"/>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1D59"/>
    <w:rsid w:val="003A3043"/>
    <w:rsid w:val="003A3CF1"/>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5CDE"/>
    <w:rsid w:val="003C69F2"/>
    <w:rsid w:val="003D0ABC"/>
    <w:rsid w:val="003D11B8"/>
    <w:rsid w:val="003D1F1E"/>
    <w:rsid w:val="003D3590"/>
    <w:rsid w:val="003D41D4"/>
    <w:rsid w:val="003D4A95"/>
    <w:rsid w:val="003D6377"/>
    <w:rsid w:val="003D6B4B"/>
    <w:rsid w:val="003E1024"/>
    <w:rsid w:val="003E2446"/>
    <w:rsid w:val="003E3193"/>
    <w:rsid w:val="003E4918"/>
    <w:rsid w:val="003E7CCF"/>
    <w:rsid w:val="003F2259"/>
    <w:rsid w:val="003F2557"/>
    <w:rsid w:val="003F5F92"/>
    <w:rsid w:val="003F6DE4"/>
    <w:rsid w:val="004012A1"/>
    <w:rsid w:val="00401507"/>
    <w:rsid w:val="0040197E"/>
    <w:rsid w:val="00402379"/>
    <w:rsid w:val="004023E9"/>
    <w:rsid w:val="0040446C"/>
    <w:rsid w:val="004053C0"/>
    <w:rsid w:val="004062A7"/>
    <w:rsid w:val="00406F7A"/>
    <w:rsid w:val="0040727E"/>
    <w:rsid w:val="00407A18"/>
    <w:rsid w:val="00410DC9"/>
    <w:rsid w:val="00412775"/>
    <w:rsid w:val="00413883"/>
    <w:rsid w:val="0041523E"/>
    <w:rsid w:val="00415CF8"/>
    <w:rsid w:val="00417A63"/>
    <w:rsid w:val="00421001"/>
    <w:rsid w:val="00421B41"/>
    <w:rsid w:val="00422476"/>
    <w:rsid w:val="00424C4E"/>
    <w:rsid w:val="004317AB"/>
    <w:rsid w:val="00431DF1"/>
    <w:rsid w:val="004340C9"/>
    <w:rsid w:val="00434762"/>
    <w:rsid w:val="00434B9A"/>
    <w:rsid w:val="0043571C"/>
    <w:rsid w:val="00437413"/>
    <w:rsid w:val="00440E25"/>
    <w:rsid w:val="00441E65"/>
    <w:rsid w:val="0044206F"/>
    <w:rsid w:val="00443676"/>
    <w:rsid w:val="004458CB"/>
    <w:rsid w:val="004464E0"/>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83F"/>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443F"/>
    <w:rsid w:val="004A559B"/>
    <w:rsid w:val="004A7C39"/>
    <w:rsid w:val="004B0BEE"/>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E7B24"/>
    <w:rsid w:val="004F5A56"/>
    <w:rsid w:val="004F68FF"/>
    <w:rsid w:val="004F74DF"/>
    <w:rsid w:val="004F791F"/>
    <w:rsid w:val="004F79A0"/>
    <w:rsid w:val="00500E77"/>
    <w:rsid w:val="0050235E"/>
    <w:rsid w:val="005026D4"/>
    <w:rsid w:val="005029AE"/>
    <w:rsid w:val="00504CE8"/>
    <w:rsid w:val="005061BF"/>
    <w:rsid w:val="005113E4"/>
    <w:rsid w:val="005125B8"/>
    <w:rsid w:val="005126D4"/>
    <w:rsid w:val="00512D4B"/>
    <w:rsid w:val="00515852"/>
    <w:rsid w:val="005178AF"/>
    <w:rsid w:val="00521472"/>
    <w:rsid w:val="00521510"/>
    <w:rsid w:val="00522EDD"/>
    <w:rsid w:val="00525FBA"/>
    <w:rsid w:val="00531D29"/>
    <w:rsid w:val="005328EE"/>
    <w:rsid w:val="00532B4E"/>
    <w:rsid w:val="00533646"/>
    <w:rsid w:val="00534762"/>
    <w:rsid w:val="00534C3F"/>
    <w:rsid w:val="00534F27"/>
    <w:rsid w:val="0053528B"/>
    <w:rsid w:val="005354DB"/>
    <w:rsid w:val="00535EA9"/>
    <w:rsid w:val="00537401"/>
    <w:rsid w:val="00537F11"/>
    <w:rsid w:val="00540F6D"/>
    <w:rsid w:val="00546D2F"/>
    <w:rsid w:val="0054741E"/>
    <w:rsid w:val="005508B8"/>
    <w:rsid w:val="0055122A"/>
    <w:rsid w:val="005515AE"/>
    <w:rsid w:val="0055175B"/>
    <w:rsid w:val="0055201C"/>
    <w:rsid w:val="005523FE"/>
    <w:rsid w:val="005530F2"/>
    <w:rsid w:val="00554B6A"/>
    <w:rsid w:val="005555B4"/>
    <w:rsid w:val="0055561F"/>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48BC"/>
    <w:rsid w:val="00586B53"/>
    <w:rsid w:val="00590FD9"/>
    <w:rsid w:val="005910E2"/>
    <w:rsid w:val="00595DB0"/>
    <w:rsid w:val="00596856"/>
    <w:rsid w:val="00597AD0"/>
    <w:rsid w:val="005A0DAD"/>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3F53"/>
    <w:rsid w:val="005D5C20"/>
    <w:rsid w:val="005E0527"/>
    <w:rsid w:val="005E2E9C"/>
    <w:rsid w:val="005E4587"/>
    <w:rsid w:val="005E475A"/>
    <w:rsid w:val="005E5C5C"/>
    <w:rsid w:val="005E6CD4"/>
    <w:rsid w:val="005F3F26"/>
    <w:rsid w:val="005F5AF2"/>
    <w:rsid w:val="005F6BEC"/>
    <w:rsid w:val="005F7F33"/>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6FB9"/>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0C1"/>
    <w:rsid w:val="006805CF"/>
    <w:rsid w:val="006807A5"/>
    <w:rsid w:val="006828A9"/>
    <w:rsid w:val="00691853"/>
    <w:rsid w:val="00694B55"/>
    <w:rsid w:val="00694D1B"/>
    <w:rsid w:val="00696609"/>
    <w:rsid w:val="00697099"/>
    <w:rsid w:val="00697D1A"/>
    <w:rsid w:val="006A107D"/>
    <w:rsid w:val="006A10B7"/>
    <w:rsid w:val="006A1D31"/>
    <w:rsid w:val="006A3748"/>
    <w:rsid w:val="006A5639"/>
    <w:rsid w:val="006A7C2E"/>
    <w:rsid w:val="006B10FF"/>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D3F71"/>
    <w:rsid w:val="006E03D3"/>
    <w:rsid w:val="006E0DEB"/>
    <w:rsid w:val="006E1B30"/>
    <w:rsid w:val="006E2121"/>
    <w:rsid w:val="006E46F5"/>
    <w:rsid w:val="006E6930"/>
    <w:rsid w:val="006F0A19"/>
    <w:rsid w:val="006F28F2"/>
    <w:rsid w:val="006F43A7"/>
    <w:rsid w:val="006F52D5"/>
    <w:rsid w:val="00702A23"/>
    <w:rsid w:val="007065C3"/>
    <w:rsid w:val="0071424B"/>
    <w:rsid w:val="00714C24"/>
    <w:rsid w:val="00715874"/>
    <w:rsid w:val="00715E62"/>
    <w:rsid w:val="00717A06"/>
    <w:rsid w:val="00721003"/>
    <w:rsid w:val="00721EB5"/>
    <w:rsid w:val="00722F07"/>
    <w:rsid w:val="0072335E"/>
    <w:rsid w:val="00723E28"/>
    <w:rsid w:val="0072479A"/>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3CF"/>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22BF"/>
    <w:rsid w:val="0078648D"/>
    <w:rsid w:val="00790263"/>
    <w:rsid w:val="00792315"/>
    <w:rsid w:val="00792C78"/>
    <w:rsid w:val="007947F2"/>
    <w:rsid w:val="0079530C"/>
    <w:rsid w:val="007970BD"/>
    <w:rsid w:val="007974FF"/>
    <w:rsid w:val="007A14AF"/>
    <w:rsid w:val="007A1658"/>
    <w:rsid w:val="007A1F6A"/>
    <w:rsid w:val="007A24E9"/>
    <w:rsid w:val="007A584F"/>
    <w:rsid w:val="007B18D4"/>
    <w:rsid w:val="007B1A23"/>
    <w:rsid w:val="007B1F40"/>
    <w:rsid w:val="007B38BC"/>
    <w:rsid w:val="007B493C"/>
    <w:rsid w:val="007B4DE8"/>
    <w:rsid w:val="007B5F4E"/>
    <w:rsid w:val="007B782D"/>
    <w:rsid w:val="007B78F9"/>
    <w:rsid w:val="007B7901"/>
    <w:rsid w:val="007B7FF5"/>
    <w:rsid w:val="007C0E99"/>
    <w:rsid w:val="007C2682"/>
    <w:rsid w:val="007C652B"/>
    <w:rsid w:val="007C706C"/>
    <w:rsid w:val="007D016F"/>
    <w:rsid w:val="007D0718"/>
    <w:rsid w:val="007D090F"/>
    <w:rsid w:val="007D2D75"/>
    <w:rsid w:val="007D3713"/>
    <w:rsid w:val="007D746C"/>
    <w:rsid w:val="007E1438"/>
    <w:rsid w:val="007E1654"/>
    <w:rsid w:val="007E1FB0"/>
    <w:rsid w:val="007E23ED"/>
    <w:rsid w:val="007E36D1"/>
    <w:rsid w:val="007E3E7D"/>
    <w:rsid w:val="007E6A47"/>
    <w:rsid w:val="007E6AB9"/>
    <w:rsid w:val="007E72A7"/>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25EE7"/>
    <w:rsid w:val="00831C80"/>
    <w:rsid w:val="008327BB"/>
    <w:rsid w:val="00835440"/>
    <w:rsid w:val="00836360"/>
    <w:rsid w:val="00837BD6"/>
    <w:rsid w:val="00837F3A"/>
    <w:rsid w:val="00840058"/>
    <w:rsid w:val="00840C65"/>
    <w:rsid w:val="008416C4"/>
    <w:rsid w:val="00842A92"/>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AF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675E"/>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E7601"/>
    <w:rsid w:val="008F018A"/>
    <w:rsid w:val="008F1D14"/>
    <w:rsid w:val="008F2E32"/>
    <w:rsid w:val="008F3557"/>
    <w:rsid w:val="008F5E52"/>
    <w:rsid w:val="008F6B7C"/>
    <w:rsid w:val="00900600"/>
    <w:rsid w:val="00900C60"/>
    <w:rsid w:val="009019C9"/>
    <w:rsid w:val="009039CD"/>
    <w:rsid w:val="0090745D"/>
    <w:rsid w:val="009078B8"/>
    <w:rsid w:val="00910FC2"/>
    <w:rsid w:val="009110E4"/>
    <w:rsid w:val="00911C5A"/>
    <w:rsid w:val="0091295D"/>
    <w:rsid w:val="00912CEF"/>
    <w:rsid w:val="00913B7F"/>
    <w:rsid w:val="00913D85"/>
    <w:rsid w:val="0091566D"/>
    <w:rsid w:val="00917301"/>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47B9C"/>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056F"/>
    <w:rsid w:val="00971934"/>
    <w:rsid w:val="00971BCD"/>
    <w:rsid w:val="00972542"/>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06D6"/>
    <w:rsid w:val="00991E35"/>
    <w:rsid w:val="00992D80"/>
    <w:rsid w:val="00993BD7"/>
    <w:rsid w:val="009950D8"/>
    <w:rsid w:val="00995605"/>
    <w:rsid w:val="00995A0A"/>
    <w:rsid w:val="009A1965"/>
    <w:rsid w:val="009A2EA7"/>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48DB"/>
    <w:rsid w:val="009C540B"/>
    <w:rsid w:val="009C58E7"/>
    <w:rsid w:val="009C6943"/>
    <w:rsid w:val="009C6C4F"/>
    <w:rsid w:val="009C6D6C"/>
    <w:rsid w:val="009D0065"/>
    <w:rsid w:val="009D1C1D"/>
    <w:rsid w:val="009D1E55"/>
    <w:rsid w:val="009D1F36"/>
    <w:rsid w:val="009D6C0B"/>
    <w:rsid w:val="009E0C67"/>
    <w:rsid w:val="009E2C0E"/>
    <w:rsid w:val="009E4F6D"/>
    <w:rsid w:val="009E5C7A"/>
    <w:rsid w:val="009E64CF"/>
    <w:rsid w:val="009F052B"/>
    <w:rsid w:val="009F09C5"/>
    <w:rsid w:val="009F4655"/>
    <w:rsid w:val="009F6DC5"/>
    <w:rsid w:val="009F7AF0"/>
    <w:rsid w:val="00A0021B"/>
    <w:rsid w:val="00A008F4"/>
    <w:rsid w:val="00A0255A"/>
    <w:rsid w:val="00A0308B"/>
    <w:rsid w:val="00A03C8D"/>
    <w:rsid w:val="00A068EB"/>
    <w:rsid w:val="00A10465"/>
    <w:rsid w:val="00A10E00"/>
    <w:rsid w:val="00A10E32"/>
    <w:rsid w:val="00A110DE"/>
    <w:rsid w:val="00A167B7"/>
    <w:rsid w:val="00A17B8D"/>
    <w:rsid w:val="00A21249"/>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468E4"/>
    <w:rsid w:val="00A514F1"/>
    <w:rsid w:val="00A54BBB"/>
    <w:rsid w:val="00A60256"/>
    <w:rsid w:val="00A60753"/>
    <w:rsid w:val="00A628D6"/>
    <w:rsid w:val="00A6399E"/>
    <w:rsid w:val="00A70634"/>
    <w:rsid w:val="00A70C66"/>
    <w:rsid w:val="00A7157F"/>
    <w:rsid w:val="00A7224B"/>
    <w:rsid w:val="00A80B3D"/>
    <w:rsid w:val="00A8142D"/>
    <w:rsid w:val="00A8257B"/>
    <w:rsid w:val="00A82A9C"/>
    <w:rsid w:val="00A8401C"/>
    <w:rsid w:val="00A846C7"/>
    <w:rsid w:val="00A84F57"/>
    <w:rsid w:val="00A86AD5"/>
    <w:rsid w:val="00A87D80"/>
    <w:rsid w:val="00A914EC"/>
    <w:rsid w:val="00A9172F"/>
    <w:rsid w:val="00A95DD1"/>
    <w:rsid w:val="00A96D9E"/>
    <w:rsid w:val="00AA22A7"/>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123"/>
    <w:rsid w:val="00AF52FF"/>
    <w:rsid w:val="00AF7A13"/>
    <w:rsid w:val="00AF7B0D"/>
    <w:rsid w:val="00B0058F"/>
    <w:rsid w:val="00B009D5"/>
    <w:rsid w:val="00B014C8"/>
    <w:rsid w:val="00B05DD3"/>
    <w:rsid w:val="00B07331"/>
    <w:rsid w:val="00B127A5"/>
    <w:rsid w:val="00B12E19"/>
    <w:rsid w:val="00B13E82"/>
    <w:rsid w:val="00B1468B"/>
    <w:rsid w:val="00B153C0"/>
    <w:rsid w:val="00B17119"/>
    <w:rsid w:val="00B22036"/>
    <w:rsid w:val="00B23E61"/>
    <w:rsid w:val="00B24383"/>
    <w:rsid w:val="00B252EA"/>
    <w:rsid w:val="00B253E0"/>
    <w:rsid w:val="00B26DAF"/>
    <w:rsid w:val="00B26F7C"/>
    <w:rsid w:val="00B30413"/>
    <w:rsid w:val="00B353B1"/>
    <w:rsid w:val="00B35A6F"/>
    <w:rsid w:val="00B369F8"/>
    <w:rsid w:val="00B36A89"/>
    <w:rsid w:val="00B410DA"/>
    <w:rsid w:val="00B41900"/>
    <w:rsid w:val="00B437ED"/>
    <w:rsid w:val="00B47E6B"/>
    <w:rsid w:val="00B5078B"/>
    <w:rsid w:val="00B5427A"/>
    <w:rsid w:val="00B547CB"/>
    <w:rsid w:val="00B54D17"/>
    <w:rsid w:val="00B55C92"/>
    <w:rsid w:val="00B56979"/>
    <w:rsid w:val="00B632A6"/>
    <w:rsid w:val="00B642D2"/>
    <w:rsid w:val="00B64477"/>
    <w:rsid w:val="00B66045"/>
    <w:rsid w:val="00B71207"/>
    <w:rsid w:val="00B73341"/>
    <w:rsid w:val="00B7414D"/>
    <w:rsid w:val="00B7458A"/>
    <w:rsid w:val="00B750C8"/>
    <w:rsid w:val="00B77329"/>
    <w:rsid w:val="00B806C7"/>
    <w:rsid w:val="00B80E66"/>
    <w:rsid w:val="00B828A9"/>
    <w:rsid w:val="00B83483"/>
    <w:rsid w:val="00B83D10"/>
    <w:rsid w:val="00B83E37"/>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3B81"/>
    <w:rsid w:val="00BC40E9"/>
    <w:rsid w:val="00BC69C2"/>
    <w:rsid w:val="00BC78BD"/>
    <w:rsid w:val="00BD4466"/>
    <w:rsid w:val="00BD4575"/>
    <w:rsid w:val="00BD5C1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0524"/>
    <w:rsid w:val="00C41FD0"/>
    <w:rsid w:val="00C44CB0"/>
    <w:rsid w:val="00C455C9"/>
    <w:rsid w:val="00C5131C"/>
    <w:rsid w:val="00C55250"/>
    <w:rsid w:val="00C55438"/>
    <w:rsid w:val="00C557AE"/>
    <w:rsid w:val="00C5641E"/>
    <w:rsid w:val="00C56904"/>
    <w:rsid w:val="00C57567"/>
    <w:rsid w:val="00C60717"/>
    <w:rsid w:val="00C624AD"/>
    <w:rsid w:val="00C63081"/>
    <w:rsid w:val="00C6334E"/>
    <w:rsid w:val="00C63436"/>
    <w:rsid w:val="00C63503"/>
    <w:rsid w:val="00C648D8"/>
    <w:rsid w:val="00C70100"/>
    <w:rsid w:val="00C70A1B"/>
    <w:rsid w:val="00C740F6"/>
    <w:rsid w:val="00C7493E"/>
    <w:rsid w:val="00C75086"/>
    <w:rsid w:val="00C75136"/>
    <w:rsid w:val="00C75144"/>
    <w:rsid w:val="00C81086"/>
    <w:rsid w:val="00C8271B"/>
    <w:rsid w:val="00C82882"/>
    <w:rsid w:val="00C85BE1"/>
    <w:rsid w:val="00C90A8D"/>
    <w:rsid w:val="00C91212"/>
    <w:rsid w:val="00C91957"/>
    <w:rsid w:val="00C91BD8"/>
    <w:rsid w:val="00C93F75"/>
    <w:rsid w:val="00C95B66"/>
    <w:rsid w:val="00C9610E"/>
    <w:rsid w:val="00C9714D"/>
    <w:rsid w:val="00CA0169"/>
    <w:rsid w:val="00CA19BF"/>
    <w:rsid w:val="00CA1C39"/>
    <w:rsid w:val="00CA2B9E"/>
    <w:rsid w:val="00CA2D06"/>
    <w:rsid w:val="00CA2D4B"/>
    <w:rsid w:val="00CA38DC"/>
    <w:rsid w:val="00CA4BE5"/>
    <w:rsid w:val="00CA60D8"/>
    <w:rsid w:val="00CA6126"/>
    <w:rsid w:val="00CB190A"/>
    <w:rsid w:val="00CB1B42"/>
    <w:rsid w:val="00CB2091"/>
    <w:rsid w:val="00CB36EA"/>
    <w:rsid w:val="00CB5797"/>
    <w:rsid w:val="00CC16A6"/>
    <w:rsid w:val="00CC1ED1"/>
    <w:rsid w:val="00CC2601"/>
    <w:rsid w:val="00CC2DD5"/>
    <w:rsid w:val="00CC2E47"/>
    <w:rsid w:val="00CC52C0"/>
    <w:rsid w:val="00CC5DA6"/>
    <w:rsid w:val="00CC7728"/>
    <w:rsid w:val="00CC7B26"/>
    <w:rsid w:val="00CD13EC"/>
    <w:rsid w:val="00CD18A6"/>
    <w:rsid w:val="00CD2F4A"/>
    <w:rsid w:val="00CD4E56"/>
    <w:rsid w:val="00CD5A79"/>
    <w:rsid w:val="00CD5CD1"/>
    <w:rsid w:val="00CD62B5"/>
    <w:rsid w:val="00CD635C"/>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07816"/>
    <w:rsid w:val="00D11F2B"/>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377C3"/>
    <w:rsid w:val="00D40C41"/>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4977"/>
    <w:rsid w:val="00D85FF1"/>
    <w:rsid w:val="00D8713F"/>
    <w:rsid w:val="00D87914"/>
    <w:rsid w:val="00D90221"/>
    <w:rsid w:val="00D90680"/>
    <w:rsid w:val="00D91034"/>
    <w:rsid w:val="00D9108E"/>
    <w:rsid w:val="00D913B9"/>
    <w:rsid w:val="00D9344B"/>
    <w:rsid w:val="00D93F06"/>
    <w:rsid w:val="00D9741F"/>
    <w:rsid w:val="00D97B28"/>
    <w:rsid w:val="00DA2058"/>
    <w:rsid w:val="00DA230C"/>
    <w:rsid w:val="00DA2641"/>
    <w:rsid w:val="00DA515C"/>
    <w:rsid w:val="00DA626A"/>
    <w:rsid w:val="00DA66A6"/>
    <w:rsid w:val="00DB2364"/>
    <w:rsid w:val="00DB298F"/>
    <w:rsid w:val="00DB3126"/>
    <w:rsid w:val="00DB795A"/>
    <w:rsid w:val="00DC3435"/>
    <w:rsid w:val="00DC556B"/>
    <w:rsid w:val="00DC71C6"/>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4A0F"/>
    <w:rsid w:val="00E05384"/>
    <w:rsid w:val="00E077CA"/>
    <w:rsid w:val="00E11333"/>
    <w:rsid w:val="00E115B8"/>
    <w:rsid w:val="00E1240D"/>
    <w:rsid w:val="00E15DC1"/>
    <w:rsid w:val="00E168F9"/>
    <w:rsid w:val="00E16D6B"/>
    <w:rsid w:val="00E1795A"/>
    <w:rsid w:val="00E2155C"/>
    <w:rsid w:val="00E22378"/>
    <w:rsid w:val="00E223C7"/>
    <w:rsid w:val="00E2343D"/>
    <w:rsid w:val="00E24231"/>
    <w:rsid w:val="00E245D6"/>
    <w:rsid w:val="00E26AEE"/>
    <w:rsid w:val="00E30134"/>
    <w:rsid w:val="00E309EE"/>
    <w:rsid w:val="00E30B69"/>
    <w:rsid w:val="00E30C9F"/>
    <w:rsid w:val="00E32FA5"/>
    <w:rsid w:val="00E3749D"/>
    <w:rsid w:val="00E42B06"/>
    <w:rsid w:val="00E4595C"/>
    <w:rsid w:val="00E45CEC"/>
    <w:rsid w:val="00E525D2"/>
    <w:rsid w:val="00E549B9"/>
    <w:rsid w:val="00E604FC"/>
    <w:rsid w:val="00E61AF0"/>
    <w:rsid w:val="00E63D9E"/>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5658"/>
    <w:rsid w:val="00EA7C27"/>
    <w:rsid w:val="00EB0296"/>
    <w:rsid w:val="00EB4FDF"/>
    <w:rsid w:val="00EC037A"/>
    <w:rsid w:val="00EC0951"/>
    <w:rsid w:val="00EC33E3"/>
    <w:rsid w:val="00EC5301"/>
    <w:rsid w:val="00ED330A"/>
    <w:rsid w:val="00ED38E7"/>
    <w:rsid w:val="00ED57B9"/>
    <w:rsid w:val="00ED685B"/>
    <w:rsid w:val="00ED6B50"/>
    <w:rsid w:val="00ED6C51"/>
    <w:rsid w:val="00EE042F"/>
    <w:rsid w:val="00EE14F0"/>
    <w:rsid w:val="00EE18B9"/>
    <w:rsid w:val="00EE2D2A"/>
    <w:rsid w:val="00EE2E01"/>
    <w:rsid w:val="00EE664F"/>
    <w:rsid w:val="00EE6C34"/>
    <w:rsid w:val="00EE6C43"/>
    <w:rsid w:val="00EE7170"/>
    <w:rsid w:val="00EE7227"/>
    <w:rsid w:val="00EE7FE7"/>
    <w:rsid w:val="00EF00E7"/>
    <w:rsid w:val="00EF07C7"/>
    <w:rsid w:val="00EF18C5"/>
    <w:rsid w:val="00EF3399"/>
    <w:rsid w:val="00EF41BD"/>
    <w:rsid w:val="00EF5D2B"/>
    <w:rsid w:val="00F0064F"/>
    <w:rsid w:val="00F01649"/>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2226"/>
    <w:rsid w:val="00F249B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66E9F"/>
    <w:rsid w:val="00F71AE1"/>
    <w:rsid w:val="00F72202"/>
    <w:rsid w:val="00F726EC"/>
    <w:rsid w:val="00F75553"/>
    <w:rsid w:val="00F75D16"/>
    <w:rsid w:val="00F75F43"/>
    <w:rsid w:val="00F76A34"/>
    <w:rsid w:val="00F771D0"/>
    <w:rsid w:val="00F772AD"/>
    <w:rsid w:val="00F77683"/>
    <w:rsid w:val="00F81E2A"/>
    <w:rsid w:val="00F82F20"/>
    <w:rsid w:val="00F8738A"/>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1">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eastAsia="en-US"/>
    </w:rPr>
  </w:style>
  <w:style w:type="character" w:customStyle="1" w:styleId="Heading2Char">
    <w:name w:val="Heading 2 Char"/>
    <w:basedOn w:val="DefaultParagraphFont"/>
    <w:link w:val="Heading2"/>
    <w:rPr>
      <w:b/>
      <w:sz w:val="26"/>
      <w:szCs w:val="28"/>
      <w:lang w:val="vi-VN" w:eastAsia="en-US"/>
    </w:rPr>
  </w:style>
  <w:style w:type="character" w:customStyle="1" w:styleId="Heading3Char">
    <w:name w:val="Heading 3 Char"/>
    <w:basedOn w:val="DefaultParagraphFont"/>
    <w:link w:val="Heading3"/>
    <w:rPr>
      <w:b/>
      <w:i/>
      <w:sz w:val="26"/>
      <w:szCs w:val="26"/>
      <w:lang w:eastAsia="en-US"/>
    </w:rPr>
  </w:style>
  <w:style w:type="character" w:customStyle="1" w:styleId="Heading4Char">
    <w:name w:val="Heading 4 Char"/>
    <w:basedOn w:val="DefaultParagraphFont"/>
    <w:link w:val="Heading4"/>
    <w:uiPriority w:val="1"/>
    <w:rPr>
      <w:sz w:val="28"/>
      <w:szCs w:val="26"/>
      <w:lang w:eastAsia="en-US"/>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 w:val="24"/>
      <w:szCs w:val="24"/>
      <w:lang w:eastAsia="en-US"/>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 w:val="24"/>
      <w:szCs w:val="24"/>
      <w:lang w:eastAsia="en-US"/>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lang w:eastAsia="en-US"/>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rsid w:val="00BC3B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G:\UnrealPro\AI_UE5\51702180_51702174.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theme" Target="theme/theme1.xml"/><Relationship Id="rId19" Type="http://schemas.openxmlformats.org/officeDocument/2006/relationships/image" Target="media/image4.jpeg"/><Relationship Id="rId14" Type="http://schemas.openxmlformats.org/officeDocument/2006/relationships/hyperlink" Target="file:///G:\UnrealPro\AI_UE5\51702180_51702174.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jp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yperlink" Target="file:///G:\UnrealPro\AI_UE5\51702180_51702174.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UnrealPro\AI_UE5\51702180_51702174.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jp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G:\UnrealPro\AI_UE5\51702180_51702174.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7CA3C-C7BA-4492-9374-AFE4E7EED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482</TotalTime>
  <Pages>77</Pages>
  <Words>10961</Words>
  <Characters>62482</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C10tr</cp:lastModifiedBy>
  <cp:revision>143</cp:revision>
  <cp:lastPrinted>2021-05-03T07:17:00Z</cp:lastPrinted>
  <dcterms:created xsi:type="dcterms:W3CDTF">2023-09-01T03:13:00Z</dcterms:created>
  <dcterms:modified xsi:type="dcterms:W3CDTF">2023-09-03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Bwy9yXd"/&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